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r w:rsidR="00977088" w:rsidRPr="00E5686D">
        <w:rPr>
          <w:b/>
          <w:u w:val="single"/>
        </w:rPr>
        <w:t>A</w:t>
      </w:r>
      <w:r w:rsidR="00977088" w:rsidRPr="003A63A2">
        <w:t xml:space="preserve">nd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3C69D49B"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572812">
        <w:rPr>
          <w:noProof/>
        </w:rPr>
        <w:t>15/06/2023</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E021B5">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4FAA28AF" w14:textId="0DD2A637" w:rsidR="00692B86"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35729391" w:history="1">
            <w:r w:rsidR="00692B86" w:rsidRPr="001908D2">
              <w:rPr>
                <w:rStyle w:val="Hyperlink"/>
                <w:noProof/>
              </w:rPr>
              <w:t>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Disclaimer, how to cite</w:t>
            </w:r>
            <w:r w:rsidR="00692B86">
              <w:rPr>
                <w:noProof/>
                <w:webHidden/>
              </w:rPr>
              <w:tab/>
            </w:r>
            <w:r w:rsidR="00692B86">
              <w:rPr>
                <w:noProof/>
                <w:webHidden/>
              </w:rPr>
              <w:fldChar w:fldCharType="begin"/>
            </w:r>
            <w:r w:rsidR="00692B86">
              <w:rPr>
                <w:noProof/>
                <w:webHidden/>
              </w:rPr>
              <w:instrText xml:space="preserve"> PAGEREF _Toc135729391 \h </w:instrText>
            </w:r>
            <w:r w:rsidR="00692B86">
              <w:rPr>
                <w:noProof/>
                <w:webHidden/>
              </w:rPr>
            </w:r>
            <w:r w:rsidR="00692B86">
              <w:rPr>
                <w:noProof/>
                <w:webHidden/>
              </w:rPr>
              <w:fldChar w:fldCharType="separate"/>
            </w:r>
            <w:r w:rsidR="00572812">
              <w:rPr>
                <w:noProof/>
                <w:webHidden/>
              </w:rPr>
              <w:t>3</w:t>
            </w:r>
            <w:r w:rsidR="00692B86">
              <w:rPr>
                <w:noProof/>
                <w:webHidden/>
              </w:rPr>
              <w:fldChar w:fldCharType="end"/>
            </w:r>
          </w:hyperlink>
        </w:p>
        <w:p w14:paraId="4DE79305" w14:textId="45E56383" w:rsidR="00692B86" w:rsidRDefault="004271B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2" w:history="1">
            <w:r w:rsidR="00692B86" w:rsidRPr="001908D2">
              <w:rPr>
                <w:rStyle w:val="Hyperlink"/>
                <w:noProof/>
              </w:rPr>
              <w:t>I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Brief description of the model</w:t>
            </w:r>
            <w:r w:rsidR="00692B86">
              <w:rPr>
                <w:noProof/>
                <w:webHidden/>
              </w:rPr>
              <w:tab/>
            </w:r>
            <w:r w:rsidR="00692B86">
              <w:rPr>
                <w:noProof/>
                <w:webHidden/>
              </w:rPr>
              <w:fldChar w:fldCharType="begin"/>
            </w:r>
            <w:r w:rsidR="00692B86">
              <w:rPr>
                <w:noProof/>
                <w:webHidden/>
              </w:rPr>
              <w:instrText xml:space="preserve"> PAGEREF _Toc135729392 \h </w:instrText>
            </w:r>
            <w:r w:rsidR="00692B86">
              <w:rPr>
                <w:noProof/>
                <w:webHidden/>
              </w:rPr>
            </w:r>
            <w:r w:rsidR="00692B86">
              <w:rPr>
                <w:noProof/>
                <w:webHidden/>
              </w:rPr>
              <w:fldChar w:fldCharType="separate"/>
            </w:r>
            <w:r w:rsidR="00572812">
              <w:rPr>
                <w:noProof/>
                <w:webHidden/>
              </w:rPr>
              <w:t>3</w:t>
            </w:r>
            <w:r w:rsidR="00692B86">
              <w:rPr>
                <w:noProof/>
                <w:webHidden/>
              </w:rPr>
              <w:fldChar w:fldCharType="end"/>
            </w:r>
          </w:hyperlink>
        </w:p>
        <w:p w14:paraId="480011AA" w14:textId="61D086F3" w:rsidR="00692B86" w:rsidRDefault="004271B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3" w:history="1">
            <w:r w:rsidR="00692B86" w:rsidRPr="001908D2">
              <w:rPr>
                <w:rStyle w:val="Hyperlink"/>
                <w:noProof/>
              </w:rPr>
              <w:t>II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Limits of applicability of XTANT</w:t>
            </w:r>
            <w:r w:rsidR="00692B86">
              <w:rPr>
                <w:noProof/>
                <w:webHidden/>
              </w:rPr>
              <w:tab/>
            </w:r>
            <w:r w:rsidR="00692B86">
              <w:rPr>
                <w:noProof/>
                <w:webHidden/>
              </w:rPr>
              <w:fldChar w:fldCharType="begin"/>
            </w:r>
            <w:r w:rsidR="00692B86">
              <w:rPr>
                <w:noProof/>
                <w:webHidden/>
              </w:rPr>
              <w:instrText xml:space="preserve"> PAGEREF _Toc135729393 \h </w:instrText>
            </w:r>
            <w:r w:rsidR="00692B86">
              <w:rPr>
                <w:noProof/>
                <w:webHidden/>
              </w:rPr>
            </w:r>
            <w:r w:rsidR="00692B86">
              <w:rPr>
                <w:noProof/>
                <w:webHidden/>
              </w:rPr>
              <w:fldChar w:fldCharType="separate"/>
            </w:r>
            <w:r w:rsidR="00572812">
              <w:rPr>
                <w:noProof/>
                <w:webHidden/>
              </w:rPr>
              <w:t>4</w:t>
            </w:r>
            <w:r w:rsidR="00692B86">
              <w:rPr>
                <w:noProof/>
                <w:webHidden/>
              </w:rPr>
              <w:fldChar w:fldCharType="end"/>
            </w:r>
          </w:hyperlink>
        </w:p>
        <w:p w14:paraId="45B28159" w14:textId="0676D1E9" w:rsidR="00692B86" w:rsidRDefault="004271B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4" w:history="1">
            <w:r w:rsidR="00692B86" w:rsidRPr="001908D2">
              <w:rPr>
                <w:rStyle w:val="Hyperlink"/>
                <w:noProof/>
              </w:rPr>
              <w:t>IV.</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ompiling XTANT</w:t>
            </w:r>
            <w:r w:rsidR="00692B86">
              <w:rPr>
                <w:noProof/>
                <w:webHidden/>
              </w:rPr>
              <w:tab/>
            </w:r>
            <w:r w:rsidR="00692B86">
              <w:rPr>
                <w:noProof/>
                <w:webHidden/>
              </w:rPr>
              <w:fldChar w:fldCharType="begin"/>
            </w:r>
            <w:r w:rsidR="00692B86">
              <w:rPr>
                <w:noProof/>
                <w:webHidden/>
              </w:rPr>
              <w:instrText xml:space="preserve"> PAGEREF _Toc135729394 \h </w:instrText>
            </w:r>
            <w:r w:rsidR="00692B86">
              <w:rPr>
                <w:noProof/>
                <w:webHidden/>
              </w:rPr>
            </w:r>
            <w:r w:rsidR="00692B86">
              <w:rPr>
                <w:noProof/>
                <w:webHidden/>
              </w:rPr>
              <w:fldChar w:fldCharType="separate"/>
            </w:r>
            <w:r w:rsidR="00572812">
              <w:rPr>
                <w:noProof/>
                <w:webHidden/>
              </w:rPr>
              <w:t>4</w:t>
            </w:r>
            <w:r w:rsidR="00692B86">
              <w:rPr>
                <w:noProof/>
                <w:webHidden/>
              </w:rPr>
              <w:fldChar w:fldCharType="end"/>
            </w:r>
          </w:hyperlink>
        </w:p>
        <w:p w14:paraId="6C18FDF5" w14:textId="463563C5" w:rsidR="00692B86" w:rsidRDefault="004271B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5" w:history="1">
            <w:r w:rsidR="00692B86" w:rsidRPr="001908D2">
              <w:rPr>
                <w:rStyle w:val="Hyperlink"/>
                <w:noProof/>
              </w:rPr>
              <w:t>V.</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ompiling additional post-processing programs</w:t>
            </w:r>
            <w:r w:rsidR="00692B86">
              <w:rPr>
                <w:noProof/>
                <w:webHidden/>
              </w:rPr>
              <w:tab/>
            </w:r>
            <w:r w:rsidR="00692B86">
              <w:rPr>
                <w:noProof/>
                <w:webHidden/>
              </w:rPr>
              <w:fldChar w:fldCharType="begin"/>
            </w:r>
            <w:r w:rsidR="00692B86">
              <w:rPr>
                <w:noProof/>
                <w:webHidden/>
              </w:rPr>
              <w:instrText xml:space="preserve"> PAGEREF _Toc135729395 \h </w:instrText>
            </w:r>
            <w:r w:rsidR="00692B86">
              <w:rPr>
                <w:noProof/>
                <w:webHidden/>
              </w:rPr>
            </w:r>
            <w:r w:rsidR="00692B86">
              <w:rPr>
                <w:noProof/>
                <w:webHidden/>
              </w:rPr>
              <w:fldChar w:fldCharType="separate"/>
            </w:r>
            <w:r w:rsidR="00572812">
              <w:rPr>
                <w:noProof/>
                <w:webHidden/>
              </w:rPr>
              <w:t>6</w:t>
            </w:r>
            <w:r w:rsidR="00692B86">
              <w:rPr>
                <w:noProof/>
                <w:webHidden/>
              </w:rPr>
              <w:fldChar w:fldCharType="end"/>
            </w:r>
          </w:hyperlink>
        </w:p>
        <w:p w14:paraId="15D39CEA" w14:textId="2D62A583" w:rsidR="00692B86" w:rsidRDefault="004271B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6" w:history="1">
            <w:r w:rsidR="00692B86" w:rsidRPr="001908D2">
              <w:rPr>
                <w:rStyle w:val="Hyperlink"/>
                <w:noProof/>
              </w:rPr>
              <w:t>V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Running XTANT with additional options</w:t>
            </w:r>
            <w:r w:rsidR="00692B86">
              <w:rPr>
                <w:noProof/>
                <w:webHidden/>
              </w:rPr>
              <w:tab/>
            </w:r>
            <w:r w:rsidR="00692B86">
              <w:rPr>
                <w:noProof/>
                <w:webHidden/>
              </w:rPr>
              <w:fldChar w:fldCharType="begin"/>
            </w:r>
            <w:r w:rsidR="00692B86">
              <w:rPr>
                <w:noProof/>
                <w:webHidden/>
              </w:rPr>
              <w:instrText xml:space="preserve"> PAGEREF _Toc135729396 \h </w:instrText>
            </w:r>
            <w:r w:rsidR="00692B86">
              <w:rPr>
                <w:noProof/>
                <w:webHidden/>
              </w:rPr>
            </w:r>
            <w:r w:rsidR="00692B86">
              <w:rPr>
                <w:noProof/>
                <w:webHidden/>
              </w:rPr>
              <w:fldChar w:fldCharType="separate"/>
            </w:r>
            <w:r w:rsidR="00572812">
              <w:rPr>
                <w:noProof/>
                <w:webHidden/>
              </w:rPr>
              <w:t>7</w:t>
            </w:r>
            <w:r w:rsidR="00692B86">
              <w:rPr>
                <w:noProof/>
                <w:webHidden/>
              </w:rPr>
              <w:fldChar w:fldCharType="end"/>
            </w:r>
          </w:hyperlink>
        </w:p>
        <w:p w14:paraId="723768B0" w14:textId="564E8DB7" w:rsidR="00692B86" w:rsidRDefault="004271B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7" w:history="1">
            <w:r w:rsidR="00692B86" w:rsidRPr="001908D2">
              <w:rPr>
                <w:rStyle w:val="Hyperlink"/>
                <w:noProof/>
              </w:rPr>
              <w:t>VI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s of the code</w:t>
            </w:r>
            <w:r w:rsidR="00692B86">
              <w:rPr>
                <w:noProof/>
                <w:webHidden/>
              </w:rPr>
              <w:tab/>
            </w:r>
            <w:r w:rsidR="00692B86">
              <w:rPr>
                <w:noProof/>
                <w:webHidden/>
              </w:rPr>
              <w:fldChar w:fldCharType="begin"/>
            </w:r>
            <w:r w:rsidR="00692B86">
              <w:rPr>
                <w:noProof/>
                <w:webHidden/>
              </w:rPr>
              <w:instrText xml:space="preserve"> PAGEREF _Toc135729397 \h </w:instrText>
            </w:r>
            <w:r w:rsidR="00692B86">
              <w:rPr>
                <w:noProof/>
                <w:webHidden/>
              </w:rPr>
            </w:r>
            <w:r w:rsidR="00692B86">
              <w:rPr>
                <w:noProof/>
                <w:webHidden/>
              </w:rPr>
              <w:fldChar w:fldCharType="separate"/>
            </w:r>
            <w:r w:rsidR="00572812">
              <w:rPr>
                <w:noProof/>
                <w:webHidden/>
              </w:rPr>
              <w:t>8</w:t>
            </w:r>
            <w:r w:rsidR="00692B86">
              <w:rPr>
                <w:noProof/>
                <w:webHidden/>
              </w:rPr>
              <w:fldChar w:fldCharType="end"/>
            </w:r>
          </w:hyperlink>
        </w:p>
        <w:p w14:paraId="52B8242B" w14:textId="67A7E12D" w:rsidR="00692B86" w:rsidRDefault="004271B4">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35729398" w:history="1">
            <w:r w:rsidR="00692B86" w:rsidRPr="001908D2">
              <w:rPr>
                <w:rStyle w:val="Hyperlink"/>
                <w:noProof/>
              </w:rPr>
              <w:t>VII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INPUT FILES</w:t>
            </w:r>
            <w:r w:rsidR="00692B86">
              <w:rPr>
                <w:noProof/>
                <w:webHidden/>
              </w:rPr>
              <w:tab/>
            </w:r>
            <w:r w:rsidR="00692B86">
              <w:rPr>
                <w:noProof/>
                <w:webHidden/>
              </w:rPr>
              <w:fldChar w:fldCharType="begin"/>
            </w:r>
            <w:r w:rsidR="00692B86">
              <w:rPr>
                <w:noProof/>
                <w:webHidden/>
              </w:rPr>
              <w:instrText xml:space="preserve"> PAGEREF _Toc135729398 \h </w:instrText>
            </w:r>
            <w:r w:rsidR="00692B86">
              <w:rPr>
                <w:noProof/>
                <w:webHidden/>
              </w:rPr>
            </w:r>
            <w:r w:rsidR="00692B86">
              <w:rPr>
                <w:noProof/>
                <w:webHidden/>
              </w:rPr>
              <w:fldChar w:fldCharType="separate"/>
            </w:r>
            <w:r w:rsidR="00572812">
              <w:rPr>
                <w:noProof/>
                <w:webHidden/>
              </w:rPr>
              <w:t>11</w:t>
            </w:r>
            <w:r w:rsidR="00692B86">
              <w:rPr>
                <w:noProof/>
                <w:webHidden/>
              </w:rPr>
              <w:fldChar w:fldCharType="end"/>
            </w:r>
          </w:hyperlink>
        </w:p>
        <w:p w14:paraId="7D5065C0" w14:textId="0E1633F2" w:rsidR="00692B86" w:rsidRDefault="004271B4">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5729399" w:history="1">
            <w:r w:rsidR="00692B86" w:rsidRPr="001908D2">
              <w:rPr>
                <w:rStyle w:val="Hyperlink"/>
                <w:noProof/>
              </w:rPr>
              <w:t>1.</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 INPUT_MATERIAL.txt or INPUT.txt</w:t>
            </w:r>
            <w:r w:rsidR="00692B86">
              <w:rPr>
                <w:noProof/>
                <w:webHidden/>
              </w:rPr>
              <w:tab/>
            </w:r>
            <w:r w:rsidR="00692B86">
              <w:rPr>
                <w:noProof/>
                <w:webHidden/>
              </w:rPr>
              <w:fldChar w:fldCharType="begin"/>
            </w:r>
            <w:r w:rsidR="00692B86">
              <w:rPr>
                <w:noProof/>
                <w:webHidden/>
              </w:rPr>
              <w:instrText xml:space="preserve"> PAGEREF _Toc135729399 \h </w:instrText>
            </w:r>
            <w:r w:rsidR="00692B86">
              <w:rPr>
                <w:noProof/>
                <w:webHidden/>
              </w:rPr>
            </w:r>
            <w:r w:rsidR="00692B86">
              <w:rPr>
                <w:noProof/>
                <w:webHidden/>
              </w:rPr>
              <w:fldChar w:fldCharType="separate"/>
            </w:r>
            <w:r w:rsidR="00572812">
              <w:rPr>
                <w:noProof/>
                <w:webHidden/>
              </w:rPr>
              <w:t>12</w:t>
            </w:r>
            <w:r w:rsidR="00692B86">
              <w:rPr>
                <w:noProof/>
                <w:webHidden/>
              </w:rPr>
              <w:fldChar w:fldCharType="end"/>
            </w:r>
          </w:hyperlink>
        </w:p>
        <w:p w14:paraId="105C78AE" w14:textId="43DD8EE2" w:rsidR="00692B86" w:rsidRDefault="004271B4">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5729400" w:history="1">
            <w:r w:rsidR="00692B86" w:rsidRPr="001908D2">
              <w:rPr>
                <w:rStyle w:val="Hyperlink"/>
                <w:noProof/>
              </w:rPr>
              <w:t>2.</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 NUMERICAL_PARAMETERS.txt</w:t>
            </w:r>
            <w:r w:rsidR="00692B86">
              <w:rPr>
                <w:noProof/>
                <w:webHidden/>
              </w:rPr>
              <w:tab/>
            </w:r>
            <w:r w:rsidR="00692B86">
              <w:rPr>
                <w:noProof/>
                <w:webHidden/>
              </w:rPr>
              <w:fldChar w:fldCharType="begin"/>
            </w:r>
            <w:r w:rsidR="00692B86">
              <w:rPr>
                <w:noProof/>
                <w:webHidden/>
              </w:rPr>
              <w:instrText xml:space="preserve"> PAGEREF _Toc135729400 \h </w:instrText>
            </w:r>
            <w:r w:rsidR="00692B86">
              <w:rPr>
                <w:noProof/>
                <w:webHidden/>
              </w:rPr>
            </w:r>
            <w:r w:rsidR="00692B86">
              <w:rPr>
                <w:noProof/>
                <w:webHidden/>
              </w:rPr>
              <w:fldChar w:fldCharType="separate"/>
            </w:r>
            <w:r w:rsidR="00572812">
              <w:rPr>
                <w:noProof/>
                <w:webHidden/>
              </w:rPr>
              <w:t>17</w:t>
            </w:r>
            <w:r w:rsidR="00692B86">
              <w:rPr>
                <w:noProof/>
                <w:webHidden/>
              </w:rPr>
              <w:fldChar w:fldCharType="end"/>
            </w:r>
          </w:hyperlink>
        </w:p>
        <w:p w14:paraId="468E5D7D" w14:textId="3806BDBF" w:rsidR="00692B86" w:rsidRDefault="004271B4">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5729401" w:history="1">
            <w:r w:rsidR="00692B86" w:rsidRPr="001908D2">
              <w:rPr>
                <w:rStyle w:val="Hyperlink"/>
                <w:noProof/>
              </w:rPr>
              <w:t>3.</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Executing consecutive runs of the program automatically</w:t>
            </w:r>
            <w:r w:rsidR="00692B86">
              <w:rPr>
                <w:noProof/>
                <w:webHidden/>
              </w:rPr>
              <w:tab/>
            </w:r>
            <w:r w:rsidR="00692B86">
              <w:rPr>
                <w:noProof/>
                <w:webHidden/>
              </w:rPr>
              <w:fldChar w:fldCharType="begin"/>
            </w:r>
            <w:r w:rsidR="00692B86">
              <w:rPr>
                <w:noProof/>
                <w:webHidden/>
              </w:rPr>
              <w:instrText xml:space="preserve"> PAGEREF _Toc135729401 \h </w:instrText>
            </w:r>
            <w:r w:rsidR="00692B86">
              <w:rPr>
                <w:noProof/>
                <w:webHidden/>
              </w:rPr>
            </w:r>
            <w:r w:rsidR="00692B86">
              <w:rPr>
                <w:noProof/>
                <w:webHidden/>
              </w:rPr>
              <w:fldChar w:fldCharType="separate"/>
            </w:r>
            <w:r w:rsidR="00572812">
              <w:rPr>
                <w:noProof/>
                <w:webHidden/>
              </w:rPr>
              <w:t>25</w:t>
            </w:r>
            <w:r w:rsidR="00692B86">
              <w:rPr>
                <w:noProof/>
                <w:webHidden/>
              </w:rPr>
              <w:fldChar w:fldCharType="end"/>
            </w:r>
          </w:hyperlink>
        </w:p>
        <w:p w14:paraId="5EA559AD" w14:textId="1C9669BC" w:rsidR="00692B86" w:rsidRDefault="004271B4">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5729402" w:history="1">
            <w:r w:rsidR="00692B86" w:rsidRPr="001908D2">
              <w:rPr>
                <w:rStyle w:val="Hyperlink"/>
                <w:noProof/>
              </w:rPr>
              <w:t>4.</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older [</w:t>
            </w:r>
            <w:r w:rsidR="00692B86" w:rsidRPr="001908D2">
              <w:rPr>
                <w:rStyle w:val="Hyperlink"/>
                <w:i/>
                <w:noProof/>
              </w:rPr>
              <w:t>material name</w:t>
            </w:r>
            <w:r w:rsidR="00692B86" w:rsidRPr="001908D2">
              <w:rPr>
                <w:rStyle w:val="Hyperlink"/>
                <w:noProof/>
              </w:rPr>
              <w:t>]</w:t>
            </w:r>
            <w:r w:rsidR="00692B86">
              <w:rPr>
                <w:noProof/>
                <w:webHidden/>
              </w:rPr>
              <w:tab/>
            </w:r>
            <w:r w:rsidR="00692B86">
              <w:rPr>
                <w:noProof/>
                <w:webHidden/>
              </w:rPr>
              <w:fldChar w:fldCharType="begin"/>
            </w:r>
            <w:r w:rsidR="00692B86">
              <w:rPr>
                <w:noProof/>
                <w:webHidden/>
              </w:rPr>
              <w:instrText xml:space="preserve"> PAGEREF _Toc135729402 \h </w:instrText>
            </w:r>
            <w:r w:rsidR="00692B86">
              <w:rPr>
                <w:noProof/>
                <w:webHidden/>
              </w:rPr>
            </w:r>
            <w:r w:rsidR="00692B86">
              <w:rPr>
                <w:noProof/>
                <w:webHidden/>
              </w:rPr>
              <w:fldChar w:fldCharType="separate"/>
            </w:r>
            <w:r w:rsidR="00572812">
              <w:rPr>
                <w:noProof/>
                <w:webHidden/>
              </w:rPr>
              <w:t>25</w:t>
            </w:r>
            <w:r w:rsidR="00692B86">
              <w:rPr>
                <w:noProof/>
                <w:webHidden/>
              </w:rPr>
              <w:fldChar w:fldCharType="end"/>
            </w:r>
          </w:hyperlink>
        </w:p>
        <w:p w14:paraId="086E36D0" w14:textId="5FE02469" w:rsidR="00692B86" w:rsidRDefault="004271B4">
          <w:pPr>
            <w:pStyle w:val="TOC3"/>
            <w:rPr>
              <w:rFonts w:asciiTheme="minorHAnsi" w:eastAsiaTheme="minorEastAsia" w:hAnsiTheme="minorHAnsi" w:cstheme="minorBidi"/>
              <w:noProof/>
              <w:position w:val="0"/>
              <w:sz w:val="22"/>
              <w:szCs w:val="22"/>
              <w:lang w:val="en-US"/>
            </w:rPr>
          </w:pPr>
          <w:hyperlink w:anchor="_Toc135729403" w:history="1">
            <w:r w:rsidR="00692B86" w:rsidRPr="001908D2">
              <w:rPr>
                <w:rStyle w:val="Hyperlink"/>
                <w:noProof/>
              </w:rPr>
              <w:t>a)</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w:t>
            </w:r>
            <w:r w:rsidR="00692B86" w:rsidRPr="001908D2">
              <w:rPr>
                <w:rStyle w:val="Hyperlink"/>
                <w:i/>
                <w:noProof/>
              </w:rPr>
              <w:t>A</w:t>
            </w:r>
            <w:r w:rsidR="00692B86" w:rsidRPr="001908D2">
              <w:rPr>
                <w:rStyle w:val="Hyperlink"/>
                <w:noProof/>
              </w:rPr>
              <w:t>]_[</w:t>
            </w:r>
            <w:r w:rsidR="00692B86" w:rsidRPr="001908D2">
              <w:rPr>
                <w:rStyle w:val="Hyperlink"/>
                <w:i/>
                <w:noProof/>
              </w:rPr>
              <w:t>A</w:t>
            </w:r>
            <w:r w:rsidR="00692B86" w:rsidRPr="001908D2">
              <w:rPr>
                <w:rStyle w:val="Hyperlink"/>
                <w:noProof/>
              </w:rPr>
              <w:t>]_TB_Hamiltonian_parameters.txt  and [</w:t>
            </w:r>
            <w:r w:rsidR="00692B86" w:rsidRPr="001908D2">
              <w:rPr>
                <w:rStyle w:val="Hyperlink"/>
                <w:i/>
                <w:noProof/>
              </w:rPr>
              <w:t>A</w:t>
            </w:r>
            <w:r w:rsidR="00692B86" w:rsidRPr="001908D2">
              <w:rPr>
                <w:rStyle w:val="Hyperlink"/>
                <w:noProof/>
              </w:rPr>
              <w:t>]_[</w:t>
            </w:r>
            <w:r w:rsidR="00692B86" w:rsidRPr="001908D2">
              <w:rPr>
                <w:rStyle w:val="Hyperlink"/>
                <w:i/>
                <w:noProof/>
              </w:rPr>
              <w:t>A</w:t>
            </w:r>
            <w:r w:rsidR="00692B86" w:rsidRPr="001908D2">
              <w:rPr>
                <w:rStyle w:val="Hyperlink"/>
                <w:noProof/>
              </w:rPr>
              <w:t>]_TB_Repulsive_parameters.txt</w:t>
            </w:r>
            <w:r w:rsidR="00692B86">
              <w:rPr>
                <w:noProof/>
                <w:webHidden/>
              </w:rPr>
              <w:tab/>
            </w:r>
            <w:r w:rsidR="00692B86">
              <w:rPr>
                <w:noProof/>
                <w:webHidden/>
              </w:rPr>
              <w:fldChar w:fldCharType="begin"/>
            </w:r>
            <w:r w:rsidR="00692B86">
              <w:rPr>
                <w:noProof/>
                <w:webHidden/>
              </w:rPr>
              <w:instrText xml:space="preserve"> PAGEREF _Toc135729403 \h </w:instrText>
            </w:r>
            <w:r w:rsidR="00692B86">
              <w:rPr>
                <w:noProof/>
                <w:webHidden/>
              </w:rPr>
            </w:r>
            <w:r w:rsidR="00692B86">
              <w:rPr>
                <w:noProof/>
                <w:webHidden/>
              </w:rPr>
              <w:fldChar w:fldCharType="separate"/>
            </w:r>
            <w:r w:rsidR="00572812">
              <w:rPr>
                <w:noProof/>
                <w:webHidden/>
              </w:rPr>
              <w:t>26</w:t>
            </w:r>
            <w:r w:rsidR="00692B86">
              <w:rPr>
                <w:noProof/>
                <w:webHidden/>
              </w:rPr>
              <w:fldChar w:fldCharType="end"/>
            </w:r>
          </w:hyperlink>
        </w:p>
        <w:p w14:paraId="073991CC" w14:textId="5070F826" w:rsidR="00692B86" w:rsidRDefault="004271B4">
          <w:pPr>
            <w:pStyle w:val="TOC3"/>
            <w:rPr>
              <w:rFonts w:asciiTheme="minorHAnsi" w:eastAsiaTheme="minorEastAsia" w:hAnsiTheme="minorHAnsi" w:cstheme="minorBidi"/>
              <w:noProof/>
              <w:position w:val="0"/>
              <w:sz w:val="22"/>
              <w:szCs w:val="22"/>
              <w:lang w:val="en-US"/>
            </w:rPr>
          </w:pPr>
          <w:hyperlink w:anchor="_Toc135729404" w:history="1">
            <w:r w:rsidR="00692B86" w:rsidRPr="001908D2">
              <w:rPr>
                <w:rStyle w:val="Hyperlink"/>
                <w:noProof/>
              </w:rPr>
              <w:t>b)</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w:t>
            </w:r>
            <w:r w:rsidR="00692B86" w:rsidRPr="001908D2">
              <w:rPr>
                <w:rStyle w:val="Hyperlink"/>
                <w:i/>
                <w:noProof/>
              </w:rPr>
              <w:t>A</w:t>
            </w:r>
            <w:r w:rsidR="00692B86" w:rsidRPr="001908D2">
              <w:rPr>
                <w:rStyle w:val="Hyperlink"/>
                <w:noProof/>
              </w:rPr>
              <w:t>]_[</w:t>
            </w:r>
            <w:r w:rsidR="00692B86" w:rsidRPr="001908D2">
              <w:rPr>
                <w:rStyle w:val="Hyperlink"/>
                <w:i/>
                <w:noProof/>
              </w:rPr>
              <w:t>A</w:t>
            </w:r>
            <w:r w:rsidR="00692B86" w:rsidRPr="001908D2">
              <w:rPr>
                <w:rStyle w:val="Hyperlink"/>
                <w:noProof/>
              </w:rPr>
              <w:t>]_vdW.txt</w:t>
            </w:r>
            <w:r w:rsidR="00692B86">
              <w:rPr>
                <w:noProof/>
                <w:webHidden/>
              </w:rPr>
              <w:tab/>
            </w:r>
            <w:r w:rsidR="00692B86">
              <w:rPr>
                <w:noProof/>
                <w:webHidden/>
              </w:rPr>
              <w:fldChar w:fldCharType="begin"/>
            </w:r>
            <w:r w:rsidR="00692B86">
              <w:rPr>
                <w:noProof/>
                <w:webHidden/>
              </w:rPr>
              <w:instrText xml:space="preserve"> PAGEREF _Toc135729404 \h </w:instrText>
            </w:r>
            <w:r w:rsidR="00692B86">
              <w:rPr>
                <w:noProof/>
                <w:webHidden/>
              </w:rPr>
            </w:r>
            <w:r w:rsidR="00692B86">
              <w:rPr>
                <w:noProof/>
                <w:webHidden/>
              </w:rPr>
              <w:fldChar w:fldCharType="separate"/>
            </w:r>
            <w:r w:rsidR="00572812">
              <w:rPr>
                <w:noProof/>
                <w:webHidden/>
              </w:rPr>
              <w:t>31</w:t>
            </w:r>
            <w:r w:rsidR="00692B86">
              <w:rPr>
                <w:noProof/>
                <w:webHidden/>
              </w:rPr>
              <w:fldChar w:fldCharType="end"/>
            </w:r>
          </w:hyperlink>
        </w:p>
        <w:p w14:paraId="469AF67B" w14:textId="4ADB70C4" w:rsidR="00692B86" w:rsidRDefault="004271B4">
          <w:pPr>
            <w:pStyle w:val="TOC3"/>
            <w:rPr>
              <w:rFonts w:asciiTheme="minorHAnsi" w:eastAsiaTheme="minorEastAsia" w:hAnsiTheme="minorHAnsi" w:cstheme="minorBidi"/>
              <w:noProof/>
              <w:position w:val="0"/>
              <w:sz w:val="22"/>
              <w:szCs w:val="22"/>
              <w:lang w:val="en-US"/>
            </w:rPr>
          </w:pPr>
          <w:hyperlink w:anchor="_Toc135729405" w:history="1">
            <w:r w:rsidR="00692B86" w:rsidRPr="001908D2">
              <w:rPr>
                <w:rStyle w:val="Hyperlink"/>
                <w:noProof/>
              </w:rPr>
              <w:t>c)</w:t>
            </w:r>
            <w:r w:rsidR="00692B86">
              <w:rPr>
                <w:rFonts w:asciiTheme="minorHAnsi" w:eastAsiaTheme="minorEastAsia" w:hAnsiTheme="minorHAnsi" w:cstheme="minorBidi"/>
                <w:noProof/>
                <w:position w:val="0"/>
                <w:sz w:val="22"/>
                <w:szCs w:val="22"/>
                <w:lang w:val="en-US"/>
              </w:rPr>
              <w:tab/>
            </w:r>
            <w:r w:rsidR="00692B86" w:rsidRPr="001908D2">
              <w:rPr>
                <w:rStyle w:val="Hyperlink"/>
                <w:noProof/>
                <w:lang w:val="en-US"/>
              </w:rPr>
              <w:t>[</w:t>
            </w:r>
            <w:r w:rsidR="00692B86" w:rsidRPr="001908D2">
              <w:rPr>
                <w:rStyle w:val="Hyperlink"/>
                <w:i/>
                <w:noProof/>
                <w:lang w:val="en-US"/>
              </w:rPr>
              <w:t>A</w:t>
            </w:r>
            <w:r w:rsidR="00692B86" w:rsidRPr="001908D2">
              <w:rPr>
                <w:rStyle w:val="Hyperlink"/>
                <w:noProof/>
                <w:lang w:val="en-US"/>
              </w:rPr>
              <w:t>]</w:t>
            </w:r>
            <w:r w:rsidR="00692B86" w:rsidRPr="001908D2">
              <w:rPr>
                <w:rStyle w:val="Hyperlink"/>
                <w:noProof/>
              </w:rPr>
              <w:t>_[</w:t>
            </w:r>
            <w:r w:rsidR="00692B86" w:rsidRPr="001908D2">
              <w:rPr>
                <w:rStyle w:val="Hyperlink"/>
                <w:i/>
                <w:noProof/>
              </w:rPr>
              <w:t>A</w:t>
            </w:r>
            <w:r w:rsidR="00692B86" w:rsidRPr="001908D2">
              <w:rPr>
                <w:rStyle w:val="Hyperlink"/>
                <w:noProof/>
              </w:rPr>
              <w:t>]_TB_Coulomb.txt</w:t>
            </w:r>
            <w:r w:rsidR="00692B86">
              <w:rPr>
                <w:noProof/>
                <w:webHidden/>
              </w:rPr>
              <w:tab/>
            </w:r>
            <w:r w:rsidR="00692B86">
              <w:rPr>
                <w:noProof/>
                <w:webHidden/>
              </w:rPr>
              <w:fldChar w:fldCharType="begin"/>
            </w:r>
            <w:r w:rsidR="00692B86">
              <w:rPr>
                <w:noProof/>
                <w:webHidden/>
              </w:rPr>
              <w:instrText xml:space="preserve"> PAGEREF _Toc135729405 \h </w:instrText>
            </w:r>
            <w:r w:rsidR="00692B86">
              <w:rPr>
                <w:noProof/>
                <w:webHidden/>
              </w:rPr>
            </w:r>
            <w:r w:rsidR="00692B86">
              <w:rPr>
                <w:noProof/>
                <w:webHidden/>
              </w:rPr>
              <w:fldChar w:fldCharType="separate"/>
            </w:r>
            <w:r w:rsidR="00572812">
              <w:rPr>
                <w:noProof/>
                <w:webHidden/>
              </w:rPr>
              <w:t>32</w:t>
            </w:r>
            <w:r w:rsidR="00692B86">
              <w:rPr>
                <w:noProof/>
                <w:webHidden/>
              </w:rPr>
              <w:fldChar w:fldCharType="end"/>
            </w:r>
          </w:hyperlink>
        </w:p>
        <w:p w14:paraId="41EEAF70" w14:textId="16C791CF" w:rsidR="00692B86" w:rsidRDefault="004271B4">
          <w:pPr>
            <w:pStyle w:val="TOC3"/>
            <w:rPr>
              <w:rFonts w:asciiTheme="minorHAnsi" w:eastAsiaTheme="minorEastAsia" w:hAnsiTheme="minorHAnsi" w:cstheme="minorBidi"/>
              <w:noProof/>
              <w:position w:val="0"/>
              <w:sz w:val="22"/>
              <w:szCs w:val="22"/>
              <w:lang w:val="en-US"/>
            </w:rPr>
          </w:pPr>
          <w:hyperlink w:anchor="_Toc135729406" w:history="1">
            <w:r w:rsidR="00692B86" w:rsidRPr="001908D2">
              <w:rPr>
                <w:rStyle w:val="Hyperlink"/>
                <w:noProof/>
              </w:rPr>
              <w:t>d)</w:t>
            </w:r>
            <w:r w:rsidR="00692B86">
              <w:rPr>
                <w:rFonts w:asciiTheme="minorHAnsi" w:eastAsiaTheme="minorEastAsia" w:hAnsiTheme="minorHAnsi" w:cstheme="minorBidi"/>
                <w:noProof/>
                <w:position w:val="0"/>
                <w:sz w:val="22"/>
                <w:szCs w:val="22"/>
                <w:lang w:val="en-US"/>
              </w:rPr>
              <w:tab/>
            </w:r>
            <w:r w:rsidR="00692B86" w:rsidRPr="001908D2">
              <w:rPr>
                <w:rStyle w:val="Hyperlink"/>
                <w:noProof/>
                <w:lang w:val="en-US"/>
              </w:rPr>
              <w:t>[</w:t>
            </w:r>
            <w:r w:rsidR="00692B86" w:rsidRPr="001908D2">
              <w:rPr>
                <w:rStyle w:val="Hyperlink"/>
                <w:i/>
                <w:noProof/>
                <w:lang w:val="en-US"/>
              </w:rPr>
              <w:t>A</w:t>
            </w:r>
            <w:r w:rsidR="00692B86" w:rsidRPr="001908D2">
              <w:rPr>
                <w:rStyle w:val="Hyperlink"/>
                <w:noProof/>
                <w:lang w:val="en-US"/>
              </w:rPr>
              <w:t>]</w:t>
            </w:r>
            <w:r w:rsidR="00692B86" w:rsidRPr="001908D2">
              <w:rPr>
                <w:rStyle w:val="Hyperlink"/>
                <w:noProof/>
              </w:rPr>
              <w:t>_[</w:t>
            </w:r>
            <w:r w:rsidR="00692B86" w:rsidRPr="001908D2">
              <w:rPr>
                <w:rStyle w:val="Hyperlink"/>
                <w:i/>
                <w:noProof/>
              </w:rPr>
              <w:t>A</w:t>
            </w:r>
            <w:r w:rsidR="00692B86" w:rsidRPr="001908D2">
              <w:rPr>
                <w:rStyle w:val="Hyperlink"/>
                <w:noProof/>
              </w:rPr>
              <w:t>]_TB_short.txt</w:t>
            </w:r>
            <w:r w:rsidR="00692B86" w:rsidRPr="001908D2">
              <w:rPr>
                <w:rStyle w:val="Hyperlink"/>
                <w:noProof/>
                <w:lang w:val="en-US"/>
              </w:rPr>
              <w:t xml:space="preserve">  or  [</w:t>
            </w:r>
            <w:r w:rsidR="00692B86" w:rsidRPr="001908D2">
              <w:rPr>
                <w:rStyle w:val="Hyperlink"/>
                <w:i/>
                <w:noProof/>
                <w:lang w:val="en-US"/>
              </w:rPr>
              <w:t>A</w:t>
            </w:r>
            <w:r w:rsidR="00692B86" w:rsidRPr="001908D2">
              <w:rPr>
                <w:rStyle w:val="Hyperlink"/>
                <w:noProof/>
                <w:lang w:val="en-US"/>
              </w:rPr>
              <w:t>]</w:t>
            </w:r>
            <w:r w:rsidR="00692B86" w:rsidRPr="001908D2">
              <w:rPr>
                <w:rStyle w:val="Hyperlink"/>
                <w:noProof/>
              </w:rPr>
              <w:t>_[</w:t>
            </w:r>
            <w:r w:rsidR="00692B86" w:rsidRPr="001908D2">
              <w:rPr>
                <w:rStyle w:val="Hyperlink"/>
                <w:i/>
                <w:noProof/>
              </w:rPr>
              <w:t>A</w:t>
            </w:r>
            <w:r w:rsidR="00692B86" w:rsidRPr="001908D2">
              <w:rPr>
                <w:rStyle w:val="Hyperlink"/>
                <w:noProof/>
              </w:rPr>
              <w:t>]_TB_wall.txt</w:t>
            </w:r>
            <w:r w:rsidR="00692B86">
              <w:rPr>
                <w:noProof/>
                <w:webHidden/>
              </w:rPr>
              <w:tab/>
            </w:r>
            <w:r w:rsidR="00692B86">
              <w:rPr>
                <w:noProof/>
                <w:webHidden/>
              </w:rPr>
              <w:fldChar w:fldCharType="begin"/>
            </w:r>
            <w:r w:rsidR="00692B86">
              <w:rPr>
                <w:noProof/>
                <w:webHidden/>
              </w:rPr>
              <w:instrText xml:space="preserve"> PAGEREF _Toc135729406 \h </w:instrText>
            </w:r>
            <w:r w:rsidR="00692B86">
              <w:rPr>
                <w:noProof/>
                <w:webHidden/>
              </w:rPr>
            </w:r>
            <w:r w:rsidR="00692B86">
              <w:rPr>
                <w:noProof/>
                <w:webHidden/>
              </w:rPr>
              <w:fldChar w:fldCharType="separate"/>
            </w:r>
            <w:r w:rsidR="00572812">
              <w:rPr>
                <w:noProof/>
                <w:webHidden/>
              </w:rPr>
              <w:t>32</w:t>
            </w:r>
            <w:r w:rsidR="00692B86">
              <w:rPr>
                <w:noProof/>
                <w:webHidden/>
              </w:rPr>
              <w:fldChar w:fldCharType="end"/>
            </w:r>
          </w:hyperlink>
        </w:p>
        <w:p w14:paraId="7CCD44F5" w14:textId="5EE2B1D9" w:rsidR="00692B86" w:rsidRDefault="004271B4">
          <w:pPr>
            <w:pStyle w:val="TOC3"/>
            <w:rPr>
              <w:rFonts w:asciiTheme="minorHAnsi" w:eastAsiaTheme="minorEastAsia" w:hAnsiTheme="minorHAnsi" w:cstheme="minorBidi"/>
              <w:noProof/>
              <w:position w:val="0"/>
              <w:sz w:val="22"/>
              <w:szCs w:val="22"/>
              <w:lang w:val="en-US"/>
            </w:rPr>
          </w:pPr>
          <w:hyperlink w:anchor="_Toc135729407" w:history="1">
            <w:r w:rsidR="00692B86" w:rsidRPr="001908D2">
              <w:rPr>
                <w:rStyle w:val="Hyperlink"/>
                <w:noProof/>
              </w:rPr>
              <w:t>e)</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Setting initial atomic configuration</w:t>
            </w:r>
            <w:r w:rsidR="00692B86">
              <w:rPr>
                <w:noProof/>
                <w:webHidden/>
              </w:rPr>
              <w:tab/>
            </w:r>
            <w:r w:rsidR="00692B86">
              <w:rPr>
                <w:noProof/>
                <w:webHidden/>
              </w:rPr>
              <w:fldChar w:fldCharType="begin"/>
            </w:r>
            <w:r w:rsidR="00692B86">
              <w:rPr>
                <w:noProof/>
                <w:webHidden/>
              </w:rPr>
              <w:instrText xml:space="preserve"> PAGEREF _Toc135729407 \h </w:instrText>
            </w:r>
            <w:r w:rsidR="00692B86">
              <w:rPr>
                <w:noProof/>
                <w:webHidden/>
              </w:rPr>
            </w:r>
            <w:r w:rsidR="00692B86">
              <w:rPr>
                <w:noProof/>
                <w:webHidden/>
              </w:rPr>
              <w:fldChar w:fldCharType="separate"/>
            </w:r>
            <w:r w:rsidR="00572812">
              <w:rPr>
                <w:noProof/>
                <w:webHidden/>
              </w:rPr>
              <w:t>33</w:t>
            </w:r>
            <w:r w:rsidR="00692B86">
              <w:rPr>
                <w:noProof/>
                <w:webHidden/>
              </w:rPr>
              <w:fldChar w:fldCharType="end"/>
            </w:r>
          </w:hyperlink>
        </w:p>
        <w:p w14:paraId="69DB7312" w14:textId="21CCC7CC" w:rsidR="00692B86" w:rsidRDefault="004271B4">
          <w:pPr>
            <w:pStyle w:val="TOC3"/>
            <w:rPr>
              <w:rFonts w:asciiTheme="minorHAnsi" w:eastAsiaTheme="minorEastAsia" w:hAnsiTheme="minorHAnsi" w:cstheme="minorBidi"/>
              <w:noProof/>
              <w:position w:val="0"/>
              <w:sz w:val="22"/>
              <w:szCs w:val="22"/>
              <w:lang w:val="en-US"/>
            </w:rPr>
          </w:pPr>
          <w:hyperlink w:anchor="_Toc135729408" w:history="1">
            <w:r w:rsidR="00692B86" w:rsidRPr="001908D2">
              <w:rPr>
                <w:rStyle w:val="Hyperlink"/>
                <w:noProof/>
                <w:lang w:val="en-US"/>
              </w:rPr>
              <w:t>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s PHASE_[</w:t>
            </w:r>
            <w:r w:rsidR="00692B86" w:rsidRPr="001908D2">
              <w:rPr>
                <w:rStyle w:val="Hyperlink"/>
                <w:i/>
                <w:noProof/>
              </w:rPr>
              <w:t>i</w:t>
            </w:r>
            <w:r w:rsidR="00692B86" w:rsidRPr="001908D2">
              <w:rPr>
                <w:rStyle w:val="Hyperlink"/>
                <w:noProof/>
              </w:rPr>
              <w:t>]_atoms.dat and PHASE_[</w:t>
            </w:r>
            <w:r w:rsidR="00692B86" w:rsidRPr="001908D2">
              <w:rPr>
                <w:rStyle w:val="Hyperlink"/>
                <w:i/>
                <w:noProof/>
              </w:rPr>
              <w:t>i</w:t>
            </w:r>
            <w:r w:rsidR="00692B86" w:rsidRPr="001908D2">
              <w:rPr>
                <w:rStyle w:val="Hyperlink"/>
                <w:noProof/>
              </w:rPr>
              <w:t>]_supercell.dat</w:t>
            </w:r>
            <w:r w:rsidR="00692B86">
              <w:rPr>
                <w:noProof/>
                <w:webHidden/>
              </w:rPr>
              <w:tab/>
            </w:r>
            <w:r w:rsidR="00692B86">
              <w:rPr>
                <w:noProof/>
                <w:webHidden/>
              </w:rPr>
              <w:fldChar w:fldCharType="begin"/>
            </w:r>
            <w:r w:rsidR="00692B86">
              <w:rPr>
                <w:noProof/>
                <w:webHidden/>
              </w:rPr>
              <w:instrText xml:space="preserve"> PAGEREF _Toc135729408 \h </w:instrText>
            </w:r>
            <w:r w:rsidR="00692B86">
              <w:rPr>
                <w:noProof/>
                <w:webHidden/>
              </w:rPr>
            </w:r>
            <w:r w:rsidR="00692B86">
              <w:rPr>
                <w:noProof/>
                <w:webHidden/>
              </w:rPr>
              <w:fldChar w:fldCharType="separate"/>
            </w:r>
            <w:r w:rsidR="00572812">
              <w:rPr>
                <w:noProof/>
                <w:webHidden/>
              </w:rPr>
              <w:t>34</w:t>
            </w:r>
            <w:r w:rsidR="00692B86">
              <w:rPr>
                <w:noProof/>
                <w:webHidden/>
              </w:rPr>
              <w:fldChar w:fldCharType="end"/>
            </w:r>
          </w:hyperlink>
        </w:p>
        <w:p w14:paraId="22DA7459" w14:textId="183CB720" w:rsidR="00692B86" w:rsidRDefault="004271B4">
          <w:pPr>
            <w:pStyle w:val="TOC3"/>
            <w:rPr>
              <w:rFonts w:asciiTheme="minorHAnsi" w:eastAsiaTheme="minorEastAsia" w:hAnsiTheme="minorHAnsi" w:cstheme="minorBidi"/>
              <w:noProof/>
              <w:position w:val="0"/>
              <w:sz w:val="22"/>
              <w:szCs w:val="22"/>
              <w:lang w:val="en-US"/>
            </w:rPr>
          </w:pPr>
          <w:hyperlink w:anchor="_Toc135729409" w:history="1">
            <w:r w:rsidR="00692B86" w:rsidRPr="001908D2">
              <w:rPr>
                <w:rStyle w:val="Hyperlink"/>
                <w:noProof/>
              </w:rPr>
              <w:t>Calculation of free-energy along reaction coordinate path</w:t>
            </w:r>
            <w:r w:rsidR="00692B86">
              <w:rPr>
                <w:noProof/>
                <w:webHidden/>
              </w:rPr>
              <w:tab/>
            </w:r>
            <w:r w:rsidR="00692B86">
              <w:rPr>
                <w:noProof/>
                <w:webHidden/>
              </w:rPr>
              <w:fldChar w:fldCharType="begin"/>
            </w:r>
            <w:r w:rsidR="00692B86">
              <w:rPr>
                <w:noProof/>
                <w:webHidden/>
              </w:rPr>
              <w:instrText xml:space="preserve"> PAGEREF _Toc135729409 \h </w:instrText>
            </w:r>
            <w:r w:rsidR="00692B86">
              <w:rPr>
                <w:noProof/>
                <w:webHidden/>
              </w:rPr>
            </w:r>
            <w:r w:rsidR="00692B86">
              <w:rPr>
                <w:noProof/>
                <w:webHidden/>
              </w:rPr>
              <w:fldChar w:fldCharType="separate"/>
            </w:r>
            <w:r w:rsidR="00572812">
              <w:rPr>
                <w:noProof/>
                <w:webHidden/>
              </w:rPr>
              <w:t>34</w:t>
            </w:r>
            <w:r w:rsidR="00692B86">
              <w:rPr>
                <w:noProof/>
                <w:webHidden/>
              </w:rPr>
              <w:fldChar w:fldCharType="end"/>
            </w:r>
          </w:hyperlink>
        </w:p>
        <w:p w14:paraId="31AE4902" w14:textId="6BE4766F" w:rsidR="00692B86" w:rsidRDefault="004271B4">
          <w:pPr>
            <w:pStyle w:val="TOC3"/>
            <w:rPr>
              <w:rFonts w:asciiTheme="minorHAnsi" w:eastAsiaTheme="minorEastAsia" w:hAnsiTheme="minorHAnsi" w:cstheme="minorBidi"/>
              <w:noProof/>
              <w:position w:val="0"/>
              <w:sz w:val="22"/>
              <w:szCs w:val="22"/>
              <w:lang w:val="en-US"/>
            </w:rPr>
          </w:pPr>
          <w:hyperlink w:anchor="_Toc135729410" w:history="1">
            <w:r w:rsidR="00692B86" w:rsidRPr="001908D2">
              <w:rPr>
                <w:rStyle w:val="Hyperlink"/>
                <w:noProof/>
                <w:lang w:val="en-US"/>
              </w:rPr>
              <w:t>i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s SAVE_supercell.dat, SAVE_atoms.dat and SAVE_el_distribution.dat</w:t>
            </w:r>
            <w:r w:rsidR="00692B86">
              <w:rPr>
                <w:noProof/>
                <w:webHidden/>
              </w:rPr>
              <w:tab/>
            </w:r>
            <w:r w:rsidR="00692B86">
              <w:rPr>
                <w:noProof/>
                <w:webHidden/>
              </w:rPr>
              <w:fldChar w:fldCharType="begin"/>
            </w:r>
            <w:r w:rsidR="00692B86">
              <w:rPr>
                <w:noProof/>
                <w:webHidden/>
              </w:rPr>
              <w:instrText xml:space="preserve"> PAGEREF _Toc135729410 \h </w:instrText>
            </w:r>
            <w:r w:rsidR="00692B86">
              <w:rPr>
                <w:noProof/>
                <w:webHidden/>
              </w:rPr>
            </w:r>
            <w:r w:rsidR="00692B86">
              <w:rPr>
                <w:noProof/>
                <w:webHidden/>
              </w:rPr>
              <w:fldChar w:fldCharType="separate"/>
            </w:r>
            <w:r w:rsidR="00572812">
              <w:rPr>
                <w:noProof/>
                <w:webHidden/>
              </w:rPr>
              <w:t>34</w:t>
            </w:r>
            <w:r w:rsidR="00692B86">
              <w:rPr>
                <w:noProof/>
                <w:webHidden/>
              </w:rPr>
              <w:fldChar w:fldCharType="end"/>
            </w:r>
          </w:hyperlink>
        </w:p>
        <w:p w14:paraId="0633A0EE" w14:textId="46C0092B" w:rsidR="00692B86" w:rsidRDefault="004271B4">
          <w:pPr>
            <w:pStyle w:val="TOC3"/>
            <w:rPr>
              <w:rFonts w:asciiTheme="minorHAnsi" w:eastAsiaTheme="minorEastAsia" w:hAnsiTheme="minorHAnsi" w:cstheme="minorBidi"/>
              <w:noProof/>
              <w:position w:val="0"/>
              <w:sz w:val="22"/>
              <w:szCs w:val="22"/>
              <w:lang w:val="en-US"/>
            </w:rPr>
          </w:pPr>
          <w:hyperlink w:anchor="_Toc135729411" w:history="1">
            <w:r w:rsidR="00692B86" w:rsidRPr="001908D2">
              <w:rPr>
                <w:rStyle w:val="Hyperlink"/>
                <w:noProof/>
              </w:rPr>
              <w:t>Creation of initial configuration of an amorphous material</w:t>
            </w:r>
            <w:r w:rsidR="00692B86">
              <w:rPr>
                <w:noProof/>
                <w:webHidden/>
              </w:rPr>
              <w:tab/>
            </w:r>
            <w:r w:rsidR="00692B86">
              <w:rPr>
                <w:noProof/>
                <w:webHidden/>
              </w:rPr>
              <w:fldChar w:fldCharType="begin"/>
            </w:r>
            <w:r w:rsidR="00692B86">
              <w:rPr>
                <w:noProof/>
                <w:webHidden/>
              </w:rPr>
              <w:instrText xml:space="preserve"> PAGEREF _Toc135729411 \h </w:instrText>
            </w:r>
            <w:r w:rsidR="00692B86">
              <w:rPr>
                <w:noProof/>
                <w:webHidden/>
              </w:rPr>
            </w:r>
            <w:r w:rsidR="00692B86">
              <w:rPr>
                <w:noProof/>
                <w:webHidden/>
              </w:rPr>
              <w:fldChar w:fldCharType="separate"/>
            </w:r>
            <w:r w:rsidR="00572812">
              <w:rPr>
                <w:noProof/>
                <w:webHidden/>
              </w:rPr>
              <w:t>34</w:t>
            </w:r>
            <w:r w:rsidR="00692B86">
              <w:rPr>
                <w:noProof/>
                <w:webHidden/>
              </w:rPr>
              <w:fldChar w:fldCharType="end"/>
            </w:r>
          </w:hyperlink>
        </w:p>
        <w:p w14:paraId="05B17DB7" w14:textId="599D65CE" w:rsidR="00692B86" w:rsidRDefault="004271B4">
          <w:pPr>
            <w:pStyle w:val="TOC3"/>
            <w:rPr>
              <w:rFonts w:asciiTheme="minorHAnsi" w:eastAsiaTheme="minorEastAsia" w:hAnsiTheme="minorHAnsi" w:cstheme="minorBidi"/>
              <w:noProof/>
              <w:position w:val="0"/>
              <w:sz w:val="22"/>
              <w:szCs w:val="22"/>
              <w:lang w:val="en-US"/>
            </w:rPr>
          </w:pPr>
          <w:hyperlink w:anchor="_Toc135729412" w:history="1">
            <w:r w:rsidR="00692B86" w:rsidRPr="001908D2">
              <w:rPr>
                <w:rStyle w:val="Hyperlink"/>
                <w:noProof/>
                <w:lang w:val="en-US"/>
              </w:rPr>
              <w:t>iii.</w:t>
            </w:r>
            <w:r w:rsidR="00692B86">
              <w:rPr>
                <w:rFonts w:asciiTheme="minorHAnsi" w:eastAsiaTheme="minorEastAsia" w:hAnsiTheme="minorHAnsi" w:cstheme="minorBidi"/>
                <w:noProof/>
                <w:position w:val="0"/>
                <w:sz w:val="22"/>
                <w:szCs w:val="22"/>
                <w:lang w:val="en-US"/>
              </w:rPr>
              <w:tab/>
            </w:r>
            <w:r w:rsidR="00692B86" w:rsidRPr="001908D2">
              <w:rPr>
                <w:rStyle w:val="Hyperlink"/>
                <w:noProof/>
                <w:lang w:val="en-US"/>
              </w:rPr>
              <w:t>Extended XYZ files</w:t>
            </w:r>
            <w:r w:rsidR="00692B86">
              <w:rPr>
                <w:noProof/>
                <w:webHidden/>
              </w:rPr>
              <w:tab/>
            </w:r>
            <w:r w:rsidR="00692B86">
              <w:rPr>
                <w:noProof/>
                <w:webHidden/>
              </w:rPr>
              <w:fldChar w:fldCharType="begin"/>
            </w:r>
            <w:r w:rsidR="00692B86">
              <w:rPr>
                <w:noProof/>
                <w:webHidden/>
              </w:rPr>
              <w:instrText xml:space="preserve"> PAGEREF _Toc135729412 \h </w:instrText>
            </w:r>
            <w:r w:rsidR="00692B86">
              <w:rPr>
                <w:noProof/>
                <w:webHidden/>
              </w:rPr>
            </w:r>
            <w:r w:rsidR="00692B86">
              <w:rPr>
                <w:noProof/>
                <w:webHidden/>
              </w:rPr>
              <w:fldChar w:fldCharType="separate"/>
            </w:r>
            <w:r w:rsidR="00572812">
              <w:rPr>
                <w:noProof/>
                <w:webHidden/>
              </w:rPr>
              <w:t>35</w:t>
            </w:r>
            <w:r w:rsidR="00692B86">
              <w:rPr>
                <w:noProof/>
                <w:webHidden/>
              </w:rPr>
              <w:fldChar w:fldCharType="end"/>
            </w:r>
          </w:hyperlink>
        </w:p>
        <w:p w14:paraId="05309240" w14:textId="62E83EBC" w:rsidR="00692B86" w:rsidRDefault="004271B4">
          <w:pPr>
            <w:pStyle w:val="TOC3"/>
            <w:rPr>
              <w:rFonts w:asciiTheme="minorHAnsi" w:eastAsiaTheme="minorEastAsia" w:hAnsiTheme="minorHAnsi" w:cstheme="minorBidi"/>
              <w:noProof/>
              <w:position w:val="0"/>
              <w:sz w:val="22"/>
              <w:szCs w:val="22"/>
              <w:lang w:val="en-US"/>
            </w:rPr>
          </w:pPr>
          <w:hyperlink w:anchor="_Toc135729413" w:history="1">
            <w:r w:rsidR="00692B86" w:rsidRPr="001908D2">
              <w:rPr>
                <w:rStyle w:val="Hyperlink"/>
                <w:noProof/>
              </w:rPr>
              <w:t>iv.</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Unit_cell_atom_relative_coordinates.txt and Unit_cell_equilibrium.txt</w:t>
            </w:r>
            <w:r w:rsidR="00692B86">
              <w:rPr>
                <w:noProof/>
                <w:webHidden/>
              </w:rPr>
              <w:tab/>
            </w:r>
            <w:r w:rsidR="00692B86">
              <w:rPr>
                <w:noProof/>
                <w:webHidden/>
              </w:rPr>
              <w:fldChar w:fldCharType="begin"/>
            </w:r>
            <w:r w:rsidR="00692B86">
              <w:rPr>
                <w:noProof/>
                <w:webHidden/>
              </w:rPr>
              <w:instrText xml:space="preserve"> PAGEREF _Toc135729413 \h </w:instrText>
            </w:r>
            <w:r w:rsidR="00692B86">
              <w:rPr>
                <w:noProof/>
                <w:webHidden/>
              </w:rPr>
            </w:r>
            <w:r w:rsidR="00692B86">
              <w:rPr>
                <w:noProof/>
                <w:webHidden/>
              </w:rPr>
              <w:fldChar w:fldCharType="separate"/>
            </w:r>
            <w:r w:rsidR="00572812">
              <w:rPr>
                <w:noProof/>
                <w:webHidden/>
              </w:rPr>
              <w:t>36</w:t>
            </w:r>
            <w:r w:rsidR="00692B86">
              <w:rPr>
                <w:noProof/>
                <w:webHidden/>
              </w:rPr>
              <w:fldChar w:fldCharType="end"/>
            </w:r>
          </w:hyperlink>
        </w:p>
        <w:p w14:paraId="336760A4" w14:textId="70100B7B" w:rsidR="00692B86" w:rsidRDefault="004271B4">
          <w:pPr>
            <w:pStyle w:val="TOC3"/>
            <w:rPr>
              <w:rFonts w:asciiTheme="minorHAnsi" w:eastAsiaTheme="minorEastAsia" w:hAnsiTheme="minorHAnsi" w:cstheme="minorBidi"/>
              <w:noProof/>
              <w:position w:val="0"/>
              <w:sz w:val="22"/>
              <w:szCs w:val="22"/>
              <w:lang w:val="en-US"/>
            </w:rPr>
          </w:pPr>
          <w:hyperlink w:anchor="_Toc135729414" w:history="1">
            <w:r w:rsidR="00692B86" w:rsidRPr="001908D2">
              <w:rPr>
                <w:rStyle w:val="Hyperlink"/>
                <w:noProof/>
              </w:rPr>
              <w:t>f.</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 [</w:t>
            </w:r>
            <w:r w:rsidR="00692B86" w:rsidRPr="001908D2">
              <w:rPr>
                <w:rStyle w:val="Hyperlink"/>
                <w:i/>
                <w:noProof/>
              </w:rPr>
              <w:t>Material</w:t>
            </w:r>
            <w:r w:rsidR="00692B86" w:rsidRPr="001908D2">
              <w:rPr>
                <w:rStyle w:val="Hyperlink"/>
                <w:noProof/>
              </w:rPr>
              <w:t>].cdf</w:t>
            </w:r>
            <w:r w:rsidR="00692B86">
              <w:rPr>
                <w:noProof/>
                <w:webHidden/>
              </w:rPr>
              <w:tab/>
            </w:r>
            <w:r w:rsidR="00692B86">
              <w:rPr>
                <w:noProof/>
                <w:webHidden/>
              </w:rPr>
              <w:fldChar w:fldCharType="begin"/>
            </w:r>
            <w:r w:rsidR="00692B86">
              <w:rPr>
                <w:noProof/>
                <w:webHidden/>
              </w:rPr>
              <w:instrText xml:space="preserve"> PAGEREF _Toc135729414 \h </w:instrText>
            </w:r>
            <w:r w:rsidR="00692B86">
              <w:rPr>
                <w:noProof/>
                <w:webHidden/>
              </w:rPr>
            </w:r>
            <w:r w:rsidR="00692B86">
              <w:rPr>
                <w:noProof/>
                <w:webHidden/>
              </w:rPr>
              <w:fldChar w:fldCharType="separate"/>
            </w:r>
            <w:r w:rsidR="00572812">
              <w:rPr>
                <w:noProof/>
                <w:webHidden/>
              </w:rPr>
              <w:t>37</w:t>
            </w:r>
            <w:r w:rsidR="00692B86">
              <w:rPr>
                <w:noProof/>
                <w:webHidden/>
              </w:rPr>
              <w:fldChar w:fldCharType="end"/>
            </w:r>
          </w:hyperlink>
        </w:p>
        <w:p w14:paraId="1FF340AE" w14:textId="254198C8" w:rsidR="00692B86" w:rsidRDefault="004271B4">
          <w:pPr>
            <w:pStyle w:val="TOC3"/>
            <w:rPr>
              <w:rFonts w:asciiTheme="minorHAnsi" w:eastAsiaTheme="minorEastAsia" w:hAnsiTheme="minorHAnsi" w:cstheme="minorBidi"/>
              <w:noProof/>
              <w:position w:val="0"/>
              <w:sz w:val="22"/>
              <w:szCs w:val="22"/>
              <w:lang w:val="en-US"/>
            </w:rPr>
          </w:pPr>
          <w:hyperlink w:anchor="_Toc135729415" w:history="1">
            <w:r w:rsidR="00692B86" w:rsidRPr="001908D2">
              <w:rPr>
                <w:rStyle w:val="Hyperlink"/>
                <w:noProof/>
              </w:rPr>
              <w:t>g.</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s with electron mean free paths</w:t>
            </w:r>
            <w:r w:rsidR="00692B86">
              <w:rPr>
                <w:noProof/>
                <w:webHidden/>
              </w:rPr>
              <w:tab/>
            </w:r>
            <w:r w:rsidR="00692B86">
              <w:rPr>
                <w:noProof/>
                <w:webHidden/>
              </w:rPr>
              <w:fldChar w:fldCharType="begin"/>
            </w:r>
            <w:r w:rsidR="00692B86">
              <w:rPr>
                <w:noProof/>
                <w:webHidden/>
              </w:rPr>
              <w:instrText xml:space="preserve"> PAGEREF _Toc135729415 \h </w:instrText>
            </w:r>
            <w:r w:rsidR="00692B86">
              <w:rPr>
                <w:noProof/>
                <w:webHidden/>
              </w:rPr>
            </w:r>
            <w:r w:rsidR="00692B86">
              <w:rPr>
                <w:noProof/>
                <w:webHidden/>
              </w:rPr>
              <w:fldChar w:fldCharType="separate"/>
            </w:r>
            <w:r w:rsidR="00572812">
              <w:rPr>
                <w:noProof/>
                <w:webHidden/>
              </w:rPr>
              <w:t>39</w:t>
            </w:r>
            <w:r w:rsidR="00692B86">
              <w:rPr>
                <w:noProof/>
                <w:webHidden/>
              </w:rPr>
              <w:fldChar w:fldCharType="end"/>
            </w:r>
          </w:hyperlink>
        </w:p>
        <w:p w14:paraId="52052987" w14:textId="6A33A013" w:rsidR="00692B86" w:rsidRDefault="004271B4">
          <w:pPr>
            <w:pStyle w:val="TOC3"/>
            <w:rPr>
              <w:rFonts w:asciiTheme="minorHAnsi" w:eastAsiaTheme="minorEastAsia" w:hAnsiTheme="minorHAnsi" w:cstheme="minorBidi"/>
              <w:noProof/>
              <w:position w:val="0"/>
              <w:sz w:val="22"/>
              <w:szCs w:val="22"/>
              <w:lang w:val="en-US"/>
            </w:rPr>
          </w:pPr>
          <w:hyperlink w:anchor="_Toc135729416" w:history="1">
            <w:r w:rsidR="00692B86" w:rsidRPr="001908D2">
              <w:rPr>
                <w:rStyle w:val="Hyperlink"/>
                <w:noProof/>
              </w:rPr>
              <w:t>h.</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s with photon attenuation lengths</w:t>
            </w:r>
            <w:r w:rsidR="00692B86">
              <w:rPr>
                <w:noProof/>
                <w:webHidden/>
              </w:rPr>
              <w:tab/>
            </w:r>
            <w:r w:rsidR="00692B86">
              <w:rPr>
                <w:noProof/>
                <w:webHidden/>
              </w:rPr>
              <w:fldChar w:fldCharType="begin"/>
            </w:r>
            <w:r w:rsidR="00692B86">
              <w:rPr>
                <w:noProof/>
                <w:webHidden/>
              </w:rPr>
              <w:instrText xml:space="preserve"> PAGEREF _Toc135729416 \h </w:instrText>
            </w:r>
            <w:r w:rsidR="00692B86">
              <w:rPr>
                <w:noProof/>
                <w:webHidden/>
              </w:rPr>
            </w:r>
            <w:r w:rsidR="00692B86">
              <w:rPr>
                <w:noProof/>
                <w:webHidden/>
              </w:rPr>
              <w:fldChar w:fldCharType="separate"/>
            </w:r>
            <w:r w:rsidR="00572812">
              <w:rPr>
                <w:noProof/>
                <w:webHidden/>
              </w:rPr>
              <w:t>39</w:t>
            </w:r>
            <w:r w:rsidR="00692B86">
              <w:rPr>
                <w:noProof/>
                <w:webHidden/>
              </w:rPr>
              <w:fldChar w:fldCharType="end"/>
            </w:r>
          </w:hyperlink>
        </w:p>
        <w:p w14:paraId="2B170379" w14:textId="27025164" w:rsidR="00692B86" w:rsidRDefault="004271B4">
          <w:pPr>
            <w:pStyle w:val="TOC3"/>
            <w:rPr>
              <w:rFonts w:asciiTheme="minorHAnsi" w:eastAsiaTheme="minorEastAsia" w:hAnsiTheme="minorHAnsi" w:cstheme="minorBidi"/>
              <w:noProof/>
              <w:position w:val="0"/>
              <w:sz w:val="22"/>
              <w:szCs w:val="22"/>
              <w:lang w:val="en-US"/>
            </w:rPr>
          </w:pPr>
          <w:hyperlink w:anchor="_Toc135729417" w:history="1">
            <w:r w:rsidR="00692B86" w:rsidRPr="001908D2">
              <w:rPr>
                <w:rStyle w:val="Hyperlink"/>
                <w:noProof/>
              </w:rPr>
              <w:t>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K-points grid</w:t>
            </w:r>
            <w:r w:rsidR="00692B86">
              <w:rPr>
                <w:noProof/>
                <w:webHidden/>
              </w:rPr>
              <w:tab/>
            </w:r>
            <w:r w:rsidR="00692B86">
              <w:rPr>
                <w:noProof/>
                <w:webHidden/>
              </w:rPr>
              <w:fldChar w:fldCharType="begin"/>
            </w:r>
            <w:r w:rsidR="00692B86">
              <w:rPr>
                <w:noProof/>
                <w:webHidden/>
              </w:rPr>
              <w:instrText xml:space="preserve"> PAGEREF _Toc135729417 \h </w:instrText>
            </w:r>
            <w:r w:rsidR="00692B86">
              <w:rPr>
                <w:noProof/>
                <w:webHidden/>
              </w:rPr>
            </w:r>
            <w:r w:rsidR="00692B86">
              <w:rPr>
                <w:noProof/>
                <w:webHidden/>
              </w:rPr>
              <w:fldChar w:fldCharType="separate"/>
            </w:r>
            <w:r w:rsidR="00572812">
              <w:rPr>
                <w:noProof/>
                <w:webHidden/>
              </w:rPr>
              <w:t>39</w:t>
            </w:r>
            <w:r w:rsidR="00692B86">
              <w:rPr>
                <w:noProof/>
                <w:webHidden/>
              </w:rPr>
              <w:fldChar w:fldCharType="end"/>
            </w:r>
          </w:hyperlink>
        </w:p>
        <w:p w14:paraId="2CED1439" w14:textId="59A150AA" w:rsidR="00692B86" w:rsidRDefault="004271B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418" w:history="1">
            <w:r w:rsidR="00692B86" w:rsidRPr="001908D2">
              <w:rPr>
                <w:rStyle w:val="Hyperlink"/>
                <w:noProof/>
              </w:rPr>
              <w:t>IX.</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Output Files</w:t>
            </w:r>
            <w:r w:rsidR="00692B86">
              <w:rPr>
                <w:noProof/>
                <w:webHidden/>
              </w:rPr>
              <w:tab/>
            </w:r>
            <w:r w:rsidR="00692B86">
              <w:rPr>
                <w:noProof/>
                <w:webHidden/>
              </w:rPr>
              <w:fldChar w:fldCharType="begin"/>
            </w:r>
            <w:r w:rsidR="00692B86">
              <w:rPr>
                <w:noProof/>
                <w:webHidden/>
              </w:rPr>
              <w:instrText xml:space="preserve"> PAGEREF _Toc135729418 \h </w:instrText>
            </w:r>
            <w:r w:rsidR="00692B86">
              <w:rPr>
                <w:noProof/>
                <w:webHidden/>
              </w:rPr>
            </w:r>
            <w:r w:rsidR="00692B86">
              <w:rPr>
                <w:noProof/>
                <w:webHidden/>
              </w:rPr>
              <w:fldChar w:fldCharType="separate"/>
            </w:r>
            <w:r w:rsidR="00572812">
              <w:rPr>
                <w:noProof/>
                <w:webHidden/>
              </w:rPr>
              <w:t>39</w:t>
            </w:r>
            <w:r w:rsidR="00692B86">
              <w:rPr>
                <w:noProof/>
                <w:webHidden/>
              </w:rPr>
              <w:fldChar w:fldCharType="end"/>
            </w:r>
          </w:hyperlink>
        </w:p>
        <w:p w14:paraId="1E2D8B54" w14:textId="5363F05C" w:rsidR="00692B86" w:rsidRDefault="004271B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19" w:history="1">
            <w:r w:rsidR="00692B86" w:rsidRPr="001908D2">
              <w:rPr>
                <w:rStyle w:val="Hyperlink"/>
                <w:noProof/>
              </w:rPr>
              <w:t>1)</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OUTPUT_Error_log.dat</w:t>
            </w:r>
            <w:r w:rsidR="00692B86">
              <w:rPr>
                <w:noProof/>
                <w:webHidden/>
              </w:rPr>
              <w:tab/>
            </w:r>
            <w:r w:rsidR="00692B86">
              <w:rPr>
                <w:noProof/>
                <w:webHidden/>
              </w:rPr>
              <w:fldChar w:fldCharType="begin"/>
            </w:r>
            <w:r w:rsidR="00692B86">
              <w:rPr>
                <w:noProof/>
                <w:webHidden/>
              </w:rPr>
              <w:instrText xml:space="preserve"> PAGEREF _Toc135729419 \h </w:instrText>
            </w:r>
            <w:r w:rsidR="00692B86">
              <w:rPr>
                <w:noProof/>
                <w:webHidden/>
              </w:rPr>
            </w:r>
            <w:r w:rsidR="00692B86">
              <w:rPr>
                <w:noProof/>
                <w:webHidden/>
              </w:rPr>
              <w:fldChar w:fldCharType="separate"/>
            </w:r>
            <w:r w:rsidR="00572812">
              <w:rPr>
                <w:noProof/>
                <w:webHidden/>
              </w:rPr>
              <w:t>40</w:t>
            </w:r>
            <w:r w:rsidR="00692B86">
              <w:rPr>
                <w:noProof/>
                <w:webHidden/>
              </w:rPr>
              <w:fldChar w:fldCharType="end"/>
            </w:r>
          </w:hyperlink>
        </w:p>
        <w:p w14:paraId="5446C6F8" w14:textId="3C918100" w:rsidR="00692B86" w:rsidRDefault="004271B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0" w:history="1">
            <w:r w:rsidR="00692B86" w:rsidRPr="001908D2">
              <w:rPr>
                <w:rStyle w:val="Hyperlink"/>
                <w:noProof/>
              </w:rPr>
              <w:t>2)</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OUTPUT_Energy.dat</w:t>
            </w:r>
            <w:r w:rsidR="00692B86">
              <w:rPr>
                <w:noProof/>
                <w:webHidden/>
              </w:rPr>
              <w:tab/>
            </w:r>
            <w:r w:rsidR="00692B86">
              <w:rPr>
                <w:noProof/>
                <w:webHidden/>
              </w:rPr>
              <w:fldChar w:fldCharType="begin"/>
            </w:r>
            <w:r w:rsidR="00692B86">
              <w:rPr>
                <w:noProof/>
                <w:webHidden/>
              </w:rPr>
              <w:instrText xml:space="preserve"> PAGEREF _Toc135729420 \h </w:instrText>
            </w:r>
            <w:r w:rsidR="00692B86">
              <w:rPr>
                <w:noProof/>
                <w:webHidden/>
              </w:rPr>
            </w:r>
            <w:r w:rsidR="00692B86">
              <w:rPr>
                <w:noProof/>
                <w:webHidden/>
              </w:rPr>
              <w:fldChar w:fldCharType="separate"/>
            </w:r>
            <w:r w:rsidR="00572812">
              <w:rPr>
                <w:noProof/>
                <w:webHidden/>
              </w:rPr>
              <w:t>40</w:t>
            </w:r>
            <w:r w:rsidR="00692B86">
              <w:rPr>
                <w:noProof/>
                <w:webHidden/>
              </w:rPr>
              <w:fldChar w:fldCharType="end"/>
            </w:r>
          </w:hyperlink>
        </w:p>
        <w:p w14:paraId="3A4BED70" w14:textId="0F05193D" w:rsidR="00692B86" w:rsidRDefault="004271B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1" w:history="1">
            <w:r w:rsidR="00692B86" w:rsidRPr="001908D2">
              <w:rPr>
                <w:rStyle w:val="Hyperlink"/>
                <w:noProof/>
              </w:rPr>
              <w:t>3)</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Directory OUTPUT_[</w:t>
            </w:r>
            <w:r w:rsidR="00692B86" w:rsidRPr="001908D2">
              <w:rPr>
                <w:rStyle w:val="Hyperlink"/>
                <w:i/>
                <w:noProof/>
              </w:rPr>
              <w:t>material</w:t>
            </w:r>
            <w:r w:rsidR="00692B86" w:rsidRPr="001908D2">
              <w:rPr>
                <w:rStyle w:val="Hyperlink"/>
                <w:noProof/>
              </w:rPr>
              <w:t>]_hw=[</w:t>
            </w:r>
            <w:r w:rsidR="00692B86" w:rsidRPr="001908D2">
              <w:rPr>
                <w:rStyle w:val="Hyperlink"/>
                <w:i/>
                <w:noProof/>
              </w:rPr>
              <w:t>hw</w:t>
            </w:r>
            <w:r w:rsidR="00692B86" w:rsidRPr="001908D2">
              <w:rPr>
                <w:rStyle w:val="Hyperlink"/>
                <w:noProof/>
              </w:rPr>
              <w:t>]_t=[</w:t>
            </w:r>
            <w:r w:rsidR="00692B86" w:rsidRPr="001908D2">
              <w:rPr>
                <w:rStyle w:val="Hyperlink"/>
                <w:i/>
                <w:noProof/>
              </w:rPr>
              <w:t>t</w:t>
            </w:r>
            <w:r w:rsidR="00692B86" w:rsidRPr="001908D2">
              <w:rPr>
                <w:rStyle w:val="Hyperlink"/>
                <w:noProof/>
              </w:rPr>
              <w:t>]_F=[</w:t>
            </w:r>
            <w:r w:rsidR="00692B86" w:rsidRPr="001908D2">
              <w:rPr>
                <w:rStyle w:val="Hyperlink"/>
                <w:i/>
                <w:noProof/>
              </w:rPr>
              <w:t>F</w:t>
            </w:r>
            <w:r w:rsidR="00692B86" w:rsidRPr="001908D2">
              <w:rPr>
                <w:rStyle w:val="Hyperlink"/>
                <w:noProof/>
              </w:rPr>
              <w:t>]</w:t>
            </w:r>
            <w:r w:rsidR="00692B86">
              <w:rPr>
                <w:noProof/>
                <w:webHidden/>
              </w:rPr>
              <w:tab/>
            </w:r>
            <w:r w:rsidR="00692B86">
              <w:rPr>
                <w:noProof/>
                <w:webHidden/>
              </w:rPr>
              <w:fldChar w:fldCharType="begin"/>
            </w:r>
            <w:r w:rsidR="00692B86">
              <w:rPr>
                <w:noProof/>
                <w:webHidden/>
              </w:rPr>
              <w:instrText xml:space="preserve"> PAGEREF _Toc135729421 \h </w:instrText>
            </w:r>
            <w:r w:rsidR="00692B86">
              <w:rPr>
                <w:noProof/>
                <w:webHidden/>
              </w:rPr>
            </w:r>
            <w:r w:rsidR="00692B86">
              <w:rPr>
                <w:noProof/>
                <w:webHidden/>
              </w:rPr>
              <w:fldChar w:fldCharType="separate"/>
            </w:r>
            <w:r w:rsidR="00572812">
              <w:rPr>
                <w:noProof/>
                <w:webHidden/>
              </w:rPr>
              <w:t>40</w:t>
            </w:r>
            <w:r w:rsidR="00692B86">
              <w:rPr>
                <w:noProof/>
                <w:webHidden/>
              </w:rPr>
              <w:fldChar w:fldCharType="end"/>
            </w:r>
          </w:hyperlink>
        </w:p>
        <w:p w14:paraId="0DE0B742" w14:textId="68457A6C" w:rsidR="00692B86" w:rsidRDefault="004271B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2" w:history="1">
            <w:r w:rsidR="00692B86" w:rsidRPr="001908D2">
              <w:rPr>
                <w:rStyle w:val="Hyperlink"/>
                <w:noProof/>
              </w:rPr>
              <w:t>4)</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ommunication with the program on-the-fly</w:t>
            </w:r>
            <w:r w:rsidR="00692B86">
              <w:rPr>
                <w:noProof/>
                <w:webHidden/>
              </w:rPr>
              <w:tab/>
            </w:r>
            <w:r w:rsidR="00692B86">
              <w:rPr>
                <w:noProof/>
                <w:webHidden/>
              </w:rPr>
              <w:fldChar w:fldCharType="begin"/>
            </w:r>
            <w:r w:rsidR="00692B86">
              <w:rPr>
                <w:noProof/>
                <w:webHidden/>
              </w:rPr>
              <w:instrText xml:space="preserve"> PAGEREF _Toc135729422 \h </w:instrText>
            </w:r>
            <w:r w:rsidR="00692B86">
              <w:rPr>
                <w:noProof/>
                <w:webHidden/>
              </w:rPr>
            </w:r>
            <w:r w:rsidR="00692B86">
              <w:rPr>
                <w:noProof/>
                <w:webHidden/>
              </w:rPr>
              <w:fldChar w:fldCharType="separate"/>
            </w:r>
            <w:r w:rsidR="00572812">
              <w:rPr>
                <w:noProof/>
                <w:webHidden/>
              </w:rPr>
              <w:t>41</w:t>
            </w:r>
            <w:r w:rsidR="00692B86">
              <w:rPr>
                <w:noProof/>
                <w:webHidden/>
              </w:rPr>
              <w:fldChar w:fldCharType="end"/>
            </w:r>
          </w:hyperlink>
        </w:p>
        <w:p w14:paraId="00E32317" w14:textId="7975D5AD" w:rsidR="00692B86" w:rsidRDefault="004271B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3" w:history="1">
            <w:r w:rsidR="00692B86" w:rsidRPr="001908D2">
              <w:rPr>
                <w:rStyle w:val="Hyperlink"/>
                <w:noProof/>
              </w:rPr>
              <w:t>5)</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Plotting:  OUTPUT_Gnuplot_all.sh</w:t>
            </w:r>
            <w:r w:rsidR="00692B86">
              <w:rPr>
                <w:noProof/>
                <w:webHidden/>
              </w:rPr>
              <w:tab/>
            </w:r>
            <w:r w:rsidR="00692B86">
              <w:rPr>
                <w:noProof/>
                <w:webHidden/>
              </w:rPr>
              <w:fldChar w:fldCharType="begin"/>
            </w:r>
            <w:r w:rsidR="00692B86">
              <w:rPr>
                <w:noProof/>
                <w:webHidden/>
              </w:rPr>
              <w:instrText xml:space="preserve"> PAGEREF _Toc135729423 \h </w:instrText>
            </w:r>
            <w:r w:rsidR="00692B86">
              <w:rPr>
                <w:noProof/>
                <w:webHidden/>
              </w:rPr>
            </w:r>
            <w:r w:rsidR="00692B86">
              <w:rPr>
                <w:noProof/>
                <w:webHidden/>
              </w:rPr>
              <w:fldChar w:fldCharType="separate"/>
            </w:r>
            <w:r w:rsidR="00572812">
              <w:rPr>
                <w:noProof/>
                <w:webHidden/>
              </w:rPr>
              <w:t>42</w:t>
            </w:r>
            <w:r w:rsidR="00692B86">
              <w:rPr>
                <w:noProof/>
                <w:webHidden/>
              </w:rPr>
              <w:fldChar w:fldCharType="end"/>
            </w:r>
          </w:hyperlink>
        </w:p>
        <w:p w14:paraId="24C5E11B" w14:textId="03CD5594" w:rsidR="00692B86" w:rsidRDefault="004271B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4" w:history="1">
            <w:r w:rsidR="00692B86" w:rsidRPr="001908D2">
              <w:rPr>
                <w:rStyle w:val="Hyperlink"/>
                <w:noProof/>
              </w:rPr>
              <w:t>6)</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Output data files</w:t>
            </w:r>
            <w:r w:rsidR="00692B86">
              <w:rPr>
                <w:noProof/>
                <w:webHidden/>
              </w:rPr>
              <w:tab/>
            </w:r>
            <w:r w:rsidR="00692B86">
              <w:rPr>
                <w:noProof/>
                <w:webHidden/>
              </w:rPr>
              <w:fldChar w:fldCharType="begin"/>
            </w:r>
            <w:r w:rsidR="00692B86">
              <w:rPr>
                <w:noProof/>
                <w:webHidden/>
              </w:rPr>
              <w:instrText xml:space="preserve"> PAGEREF _Toc135729424 \h </w:instrText>
            </w:r>
            <w:r w:rsidR="00692B86">
              <w:rPr>
                <w:noProof/>
                <w:webHidden/>
              </w:rPr>
            </w:r>
            <w:r w:rsidR="00692B86">
              <w:rPr>
                <w:noProof/>
                <w:webHidden/>
              </w:rPr>
              <w:fldChar w:fldCharType="separate"/>
            </w:r>
            <w:r w:rsidR="00572812">
              <w:rPr>
                <w:noProof/>
                <w:webHidden/>
              </w:rPr>
              <w:t>44</w:t>
            </w:r>
            <w:r w:rsidR="00692B86">
              <w:rPr>
                <w:noProof/>
                <w:webHidden/>
              </w:rPr>
              <w:fldChar w:fldCharType="end"/>
            </w:r>
          </w:hyperlink>
        </w:p>
        <w:p w14:paraId="565981AE" w14:textId="21FE4342" w:rsidR="00692B86" w:rsidRDefault="004271B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5" w:history="1">
            <w:r w:rsidR="00692B86" w:rsidRPr="001908D2">
              <w:rPr>
                <w:rStyle w:val="Hyperlink"/>
                <w:noProof/>
              </w:rPr>
              <w:t>7)</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_CONVOLVED.dat output data files</w:t>
            </w:r>
            <w:r w:rsidR="00692B86">
              <w:rPr>
                <w:noProof/>
                <w:webHidden/>
              </w:rPr>
              <w:tab/>
            </w:r>
            <w:r w:rsidR="00692B86">
              <w:rPr>
                <w:noProof/>
                <w:webHidden/>
              </w:rPr>
              <w:fldChar w:fldCharType="begin"/>
            </w:r>
            <w:r w:rsidR="00692B86">
              <w:rPr>
                <w:noProof/>
                <w:webHidden/>
              </w:rPr>
              <w:instrText xml:space="preserve"> PAGEREF _Toc135729425 \h </w:instrText>
            </w:r>
            <w:r w:rsidR="00692B86">
              <w:rPr>
                <w:noProof/>
                <w:webHidden/>
              </w:rPr>
            </w:r>
            <w:r w:rsidR="00692B86">
              <w:rPr>
                <w:noProof/>
                <w:webHidden/>
              </w:rPr>
              <w:fldChar w:fldCharType="separate"/>
            </w:r>
            <w:r w:rsidR="00572812">
              <w:rPr>
                <w:noProof/>
                <w:webHidden/>
              </w:rPr>
              <w:t>47</w:t>
            </w:r>
            <w:r w:rsidR="00692B86">
              <w:rPr>
                <w:noProof/>
                <w:webHidden/>
              </w:rPr>
              <w:fldChar w:fldCharType="end"/>
            </w:r>
          </w:hyperlink>
        </w:p>
        <w:p w14:paraId="42D0D062" w14:textId="36AAB234" w:rsidR="00692B86" w:rsidRDefault="004271B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426" w:history="1">
            <w:r w:rsidR="00692B86" w:rsidRPr="001908D2">
              <w:rPr>
                <w:rStyle w:val="Hyperlink"/>
                <w:noProof/>
              </w:rPr>
              <w:t>X.</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Post-processing</w:t>
            </w:r>
            <w:r w:rsidR="00692B86">
              <w:rPr>
                <w:noProof/>
                <w:webHidden/>
              </w:rPr>
              <w:tab/>
            </w:r>
            <w:r w:rsidR="00692B86">
              <w:rPr>
                <w:noProof/>
                <w:webHidden/>
              </w:rPr>
              <w:fldChar w:fldCharType="begin"/>
            </w:r>
            <w:r w:rsidR="00692B86">
              <w:rPr>
                <w:noProof/>
                <w:webHidden/>
              </w:rPr>
              <w:instrText xml:space="preserve"> PAGEREF _Toc135729426 \h </w:instrText>
            </w:r>
            <w:r w:rsidR="00692B86">
              <w:rPr>
                <w:noProof/>
                <w:webHidden/>
              </w:rPr>
            </w:r>
            <w:r w:rsidR="00692B86">
              <w:rPr>
                <w:noProof/>
                <w:webHidden/>
              </w:rPr>
              <w:fldChar w:fldCharType="separate"/>
            </w:r>
            <w:r w:rsidR="00572812">
              <w:rPr>
                <w:noProof/>
                <w:webHidden/>
              </w:rPr>
              <w:t>48</w:t>
            </w:r>
            <w:r w:rsidR="00692B86">
              <w:rPr>
                <w:noProof/>
                <w:webHidden/>
              </w:rPr>
              <w:fldChar w:fldCharType="end"/>
            </w:r>
          </w:hyperlink>
        </w:p>
        <w:p w14:paraId="5FD70B6D" w14:textId="40453B0E" w:rsidR="00692B86" w:rsidRDefault="004271B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7" w:history="1">
            <w:r w:rsidR="00692B86" w:rsidRPr="001908D2">
              <w:rPr>
                <w:rStyle w:val="Hyperlink"/>
                <w:noProof/>
              </w:rPr>
              <w:t>1)</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Extracting pair correlation function</w:t>
            </w:r>
            <w:r w:rsidR="00692B86">
              <w:rPr>
                <w:noProof/>
                <w:webHidden/>
              </w:rPr>
              <w:tab/>
            </w:r>
            <w:r w:rsidR="00692B86">
              <w:rPr>
                <w:noProof/>
                <w:webHidden/>
              </w:rPr>
              <w:fldChar w:fldCharType="begin"/>
            </w:r>
            <w:r w:rsidR="00692B86">
              <w:rPr>
                <w:noProof/>
                <w:webHidden/>
              </w:rPr>
              <w:instrText xml:space="preserve"> PAGEREF _Toc135729427 \h </w:instrText>
            </w:r>
            <w:r w:rsidR="00692B86">
              <w:rPr>
                <w:noProof/>
                <w:webHidden/>
              </w:rPr>
            </w:r>
            <w:r w:rsidR="00692B86">
              <w:rPr>
                <w:noProof/>
                <w:webHidden/>
              </w:rPr>
              <w:fldChar w:fldCharType="separate"/>
            </w:r>
            <w:r w:rsidR="00572812">
              <w:rPr>
                <w:noProof/>
                <w:webHidden/>
              </w:rPr>
              <w:t>48</w:t>
            </w:r>
            <w:r w:rsidR="00692B86">
              <w:rPr>
                <w:noProof/>
                <w:webHidden/>
              </w:rPr>
              <w:fldChar w:fldCharType="end"/>
            </w:r>
          </w:hyperlink>
        </w:p>
        <w:p w14:paraId="57DE4DE8" w14:textId="4060482A" w:rsidR="00692B86" w:rsidRDefault="004271B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8" w:history="1">
            <w:r w:rsidR="00692B86" w:rsidRPr="001908D2">
              <w:rPr>
                <w:rStyle w:val="Hyperlink"/>
                <w:noProof/>
              </w:rPr>
              <w:t>2)</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alculation of velocity autocorrelation and phonon spectra</w:t>
            </w:r>
            <w:r w:rsidR="00692B86">
              <w:rPr>
                <w:noProof/>
                <w:webHidden/>
              </w:rPr>
              <w:tab/>
            </w:r>
            <w:r w:rsidR="00692B86">
              <w:rPr>
                <w:noProof/>
                <w:webHidden/>
              </w:rPr>
              <w:fldChar w:fldCharType="begin"/>
            </w:r>
            <w:r w:rsidR="00692B86">
              <w:rPr>
                <w:noProof/>
                <w:webHidden/>
              </w:rPr>
              <w:instrText xml:space="preserve"> PAGEREF _Toc135729428 \h </w:instrText>
            </w:r>
            <w:r w:rsidR="00692B86">
              <w:rPr>
                <w:noProof/>
                <w:webHidden/>
              </w:rPr>
            </w:r>
            <w:r w:rsidR="00692B86">
              <w:rPr>
                <w:noProof/>
                <w:webHidden/>
              </w:rPr>
              <w:fldChar w:fldCharType="separate"/>
            </w:r>
            <w:r w:rsidR="00572812">
              <w:rPr>
                <w:noProof/>
                <w:webHidden/>
              </w:rPr>
              <w:t>48</w:t>
            </w:r>
            <w:r w:rsidR="00692B86">
              <w:rPr>
                <w:noProof/>
                <w:webHidden/>
              </w:rPr>
              <w:fldChar w:fldCharType="end"/>
            </w:r>
          </w:hyperlink>
        </w:p>
        <w:p w14:paraId="065F9A0C" w14:textId="224BFDDC" w:rsidR="00692B86" w:rsidRDefault="004271B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9" w:history="1">
            <w:r w:rsidR="00692B86" w:rsidRPr="001908D2">
              <w:rPr>
                <w:rStyle w:val="Hyperlink"/>
                <w:noProof/>
              </w:rPr>
              <w:t>3)</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alculation of electron-ion coupling parameter g(T</w:t>
            </w:r>
            <w:r w:rsidR="00692B86" w:rsidRPr="001908D2">
              <w:rPr>
                <w:rStyle w:val="Hyperlink"/>
                <w:noProof/>
                <w:vertAlign w:val="subscript"/>
              </w:rPr>
              <w:t>e</w:t>
            </w:r>
            <w:r w:rsidR="00692B86" w:rsidRPr="001908D2">
              <w:rPr>
                <w:rStyle w:val="Hyperlink"/>
                <w:noProof/>
              </w:rPr>
              <w:t>), C</w:t>
            </w:r>
            <w:r w:rsidR="00692B86" w:rsidRPr="001908D2">
              <w:rPr>
                <w:rStyle w:val="Hyperlink"/>
                <w:noProof/>
                <w:vertAlign w:val="subscript"/>
              </w:rPr>
              <w:t>e</w:t>
            </w:r>
            <w:r w:rsidR="00692B86" w:rsidRPr="001908D2">
              <w:rPr>
                <w:rStyle w:val="Hyperlink"/>
                <w:noProof/>
              </w:rPr>
              <w:t>(T</w:t>
            </w:r>
            <w:r w:rsidR="00692B86" w:rsidRPr="001908D2">
              <w:rPr>
                <w:rStyle w:val="Hyperlink"/>
                <w:noProof/>
                <w:vertAlign w:val="subscript"/>
              </w:rPr>
              <w:t>e</w:t>
            </w:r>
            <w:r w:rsidR="00692B86" w:rsidRPr="001908D2">
              <w:rPr>
                <w:rStyle w:val="Hyperlink"/>
                <w:noProof/>
              </w:rPr>
              <w:t>), μ(T</w:t>
            </w:r>
            <w:r w:rsidR="00692B86" w:rsidRPr="001908D2">
              <w:rPr>
                <w:rStyle w:val="Hyperlink"/>
                <w:noProof/>
                <w:vertAlign w:val="subscript"/>
              </w:rPr>
              <w:t>e</w:t>
            </w:r>
            <w:r w:rsidR="00692B86" w:rsidRPr="001908D2">
              <w:rPr>
                <w:rStyle w:val="Hyperlink"/>
                <w:noProof/>
              </w:rPr>
              <w:t>), P</w:t>
            </w:r>
            <w:r w:rsidR="00692B86" w:rsidRPr="001908D2">
              <w:rPr>
                <w:rStyle w:val="Hyperlink"/>
                <w:noProof/>
                <w:vertAlign w:val="subscript"/>
              </w:rPr>
              <w:t>e</w:t>
            </w:r>
            <w:r w:rsidR="00692B86" w:rsidRPr="001908D2">
              <w:rPr>
                <w:rStyle w:val="Hyperlink"/>
                <w:noProof/>
              </w:rPr>
              <w:t>(T</w:t>
            </w:r>
            <w:r w:rsidR="00692B86" w:rsidRPr="001908D2">
              <w:rPr>
                <w:rStyle w:val="Hyperlink"/>
                <w:noProof/>
                <w:vertAlign w:val="subscript"/>
              </w:rPr>
              <w:t>e</w:t>
            </w:r>
            <w:r w:rsidR="00692B86" w:rsidRPr="001908D2">
              <w:rPr>
                <w:rStyle w:val="Hyperlink"/>
                <w:noProof/>
              </w:rPr>
              <w:t>)</w:t>
            </w:r>
            <w:r w:rsidR="00692B86">
              <w:rPr>
                <w:noProof/>
                <w:webHidden/>
              </w:rPr>
              <w:tab/>
            </w:r>
            <w:r w:rsidR="00692B86">
              <w:rPr>
                <w:noProof/>
                <w:webHidden/>
              </w:rPr>
              <w:fldChar w:fldCharType="begin"/>
            </w:r>
            <w:r w:rsidR="00692B86">
              <w:rPr>
                <w:noProof/>
                <w:webHidden/>
              </w:rPr>
              <w:instrText xml:space="preserve"> PAGEREF _Toc135729429 \h </w:instrText>
            </w:r>
            <w:r w:rsidR="00692B86">
              <w:rPr>
                <w:noProof/>
                <w:webHidden/>
              </w:rPr>
            </w:r>
            <w:r w:rsidR="00692B86">
              <w:rPr>
                <w:noProof/>
                <w:webHidden/>
              </w:rPr>
              <w:fldChar w:fldCharType="separate"/>
            </w:r>
            <w:r w:rsidR="00572812">
              <w:rPr>
                <w:noProof/>
                <w:webHidden/>
              </w:rPr>
              <w:t>49</w:t>
            </w:r>
            <w:r w:rsidR="00692B86">
              <w:rPr>
                <w:noProof/>
                <w:webHidden/>
              </w:rPr>
              <w:fldChar w:fldCharType="end"/>
            </w:r>
          </w:hyperlink>
        </w:p>
        <w:p w14:paraId="1CA56CE4" w14:textId="0D2317BF" w:rsidR="00692B86" w:rsidRDefault="004271B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30" w:history="1">
            <w:r w:rsidR="00692B86" w:rsidRPr="001908D2">
              <w:rPr>
                <w:rStyle w:val="Hyperlink"/>
                <w:noProof/>
              </w:rPr>
              <w:t>4)</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Extracting optical parameters for given wavelength from the spectrum</w:t>
            </w:r>
            <w:r w:rsidR="00692B86">
              <w:rPr>
                <w:noProof/>
                <w:webHidden/>
              </w:rPr>
              <w:tab/>
            </w:r>
            <w:r w:rsidR="00692B86">
              <w:rPr>
                <w:noProof/>
                <w:webHidden/>
              </w:rPr>
              <w:fldChar w:fldCharType="begin"/>
            </w:r>
            <w:r w:rsidR="00692B86">
              <w:rPr>
                <w:noProof/>
                <w:webHidden/>
              </w:rPr>
              <w:instrText xml:space="preserve"> PAGEREF _Toc135729430 \h </w:instrText>
            </w:r>
            <w:r w:rsidR="00692B86">
              <w:rPr>
                <w:noProof/>
                <w:webHidden/>
              </w:rPr>
            </w:r>
            <w:r w:rsidR="00692B86">
              <w:rPr>
                <w:noProof/>
                <w:webHidden/>
              </w:rPr>
              <w:fldChar w:fldCharType="separate"/>
            </w:r>
            <w:r w:rsidR="00572812">
              <w:rPr>
                <w:noProof/>
                <w:webHidden/>
              </w:rPr>
              <w:t>51</w:t>
            </w:r>
            <w:r w:rsidR="00692B86">
              <w:rPr>
                <w:noProof/>
                <w:webHidden/>
              </w:rPr>
              <w:fldChar w:fldCharType="end"/>
            </w:r>
          </w:hyperlink>
        </w:p>
        <w:p w14:paraId="114F38F4" w14:textId="7DF8BC8A" w:rsidR="00692B86" w:rsidRDefault="004271B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31" w:history="1">
            <w:r w:rsidR="00692B86" w:rsidRPr="001908D2">
              <w:rPr>
                <w:rStyle w:val="Hyperlink"/>
                <w:noProof/>
              </w:rPr>
              <w:t>5)</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alculation of mass spectrum of ablation fragments</w:t>
            </w:r>
            <w:r w:rsidR="00692B86">
              <w:rPr>
                <w:noProof/>
                <w:webHidden/>
              </w:rPr>
              <w:tab/>
            </w:r>
            <w:r w:rsidR="00692B86">
              <w:rPr>
                <w:noProof/>
                <w:webHidden/>
              </w:rPr>
              <w:fldChar w:fldCharType="begin"/>
            </w:r>
            <w:r w:rsidR="00692B86">
              <w:rPr>
                <w:noProof/>
                <w:webHidden/>
              </w:rPr>
              <w:instrText xml:space="preserve"> PAGEREF _Toc135729431 \h </w:instrText>
            </w:r>
            <w:r w:rsidR="00692B86">
              <w:rPr>
                <w:noProof/>
                <w:webHidden/>
              </w:rPr>
            </w:r>
            <w:r w:rsidR="00692B86">
              <w:rPr>
                <w:noProof/>
                <w:webHidden/>
              </w:rPr>
              <w:fldChar w:fldCharType="separate"/>
            </w:r>
            <w:r w:rsidR="00572812">
              <w:rPr>
                <w:noProof/>
                <w:webHidden/>
              </w:rPr>
              <w:t>52</w:t>
            </w:r>
            <w:r w:rsidR="00692B86">
              <w:rPr>
                <w:noProof/>
                <w:webHidden/>
              </w:rPr>
              <w:fldChar w:fldCharType="end"/>
            </w:r>
          </w:hyperlink>
        </w:p>
        <w:p w14:paraId="27489F1E" w14:textId="43645C75" w:rsidR="00692B86" w:rsidRDefault="004271B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35" w:history="1">
            <w:r w:rsidR="00692B86" w:rsidRPr="001908D2">
              <w:rPr>
                <w:rStyle w:val="Hyperlink"/>
                <w:noProof/>
              </w:rPr>
              <w:t>6)</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alculation of electron entropy</w:t>
            </w:r>
            <w:r w:rsidR="00692B86">
              <w:rPr>
                <w:noProof/>
                <w:webHidden/>
              </w:rPr>
              <w:tab/>
            </w:r>
            <w:r w:rsidR="00692B86">
              <w:rPr>
                <w:noProof/>
                <w:webHidden/>
              </w:rPr>
              <w:fldChar w:fldCharType="begin"/>
            </w:r>
            <w:r w:rsidR="00692B86">
              <w:rPr>
                <w:noProof/>
                <w:webHidden/>
              </w:rPr>
              <w:instrText xml:space="preserve"> PAGEREF _Toc135729435 \h </w:instrText>
            </w:r>
            <w:r w:rsidR="00692B86">
              <w:rPr>
                <w:noProof/>
                <w:webHidden/>
              </w:rPr>
            </w:r>
            <w:r w:rsidR="00692B86">
              <w:rPr>
                <w:noProof/>
                <w:webHidden/>
              </w:rPr>
              <w:fldChar w:fldCharType="separate"/>
            </w:r>
            <w:r w:rsidR="00572812">
              <w:rPr>
                <w:noProof/>
                <w:webHidden/>
              </w:rPr>
              <w:t>53</w:t>
            </w:r>
            <w:r w:rsidR="00692B86">
              <w:rPr>
                <w:noProof/>
                <w:webHidden/>
              </w:rPr>
              <w:fldChar w:fldCharType="end"/>
            </w:r>
          </w:hyperlink>
        </w:p>
        <w:p w14:paraId="280CF766" w14:textId="1D6AB784" w:rsidR="00692B86" w:rsidRDefault="004271B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36" w:history="1">
            <w:r w:rsidR="00692B86" w:rsidRPr="001908D2">
              <w:rPr>
                <w:rStyle w:val="Hyperlink"/>
                <w:noProof/>
              </w:rPr>
              <w:t>7)</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Analysis of electron distribution</w:t>
            </w:r>
            <w:r w:rsidR="00692B86">
              <w:rPr>
                <w:noProof/>
                <w:webHidden/>
              </w:rPr>
              <w:tab/>
            </w:r>
            <w:r w:rsidR="00692B86">
              <w:rPr>
                <w:noProof/>
                <w:webHidden/>
              </w:rPr>
              <w:fldChar w:fldCharType="begin"/>
            </w:r>
            <w:r w:rsidR="00692B86">
              <w:rPr>
                <w:noProof/>
                <w:webHidden/>
              </w:rPr>
              <w:instrText xml:space="preserve"> PAGEREF _Toc135729436 \h </w:instrText>
            </w:r>
            <w:r w:rsidR="00692B86">
              <w:rPr>
                <w:noProof/>
                <w:webHidden/>
              </w:rPr>
            </w:r>
            <w:r w:rsidR="00692B86">
              <w:rPr>
                <w:noProof/>
                <w:webHidden/>
              </w:rPr>
              <w:fldChar w:fldCharType="separate"/>
            </w:r>
            <w:r w:rsidR="00572812">
              <w:rPr>
                <w:noProof/>
                <w:webHidden/>
              </w:rPr>
              <w:t>53</w:t>
            </w:r>
            <w:r w:rsidR="00692B86">
              <w:rPr>
                <w:noProof/>
                <w:webHidden/>
              </w:rPr>
              <w:fldChar w:fldCharType="end"/>
            </w:r>
          </w:hyperlink>
        </w:p>
        <w:p w14:paraId="147BD20F" w14:textId="32643365" w:rsidR="00692B86" w:rsidRDefault="004271B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437" w:history="1">
            <w:r w:rsidR="00692B86" w:rsidRPr="001908D2">
              <w:rPr>
                <w:rStyle w:val="Hyperlink"/>
                <w:noProof/>
              </w:rPr>
              <w:t>X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References</w:t>
            </w:r>
            <w:r w:rsidR="00692B86">
              <w:rPr>
                <w:noProof/>
                <w:webHidden/>
              </w:rPr>
              <w:tab/>
            </w:r>
            <w:r w:rsidR="00692B86">
              <w:rPr>
                <w:noProof/>
                <w:webHidden/>
              </w:rPr>
              <w:fldChar w:fldCharType="begin"/>
            </w:r>
            <w:r w:rsidR="00692B86">
              <w:rPr>
                <w:noProof/>
                <w:webHidden/>
              </w:rPr>
              <w:instrText xml:space="preserve"> PAGEREF _Toc135729437 \h </w:instrText>
            </w:r>
            <w:r w:rsidR="00692B86">
              <w:rPr>
                <w:noProof/>
                <w:webHidden/>
              </w:rPr>
            </w:r>
            <w:r w:rsidR="00692B86">
              <w:rPr>
                <w:noProof/>
                <w:webHidden/>
              </w:rPr>
              <w:fldChar w:fldCharType="separate"/>
            </w:r>
            <w:r w:rsidR="00572812">
              <w:rPr>
                <w:noProof/>
                <w:webHidden/>
              </w:rPr>
              <w:t>56</w:t>
            </w:r>
            <w:r w:rsidR="00692B86">
              <w:rPr>
                <w:noProof/>
                <w:webHidden/>
              </w:rPr>
              <w:fldChar w:fldCharType="end"/>
            </w:r>
          </w:hyperlink>
        </w:p>
        <w:p w14:paraId="15F8CCE0" w14:textId="6D36404B"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533F37">
      <w:pPr>
        <w:pStyle w:val="Heading1"/>
        <w:numPr>
          <w:ilvl w:val="0"/>
          <w:numId w:val="28"/>
        </w:numPr>
      </w:pPr>
      <w:bookmarkStart w:id="0" w:name="_Toc135729391"/>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The use of the code is at your own risk. Should you chos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file </w:t>
      </w:r>
      <w:r w:rsidRPr="00CD3697">
        <w:rPr>
          <w:color w:val="1F497D" w:themeColor="text2"/>
        </w:rPr>
        <w:t>!OUTPU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533F37">
      <w:pPr>
        <w:pStyle w:val="Heading1"/>
        <w:numPr>
          <w:ilvl w:val="0"/>
          <w:numId w:val="28"/>
        </w:numPr>
      </w:pPr>
      <w:bookmarkStart w:id="1" w:name="_Toc135729392"/>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0CC38E34" w:rsidR="00977088" w:rsidRDefault="00977088" w:rsidP="00D47BBC">
      <w:pPr>
        <w:pStyle w:val="ListParagraph"/>
        <w:numPr>
          <w:ilvl w:val="0"/>
          <w:numId w:val="1"/>
        </w:numPr>
        <w:jc w:val="both"/>
      </w:pPr>
      <w:r>
        <w:t xml:space="preserve">Boltzmann </w:t>
      </w:r>
      <w:r w:rsidR="008215F8">
        <w:t>equation</w:t>
      </w:r>
      <w:r w:rsidR="0025182B">
        <w:t xml:space="preserve"> (BE)</w:t>
      </w:r>
      <w:r w:rsidR="008215F8">
        <w:t xml:space="preserve"> for low-energy electrons, including (a) electron-electron equilibration within the relaxation-time approximation, and (b) Boltzmann </w:t>
      </w:r>
      <w:r>
        <w:t>collision integral describ</w:t>
      </w:r>
      <w:r w:rsidR="008215F8">
        <w:t>ing</w:t>
      </w:r>
      <w:r>
        <w:t xml:space="preserve"> </w:t>
      </w:r>
      <w:r>
        <w:lastRenderedPageBreak/>
        <w:t>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r>
        <w:t>numerics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533F37">
      <w:pPr>
        <w:pStyle w:val="Heading1"/>
        <w:numPr>
          <w:ilvl w:val="0"/>
          <w:numId w:val="28"/>
        </w:numPr>
        <w:spacing w:after="240"/>
      </w:pPr>
      <w:bookmarkStart w:id="2" w:name="_Toc135729393"/>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4BF5864" w14:textId="4A825630" w:rsidR="006645EA" w:rsidRDefault="00DA1E82" w:rsidP="00533F37">
      <w:pPr>
        <w:pStyle w:val="ListParagraph"/>
        <w:numPr>
          <w:ilvl w:val="0"/>
          <w:numId w:val="29"/>
        </w:numPr>
        <w:jc w:val="both"/>
      </w:pPr>
      <w:r>
        <w:t xml:space="preserve">The photon </w:t>
      </w:r>
      <w:r w:rsidR="006645EA">
        <w:t>absorption is modelled in the linear regime only. Since no simultaneous multi-photon absorption is included, the lowest allowed photon energy is limited by the material bandgap (for insulators). When modelling photon energy that is smaller than the energy cut off (see description below), nonequilibrium electron kinetics may be included via</w:t>
      </w:r>
      <w:r w:rsidR="00CA722E">
        <w:t xml:space="preserve"> the</w:t>
      </w:r>
      <w:r w:rsidR="006645EA">
        <w:t xml:space="preserve"> relaxation time approximation.</w:t>
      </w:r>
    </w:p>
    <w:p w14:paraId="47C54571" w14:textId="5DABDAA3" w:rsidR="00DA1E82" w:rsidRDefault="00424094" w:rsidP="00533F37">
      <w:pPr>
        <w:pStyle w:val="ListParagraph"/>
        <w:numPr>
          <w:ilvl w:val="0"/>
          <w:numId w:val="29"/>
        </w:numPr>
        <w:jc w:val="both"/>
      </w:pPr>
      <w:r>
        <w:t>The u</w:t>
      </w:r>
      <w:r w:rsidR="006645EA">
        <w:t xml:space="preserve">pper limit for the photon energy is </w:t>
      </w:r>
      <w:r w:rsidR="00DA1E82">
        <w:t>~20</w:t>
      </w:r>
      <w:r w:rsidR="006645EA">
        <w:t>-30</w:t>
      </w:r>
      <w:r w:rsidR="001A79A9">
        <w:t xml:space="preserve"> keV (no radiative decays of cor</w:t>
      </w:r>
      <w:r w:rsidR="00DA1E82">
        <w:t>e holes are included, which becomes important for heavy elements at higher photon energies; no relativistic effects for electrons are included).</w:t>
      </w:r>
    </w:p>
    <w:p w14:paraId="7605E640" w14:textId="77777777" w:rsidR="00DA1E82" w:rsidRDefault="00DA1E82" w:rsidP="00533F37">
      <w:pPr>
        <w:pStyle w:val="ListParagraph"/>
        <w:numPr>
          <w:ilvl w:val="0"/>
          <w:numId w:val="29"/>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533F37">
      <w:pPr>
        <w:pStyle w:val="ListParagraph"/>
        <w:numPr>
          <w:ilvl w:val="0"/>
          <w:numId w:val="29"/>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2-3 k</w:t>
      </w:r>
      <w:r>
        <w:t>K.</w:t>
      </w:r>
    </w:p>
    <w:p w14:paraId="6AC834EC" w14:textId="77777777" w:rsidR="00DA1E82" w:rsidRDefault="003E233C" w:rsidP="00533F37">
      <w:pPr>
        <w:pStyle w:val="ListParagraph"/>
        <w:numPr>
          <w:ilvl w:val="0"/>
          <w:numId w:val="29"/>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66A3BE25" w:rsidR="00DA1E82" w:rsidRPr="004C2624" w:rsidRDefault="00890932" w:rsidP="00533F37">
      <w:pPr>
        <w:pStyle w:val="ListParagraph"/>
        <w:numPr>
          <w:ilvl w:val="0"/>
          <w:numId w:val="29"/>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r w:rsidR="00D97CAA">
        <w:t xml:space="preserve"> Note: the energy drift may be mediated by using Berendsen thermostats.</w:t>
      </w:r>
    </w:p>
    <w:p w14:paraId="183727C4" w14:textId="77777777" w:rsidR="004C2624" w:rsidRDefault="005F2C9F" w:rsidP="00533F37">
      <w:pPr>
        <w:pStyle w:val="Heading1"/>
        <w:numPr>
          <w:ilvl w:val="0"/>
          <w:numId w:val="28"/>
        </w:numPr>
        <w:spacing w:after="240"/>
      </w:pPr>
      <w:bookmarkStart w:id="3" w:name="_Toc135729394"/>
      <w:r>
        <w:t xml:space="preserve">Compiling </w:t>
      </w:r>
      <w:r w:rsidR="00BC5F00">
        <w:t>XTANT</w:t>
      </w:r>
      <w:bookmarkEnd w:id="3"/>
    </w:p>
    <w:p w14:paraId="16FD4C98" w14:textId="77777777" w:rsidR="00BC5F00" w:rsidRDefault="0085429E" w:rsidP="00A37BDC">
      <w:pPr>
        <w:jc w:val="both"/>
      </w:pPr>
      <w:r>
        <w:t xml:space="preserve">If executable (e.g. XTANT.x, or XTANT.exe) does not exist, compile the source files. </w:t>
      </w:r>
      <w:r w:rsidR="00BC5F00">
        <w:t>With help of the makefile,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lastRenderedPageBreak/>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E021B5">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t>./XTANT_Metacentrum.sh</w:t>
      </w:r>
      <w:r>
        <w:t xml:space="preserve"> – to run XTANT on Luna cluster as part of the Metacentrum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lastRenderedPageBreak/>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r w:rsidR="00F12038" w:rsidRPr="00F12038">
        <w:rPr>
          <w:color w:val="00B050"/>
        </w:rPr>
        <w:t>db</w:t>
      </w:r>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t>For a compilation for release, simply use Make.bat or make, with no additional option, which compiles XTANT</w:t>
      </w:r>
      <w:r w:rsidR="00EE704A">
        <w:t>.exe.</w:t>
      </w:r>
    </w:p>
    <w:p w14:paraId="61BCE151" w14:textId="77777777" w:rsidR="00033870" w:rsidRDefault="00033870" w:rsidP="00533F37">
      <w:pPr>
        <w:pStyle w:val="Heading1"/>
        <w:numPr>
          <w:ilvl w:val="0"/>
          <w:numId w:val="28"/>
        </w:numPr>
        <w:spacing w:after="240"/>
      </w:pPr>
      <w:bookmarkStart w:id="4" w:name="_Toc135729395"/>
      <w:r>
        <w:t>Compiling additional post-processing programs</w:t>
      </w:r>
      <w:bookmarkEnd w:id="4"/>
    </w:p>
    <w:p w14:paraId="464F571D" w14:textId="2233A45D" w:rsidR="0097729D" w:rsidRDefault="00BF791E" w:rsidP="0058487E">
      <w:pPr>
        <w:jc w:val="both"/>
        <w:rPr>
          <w:lang w:val="en-US"/>
        </w:rPr>
      </w:pPr>
      <w:r>
        <w:rPr>
          <w:lang w:val="en-US"/>
        </w:rPr>
        <w:t>XTANT package has additional useful programs for data analysis</w:t>
      </w:r>
      <w:r w:rsidR="0058487E">
        <w:rPr>
          <w:lang w:val="en-US"/>
        </w:rPr>
        <w:t xml:space="preserve">, saved in the folder </w:t>
      </w:r>
      <w:r w:rsidR="000C275A" w:rsidRPr="000C275A">
        <w:rPr>
          <w:color w:val="1F497D" w:themeColor="text2"/>
          <w:lang w:val="en-US"/>
        </w:rPr>
        <w:t>!</w:t>
      </w:r>
      <w:r w:rsidR="0058487E" w:rsidRPr="0058487E">
        <w:rPr>
          <w:color w:val="1F497D" w:themeColor="text2"/>
          <w:lang w:val="en-US"/>
        </w:rPr>
        <w:t>XTANT_ANALYSIS_SUBROUTINES</w:t>
      </w:r>
      <w:r w:rsidR="00351E96">
        <w:rPr>
          <w:lang w:val="en-US"/>
        </w:rPr>
        <w:t xml:space="preserve">. </w:t>
      </w:r>
      <w:r w:rsidR="0097729D">
        <w:rPr>
          <w:lang w:val="en-US"/>
        </w:rPr>
        <w:t xml:space="preserve">They can be compiled all together by using </w:t>
      </w:r>
      <w:r w:rsidR="0097729D" w:rsidRPr="00203A0F">
        <w:rPr>
          <w:color w:val="0070C0"/>
          <w:lang w:val="en-US"/>
        </w:rPr>
        <w:t>Make.bat</w:t>
      </w:r>
      <w:r w:rsidR="0097729D">
        <w:rPr>
          <w:lang w:val="en-US"/>
        </w:rPr>
        <w:t xml:space="preserve"> (under Windows) file in this directory.</w:t>
      </w:r>
    </w:p>
    <w:p w14:paraId="261CC2F5" w14:textId="2BCB4F3D" w:rsidR="00033870" w:rsidRPr="00351E96" w:rsidRDefault="00351E96" w:rsidP="0058487E">
      <w:pPr>
        <w:jc w:val="both"/>
        <w:rPr>
          <w:lang w:val="en-US"/>
        </w:rPr>
      </w:pPr>
      <w:r>
        <w:rPr>
          <w:lang w:val="en-US"/>
        </w:rPr>
        <w:t>A</w:t>
      </w:r>
      <w:r w:rsidR="0097729D">
        <w:rPr>
          <w:lang w:val="en-US"/>
        </w:rPr>
        <w:t>lternatively, a</w:t>
      </w:r>
      <w:r>
        <w:rPr>
          <w:lang w:val="en-US"/>
        </w:rPr>
        <w:t xml:space="preserve"> line for their compilation is written in the top part of </w:t>
      </w:r>
      <w:r w:rsidR="0058487E">
        <w:rPr>
          <w:lang w:val="en-US"/>
        </w:rPr>
        <w:t>each file</w:t>
      </w:r>
      <w:r>
        <w:rPr>
          <w:lang w:val="en-US"/>
        </w:rPr>
        <w:t>, and provided here below:</w:t>
      </w:r>
    </w:p>
    <w:p w14:paraId="38700560" w14:textId="77777777" w:rsidR="009D1361" w:rsidRPr="009D1361" w:rsidRDefault="009D1361" w:rsidP="00533F37">
      <w:pPr>
        <w:pStyle w:val="ListParagraph"/>
        <w:numPr>
          <w:ilvl w:val="0"/>
          <w:numId w:val="18"/>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analysis.f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Qipo /Qvec-report1 /fpp /Qopenmp /heap-arrays XTANT_atomic_data_analysis.f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533F37">
      <w:pPr>
        <w:pStyle w:val="ListParagraph"/>
        <w:numPr>
          <w:ilvl w:val="0"/>
          <w:numId w:val="18"/>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autocorrelators.f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 xml:space="preserve">ifort.exe /F9999999999 /O3 /Qipo /Qvec-report1 /fpp /Qopenmp /heap-arrays XTANT_autocorrelators.f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533F37">
      <w:pPr>
        <w:pStyle w:val="ListParagraph"/>
        <w:numPr>
          <w:ilvl w:val="0"/>
          <w:numId w:val="18"/>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parameter.f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Qipo /Qvec-report1 /fpp /Qopenmp /heap-arrays XTANT_coupling_parameter.f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533F37">
      <w:pPr>
        <w:pStyle w:val="ListParagraph"/>
        <w:numPr>
          <w:ilvl w:val="0"/>
          <w:numId w:val="18"/>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lastRenderedPageBreak/>
        <w:t>XTANT_dielectric_function_analysis.f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Qipo /Qvec-report1 /fpp /Qopenmp /heap-arrays XTANT_dielectric_function_analysis.f90 -o XTANT_dielectric_function_analysis.exe /link /stack:9999999999</w:t>
      </w:r>
    </w:p>
    <w:p w14:paraId="527BCF21" w14:textId="77777777" w:rsidR="001666AA" w:rsidRDefault="001666AA" w:rsidP="00533F37">
      <w:pPr>
        <w:pStyle w:val="Heading1"/>
        <w:numPr>
          <w:ilvl w:val="0"/>
          <w:numId w:val="28"/>
        </w:numPr>
      </w:pPr>
      <w:bookmarkStart w:id="5" w:name="_Ref113545794"/>
      <w:bookmarkStart w:id="6" w:name="_Toc135729396"/>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 xml:space="preserve">X  </w:t>
      </w:r>
      <w:r w:rsidRPr="003843AE">
        <w:t>(or XTANT.x X, or XTANT.exe X)</w:t>
      </w:r>
    </w:p>
    <w:p w14:paraId="36AFDDD1" w14:textId="77777777" w:rsidR="001666AA" w:rsidRDefault="001666AA" w:rsidP="00BC5F00">
      <w:pPr>
        <w:spacing w:after="0" w:line="312" w:lineRule="auto"/>
        <w:jc w:val="both"/>
      </w:pPr>
      <w:r>
        <w:t>where X is an option available. At the moment, there are only a few options:</w:t>
      </w:r>
    </w:p>
    <w:p w14:paraId="13DD603D" w14:textId="57DB129A" w:rsidR="00D42C6C" w:rsidRDefault="00601EAF" w:rsidP="00533F37">
      <w:pPr>
        <w:pStyle w:val="ListParagraph"/>
        <w:numPr>
          <w:ilvl w:val="0"/>
          <w:numId w:val="17"/>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or correspondingly</w:t>
      </w:r>
      <w:r w:rsidR="00A04005">
        <w:rPr>
          <w:color w:val="00B050"/>
        </w:rPr>
        <w:t xml:space="preserve"> </w:t>
      </w:r>
      <w:r w:rsidR="00A04005" w:rsidRPr="00333CD9">
        <w:rPr>
          <w:color w:val="00B050"/>
        </w:rPr>
        <w:t>./XTANT.</w:t>
      </w:r>
      <w:r w:rsidR="00A04005">
        <w:rPr>
          <w:color w:val="00B050"/>
        </w:rPr>
        <w:t>x</w:t>
      </w:r>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533F37">
      <w:pPr>
        <w:pStyle w:val="ListParagraph"/>
        <w:numPr>
          <w:ilvl w:val="0"/>
          <w:numId w:val="17"/>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1B1A6DA0" w:rsidR="001666AA" w:rsidRDefault="00601EAF" w:rsidP="00533F37">
      <w:pPr>
        <w:pStyle w:val="ListParagraph"/>
        <w:numPr>
          <w:ilvl w:val="0"/>
          <w:numId w:val="17"/>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5FEC5CDA" w14:textId="72E4C18F" w:rsidR="002B478B" w:rsidRPr="002B478B" w:rsidRDefault="002B478B" w:rsidP="002B478B">
      <w:pPr>
        <w:pStyle w:val="ListParagraph"/>
        <w:jc w:val="both"/>
        <w:rPr>
          <w:lang w:val="en-US"/>
        </w:rPr>
      </w:pPr>
      <w:r w:rsidRPr="002B478B">
        <w:rPr>
          <w:lang w:val="en-US"/>
        </w:rPr>
        <w:t xml:space="preserve">If </w:t>
      </w:r>
      <w:r>
        <w:rPr>
          <w:color w:val="00B050"/>
          <w:lang w:val="en-US"/>
        </w:rPr>
        <w:t xml:space="preserve">size </w:t>
      </w:r>
      <w:r w:rsidRPr="002B478B">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Default="002B478B" w:rsidP="002B478B">
      <w:pPr>
        <w:pStyle w:val="ListParagraph"/>
        <w:jc w:val="both"/>
        <w:rPr>
          <w:color w:val="00B050"/>
          <w:lang w:val="en-US"/>
        </w:rPr>
      </w:pPr>
      <w:r>
        <w:rPr>
          <w:color w:val="00B050"/>
          <w:lang w:val="en-US"/>
        </w:rPr>
        <w:t>min_a, max_a, points</w:t>
      </w:r>
    </w:p>
    <w:p w14:paraId="5688AADA" w14:textId="791F6969" w:rsidR="002B478B" w:rsidRDefault="002B478B" w:rsidP="002B478B">
      <w:pPr>
        <w:pStyle w:val="ListParagraph"/>
        <w:jc w:val="both"/>
        <w:rPr>
          <w:lang w:val="en-US"/>
        </w:rPr>
      </w:pPr>
      <w:r w:rsidRPr="002B478B">
        <w:rPr>
          <w:lang w:val="en-US"/>
        </w:rPr>
        <w:t xml:space="preserve">where </w:t>
      </w:r>
      <w:r>
        <w:rPr>
          <w:color w:val="00B050"/>
          <w:lang w:val="en-US"/>
        </w:rPr>
        <w:t xml:space="preserve">min_a </w:t>
      </w:r>
      <w:r w:rsidRPr="002B478B">
        <w:rPr>
          <w:lang w:val="en-US"/>
        </w:rPr>
        <w:t>and</w:t>
      </w:r>
      <w:r>
        <w:rPr>
          <w:color w:val="00B050"/>
          <w:lang w:val="en-US"/>
        </w:rPr>
        <w:t xml:space="preserve"> max_a </w:t>
      </w:r>
      <w:r w:rsidRPr="002B478B">
        <w:rPr>
          <w:lang w:val="en-US"/>
        </w:rPr>
        <w:t>are real</w:t>
      </w:r>
      <w:r>
        <w:rPr>
          <w:lang w:val="en-US"/>
        </w:rPr>
        <w:t xml:space="preserve">(8) parameters setting the minimal and maximal sizes in the units of the supercell, and </w:t>
      </w:r>
      <w:r>
        <w:rPr>
          <w:color w:val="00B050"/>
          <w:lang w:val="en-US"/>
        </w:rPr>
        <w:t>points</w:t>
      </w:r>
      <w:r>
        <w:rPr>
          <w:lang w:val="en-US"/>
        </w:rPr>
        <w:t xml:space="preserve"> is the number of grid points to be used.</w:t>
      </w:r>
    </w:p>
    <w:p w14:paraId="5DA0E026" w14:textId="0C1BD91D" w:rsidR="002B478B" w:rsidRPr="002B478B" w:rsidRDefault="002B478B" w:rsidP="002B478B">
      <w:pPr>
        <w:pStyle w:val="ListParagraph"/>
        <w:jc w:val="both"/>
        <w:rPr>
          <w:lang w:val="en-US"/>
        </w:rPr>
      </w:pPr>
      <w:r w:rsidRPr="002B478B">
        <w:rPr>
          <w:lang w:val="en-US"/>
        </w:rPr>
        <w:t>The default options are: min_a=0.7, max_a=2.1, points=300</w:t>
      </w:r>
      <w:r>
        <w:rPr>
          <w:lang w:val="en-US"/>
        </w:rPr>
        <w:t>. They are used if there is no line with alternative parameters provided.</w:t>
      </w:r>
    </w:p>
    <w:p w14:paraId="38BFDE1E" w14:textId="0BB07BDB" w:rsidR="00333CD9" w:rsidRPr="009A54EB" w:rsidRDefault="00601EAF" w:rsidP="00533F37">
      <w:pPr>
        <w:pStyle w:val="ListParagraph"/>
        <w:numPr>
          <w:ilvl w:val="0"/>
          <w:numId w:val="17"/>
        </w:numPr>
        <w:jc w:val="both"/>
        <w:rPr>
          <w:color w:val="00B050"/>
        </w:rPr>
      </w:pPr>
      <w:r w:rsidRPr="009A54EB">
        <w:rPr>
          <w:color w:val="00B050"/>
        </w:rPr>
        <w:t>allow_rotation</w:t>
      </w:r>
      <w:r>
        <w:t xml:space="preserve"> -- </w:t>
      </w:r>
      <w:r w:rsidR="00333CD9">
        <w:t>By default, initializing MD removes total angular momentum of the system. If you want to start MD simulation without removing it, which will allow the whole system to rotate (</w:t>
      </w:r>
      <w:r w:rsidR="00742ED9">
        <w:t xml:space="preserve">e.g. </w:t>
      </w:r>
      <w:r w:rsidR="00333CD9">
        <w:t xml:space="preserve">might be useful for modelling individual molecules), use </w:t>
      </w:r>
      <w:r w:rsidR="00A04005">
        <w:t xml:space="preserve">this </w:t>
      </w:r>
      <w:r w:rsidR="00333CD9">
        <w:t>flag</w:t>
      </w:r>
      <w:r w:rsidR="00A04005">
        <w:t>.</w:t>
      </w:r>
    </w:p>
    <w:p w14:paraId="681C17FC" w14:textId="77777777" w:rsidR="00010E03" w:rsidRPr="009C468D" w:rsidRDefault="00010E03" w:rsidP="00533F37">
      <w:pPr>
        <w:pStyle w:val="ListParagraph"/>
        <w:numPr>
          <w:ilvl w:val="0"/>
          <w:numId w:val="17"/>
        </w:numPr>
        <w:jc w:val="both"/>
        <w:rPr>
          <w:color w:val="00B050"/>
        </w:rPr>
      </w:pPr>
      <w:r>
        <w:rPr>
          <w:color w:val="00B050"/>
        </w:rPr>
        <w:t>m</w:t>
      </w:r>
      <w:r w:rsidRPr="00A261D7">
        <w:rPr>
          <w:color w:val="00B050"/>
        </w:rPr>
        <w:t>atter</w:t>
      </w:r>
      <w:r>
        <w:t xml:space="preserve"> or </w:t>
      </w:r>
      <w:r w:rsidRPr="00A261D7">
        <w:rPr>
          <w:color w:val="00B050"/>
        </w:rPr>
        <w:t>material</w:t>
      </w:r>
      <w:r>
        <w:t xml:space="preserve"> – To list all available materials in the directory INPUT_DATA. XTANT will read out the existing directories with the corresponding material parameters, and create the file List_of_materials.txt and also print it on the screen. After that, the code terminates; no calculations will be performed.</w:t>
      </w:r>
    </w:p>
    <w:p w14:paraId="0DB81B82" w14:textId="20567B5C" w:rsidR="009C468D" w:rsidRPr="00A261D7" w:rsidRDefault="00601EAF" w:rsidP="00533F37">
      <w:pPr>
        <w:pStyle w:val="ListParagraph"/>
        <w:numPr>
          <w:ilvl w:val="0"/>
          <w:numId w:val="17"/>
        </w:numPr>
        <w:jc w:val="both"/>
        <w:rPr>
          <w:color w:val="00B050"/>
        </w:rPr>
      </w:pPr>
      <w:bookmarkStart w:id="7" w:name="_Ref137716808"/>
      <w:r>
        <w:rPr>
          <w:color w:val="00B050"/>
        </w:rPr>
        <w:lastRenderedPageBreak/>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bookmarkEnd w:id="7"/>
    </w:p>
    <w:p w14:paraId="33B8F78C" w14:textId="291FA2BA" w:rsidR="00333CD9" w:rsidRDefault="00333CD9" w:rsidP="00533F37">
      <w:pPr>
        <w:pStyle w:val="ListParagraph"/>
        <w:numPr>
          <w:ilvl w:val="0"/>
          <w:numId w:val="17"/>
        </w:numPr>
        <w:jc w:val="both"/>
      </w:pPr>
      <w:r>
        <w:t xml:space="preserve">For </w:t>
      </w:r>
      <w:r w:rsidR="00010E03">
        <w:t xml:space="preserve">a </w:t>
      </w:r>
      <w:r>
        <w:t xml:space="preserve">regular simulation run without additional options simply call: </w:t>
      </w:r>
    </w:p>
    <w:p w14:paraId="59FD76BF" w14:textId="77777777" w:rsidR="00333CD9" w:rsidRDefault="00333CD9" w:rsidP="00585191">
      <w:pPr>
        <w:jc w:val="both"/>
      </w:pPr>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3C50ACCD" w:rsidR="00D01008"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E020F35" w14:textId="6E94D557" w:rsidR="00A85357" w:rsidRPr="00333CD9" w:rsidRDefault="00A85357" w:rsidP="00A03528">
      <w:pPr>
        <w:jc w:val="both"/>
      </w:pPr>
      <w:r>
        <w:t>Also note that all th</w:t>
      </w:r>
      <w:r w:rsidR="00E20F01">
        <w:t>ese</w:t>
      </w:r>
      <w:r>
        <w:t xml:space="preserve"> additional options may be listed at the end of the input file </w:t>
      </w:r>
      <w:r w:rsidRPr="00E20F01">
        <w:rPr>
          <w:color w:val="1F497D"/>
        </w:rPr>
        <w:t>INPUT_MATERIAL.txt</w:t>
      </w:r>
      <w:r>
        <w:t>, as described below.</w:t>
      </w:r>
    </w:p>
    <w:p w14:paraId="74F6C9D3" w14:textId="77777777" w:rsidR="00575CC7" w:rsidRDefault="00575CC7" w:rsidP="00533F37">
      <w:pPr>
        <w:pStyle w:val="Heading1"/>
        <w:numPr>
          <w:ilvl w:val="0"/>
          <w:numId w:val="28"/>
        </w:numPr>
      </w:pPr>
      <w:bookmarkStart w:id="8" w:name="_Toc135729397"/>
      <w:r>
        <w:t>Files of the code</w:t>
      </w:r>
      <w:bookmarkEnd w:id="8"/>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r w:rsidRPr="00E20F01">
        <w:rPr>
          <w:color w:val="1F497D"/>
        </w:rPr>
        <w:t>Makefile</w:t>
      </w:r>
      <w:r>
        <w:t xml:space="preserve"> – this file uses standard linux program </w:t>
      </w:r>
      <w:r w:rsidRPr="004754CE">
        <w:rPr>
          <w:color w:val="1F497D"/>
        </w:rPr>
        <w:t>make</w:t>
      </w:r>
      <w:r w:rsidRPr="00E021B5">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this can be changed in the Makefile.</w:t>
      </w:r>
      <w:r w:rsidR="00681BD1">
        <w:t xml:space="preserve"> Note that the code uses some of the intel-features, that would need to be corrected, should you want to compile the code with gnu-fortran (gfortran).</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tools.f90</w:t>
      </w:r>
      <w:r>
        <w:t xml:space="preserve"> – this file contains linear algebra necessary subroutines</w:t>
      </w:r>
      <w:r w:rsidR="009D3783">
        <w:t xml:space="preserve"> (also with references to LAPACK library</w:t>
      </w:r>
      <w:r w:rsidR="009D3783" w:rsidRPr="00E021B5">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r w:rsidRPr="007D6140">
        <w:rPr>
          <w:color w:val="1F497D"/>
        </w:rPr>
        <w:t>tools.</w:t>
      </w:r>
      <w:r w:rsidRPr="00575CC7">
        <w:rPr>
          <w:color w:val="1F497D"/>
        </w:rPr>
        <w:t>f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sets.f90</w:t>
      </w:r>
      <w:r>
        <w:rPr>
          <w:color w:val="1F497D"/>
        </w:rPr>
        <w:t xml:space="preserve"> </w:t>
      </w:r>
      <w:r w:rsidRPr="006F152C">
        <w:t xml:space="preserve">– this </w:t>
      </w:r>
      <w:r>
        <w:t>file contains subroutines to deal with Gaussian basis sets that are required for xTB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file contains subroutines to deal with Cartesian Gaussian basis sets that are required for xTB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lastRenderedPageBreak/>
        <w:t>BS_Spherical_Gaussians.f90</w:t>
      </w:r>
      <w:r w:rsidRPr="006F152C">
        <w:t xml:space="preserve">– this </w:t>
      </w:r>
      <w:r>
        <w:t>file contains subroutines to deal with Spherical Gaussian basis sets that are required for xTB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1A9D5714"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Koster format</w:t>
      </w:r>
      <w:r w:rsidRPr="00E021B5">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FD34945"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E021B5">
        <w:rPr>
          <w:rStyle w:val="FootnoteReference"/>
        </w:rPr>
        <w:footnoteReference w:id="6"/>
      </w:r>
      <w:r w:rsidR="0039502F">
        <w:t>, needed for naming atomic shells, extracting information on Auger-decay rates, ionization potential, photoabsorption cross sections (used in one of the options of MC, see below).</w:t>
      </w:r>
    </w:p>
    <w:p w14:paraId="67AED8F8" w14:textId="460FF5A2" w:rsidR="00203A0F" w:rsidRDefault="00203A0F"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eXYZ</w:t>
      </w:r>
      <w:r w:rsidRPr="00D53E53">
        <w:rPr>
          <w:color w:val="1F497D" w:themeColor="text2"/>
        </w:rPr>
        <w:t>.f90</w:t>
      </w:r>
      <w:r>
        <w:t xml:space="preserve"> – this file contains subroutine to read from extended XYZ format</w:t>
      </w:r>
      <w:r w:rsidR="002F647C" w:rsidRPr="00E021B5">
        <w:rPr>
          <w:rStyle w:val="FootnoteReference"/>
        </w:rPr>
        <w:footnoteReference w:id="7"/>
      </w:r>
      <w:r>
        <w:t>.</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files.f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files.f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t>Dealing_with_xTB.f90</w:t>
      </w:r>
      <w:r>
        <w:t xml:space="preserve"> – this module contains subroutines for reading and interpreting files in the extended tight binding, xTB,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tools.f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all</w:t>
      </w:r>
      <w:r w:rsidRPr="00296CBD">
        <w:rPr>
          <w:color w:val="1F497D" w:themeColor="text2"/>
        </w:rPr>
        <w:t>.f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r>
        <w:rPr>
          <w:color w:val="1F497D" w:themeColor="text2"/>
          <w:lang w:val="en-US"/>
        </w:rPr>
        <w:t>Gnuplotting</w:t>
      </w:r>
      <w:r w:rsidRPr="00296CBD">
        <w:rPr>
          <w:color w:val="1F497D" w:themeColor="text2"/>
        </w:rPr>
        <w:t>.f90</w:t>
      </w:r>
      <w:r>
        <w:t xml:space="preserve"> – this module contains subroutines to create gnuplot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configuration.f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subroutines.f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sections.f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lastRenderedPageBreak/>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E021B5">
        <w:rPr>
          <w:rStyle w:val="FootnoteReference"/>
        </w:rPr>
        <w:footnoteReference w:id="8"/>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Drud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Periodic_table.f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data.f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r w:rsidRPr="00D15DB5">
        <w:rPr>
          <w:color w:val="1F497D" w:themeColor="text2"/>
        </w:rPr>
        <w:t>TB.f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6FA7EC2F"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Pettifor’s parameters, according 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ains some subroutines for the Koster-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Molteni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Pettifor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constants.f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 xml:space="preserve">Use_statements.f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lastRenderedPageBreak/>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directory </w:t>
      </w:r>
      <w:r w:rsidR="00EC1D29" w:rsidRPr="00EC1D29">
        <w:rPr>
          <w:color w:val="1F497D" w:themeColor="text2"/>
        </w:rPr>
        <w:t>!XTANT_ANALYSIS_SUBROUTINES</w:t>
      </w:r>
      <w:r w:rsidR="00EC1D29">
        <w:t>)</w:t>
      </w:r>
      <w:r>
        <w:t>:</w:t>
      </w:r>
    </w:p>
    <w:p w14:paraId="12756169" w14:textId="77777777" w:rsidR="0081451E" w:rsidRPr="0081451E" w:rsidRDefault="0081451E" w:rsidP="00533F37">
      <w:pPr>
        <w:pStyle w:val="ListParagraph"/>
        <w:numPr>
          <w:ilvl w:val="0"/>
          <w:numId w:val="18"/>
        </w:numPr>
        <w:spacing w:after="0" w:line="312" w:lineRule="auto"/>
        <w:jc w:val="both"/>
        <w:rPr>
          <w:color w:val="1F497D" w:themeColor="text2"/>
        </w:rPr>
      </w:pPr>
      <w:r w:rsidRPr="0081451E">
        <w:rPr>
          <w:color w:val="1F497D" w:themeColor="text2"/>
        </w:rPr>
        <w:t>XTANT_atomic_data_analysis.f90</w:t>
      </w:r>
    </w:p>
    <w:p w14:paraId="3C26AABF" w14:textId="77777777" w:rsidR="0081451E" w:rsidRPr="0081451E" w:rsidRDefault="0081451E" w:rsidP="00533F37">
      <w:pPr>
        <w:pStyle w:val="ListParagraph"/>
        <w:numPr>
          <w:ilvl w:val="0"/>
          <w:numId w:val="18"/>
        </w:numPr>
        <w:spacing w:after="0" w:line="312" w:lineRule="auto"/>
        <w:jc w:val="both"/>
        <w:rPr>
          <w:color w:val="1F497D" w:themeColor="text2"/>
        </w:rPr>
      </w:pPr>
      <w:r w:rsidRPr="0081451E">
        <w:rPr>
          <w:color w:val="1F497D" w:themeColor="text2"/>
        </w:rPr>
        <w:t>XTANT_autocorrelators.f90</w:t>
      </w:r>
    </w:p>
    <w:p w14:paraId="327144AB" w14:textId="77777777" w:rsidR="0081451E" w:rsidRPr="0081451E" w:rsidRDefault="0081451E" w:rsidP="00533F37">
      <w:pPr>
        <w:pStyle w:val="ListParagraph"/>
        <w:numPr>
          <w:ilvl w:val="0"/>
          <w:numId w:val="18"/>
        </w:numPr>
        <w:spacing w:after="0" w:line="312" w:lineRule="auto"/>
        <w:jc w:val="both"/>
        <w:rPr>
          <w:color w:val="1F497D" w:themeColor="text2"/>
        </w:rPr>
      </w:pPr>
      <w:r w:rsidRPr="0081451E">
        <w:rPr>
          <w:color w:val="1F497D" w:themeColor="text2"/>
        </w:rPr>
        <w:t>XTANT_coupling_parameter.f90</w:t>
      </w:r>
    </w:p>
    <w:p w14:paraId="3E642173" w14:textId="3F2547EA" w:rsidR="0081451E" w:rsidRDefault="0081451E" w:rsidP="00533F37">
      <w:pPr>
        <w:pStyle w:val="ListParagraph"/>
        <w:numPr>
          <w:ilvl w:val="0"/>
          <w:numId w:val="18"/>
        </w:numPr>
        <w:spacing w:after="0" w:line="312" w:lineRule="auto"/>
        <w:jc w:val="both"/>
        <w:rPr>
          <w:color w:val="1F497D" w:themeColor="text2"/>
        </w:rPr>
      </w:pPr>
      <w:r w:rsidRPr="0081451E">
        <w:rPr>
          <w:color w:val="1F497D" w:themeColor="text2"/>
        </w:rPr>
        <w:t>XTANT_dielectric_function_analysis.f90</w:t>
      </w:r>
    </w:p>
    <w:p w14:paraId="1444B0D4" w14:textId="0DD447EE" w:rsidR="00405C75" w:rsidRDefault="00405C75" w:rsidP="00533F37">
      <w:pPr>
        <w:pStyle w:val="ListParagraph"/>
        <w:numPr>
          <w:ilvl w:val="0"/>
          <w:numId w:val="18"/>
        </w:numPr>
        <w:spacing w:after="0" w:line="312" w:lineRule="auto"/>
        <w:jc w:val="both"/>
        <w:rPr>
          <w:color w:val="1F497D" w:themeColor="text2"/>
        </w:rPr>
      </w:pPr>
      <w:r w:rsidRPr="00405C75">
        <w:rPr>
          <w:color w:val="1F497D" w:themeColor="text2"/>
        </w:rPr>
        <w:t>XTANT_fragmentation.f90</w:t>
      </w:r>
    </w:p>
    <w:p w14:paraId="23D83C6C" w14:textId="4B596CE2" w:rsidR="0033526C" w:rsidRPr="0081451E" w:rsidRDefault="0033526C" w:rsidP="00533F37">
      <w:pPr>
        <w:pStyle w:val="ListParagraph"/>
        <w:numPr>
          <w:ilvl w:val="0"/>
          <w:numId w:val="18"/>
        </w:numPr>
        <w:spacing w:after="0" w:line="312" w:lineRule="auto"/>
        <w:jc w:val="both"/>
        <w:rPr>
          <w:color w:val="1F497D" w:themeColor="text2"/>
        </w:rPr>
      </w:pPr>
      <w:r w:rsidRPr="0033526C">
        <w:rPr>
          <w:color w:val="1F497D" w:themeColor="text2"/>
        </w:rPr>
        <w:t>XTANT_entropy.f90</w:t>
      </w:r>
    </w:p>
    <w:p w14:paraId="2263FDA3" w14:textId="77777777" w:rsidR="00EE5EC4" w:rsidRDefault="00C727F8" w:rsidP="00533F37">
      <w:pPr>
        <w:pStyle w:val="Heading1"/>
        <w:numPr>
          <w:ilvl w:val="0"/>
          <w:numId w:val="28"/>
        </w:numPr>
      </w:pPr>
      <w:bookmarkStart w:id="9" w:name="_Ref113529112"/>
      <w:bookmarkStart w:id="10" w:name="_Ref113546636"/>
      <w:bookmarkStart w:id="11" w:name="_Ref113546970"/>
      <w:bookmarkStart w:id="12" w:name="_Ref113547075"/>
      <w:bookmarkStart w:id="13" w:name="_Toc135729398"/>
      <w:r>
        <w:t>INPUT FILES</w:t>
      </w:r>
      <w:bookmarkEnd w:id="9"/>
      <w:bookmarkEnd w:id="10"/>
      <w:bookmarkEnd w:id="11"/>
      <w:bookmarkEnd w:id="12"/>
      <w:bookmarkEnd w:id="13"/>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6EBE5090"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4E4A3B">
        <w:t xml:space="preserve">or </w:t>
      </w:r>
      <w:r w:rsidR="004E4A3B" w:rsidRPr="00EE5EC4">
        <w:rPr>
          <w:color w:val="1F497D"/>
        </w:rPr>
        <w:t>INPUT.txt</w:t>
      </w:r>
      <w:r w:rsidR="004E4A3B">
        <w:t xml:space="preserve"> </w:t>
      </w:r>
      <w:r w:rsidR="00575CC7">
        <w:t>– input file with all the parameters o</w:t>
      </w:r>
      <w:r>
        <w:t>f the material</w:t>
      </w:r>
      <w:r w:rsidR="00C76334">
        <w:t xml:space="preserve"> and</w:t>
      </w:r>
      <w:r>
        <w:t xml:space="preserve"> laser pulse</w:t>
      </w:r>
      <w:r w:rsidR="004E4A3B">
        <w:t xml:space="preserve"> (and, optionally, numerical parameters)</w:t>
      </w:r>
      <w:r w:rsidR="00575CC7">
        <w:t>.</w:t>
      </w:r>
    </w:p>
    <w:p w14:paraId="2A5C643E" w14:textId="20AF1114"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w:t>
      </w:r>
      <w:r w:rsidR="004E4A3B">
        <w:t xml:space="preserve">optional </w:t>
      </w:r>
      <w:r>
        <w:t>input file with all the numerical parameters of the calculations</w:t>
      </w:r>
      <w:r w:rsidR="004E4A3B">
        <w:t xml:space="preserve"> (can be included in the </w:t>
      </w:r>
      <w:r w:rsidR="004E4A3B" w:rsidRPr="004E4A3B">
        <w:rPr>
          <w:color w:val="1F497D" w:themeColor="text2"/>
        </w:rPr>
        <w:t>INPUT.txt</w:t>
      </w:r>
      <w:r w:rsidR="004E4A3B">
        <w:t>, or set in this separate file)</w:t>
      </w:r>
      <w:r>
        <w:t xml:space="preserve">.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r w:rsidRPr="00BE5743">
        <w:rPr>
          <w:color w:val="1F497D" w:themeColor="text2"/>
        </w:rPr>
        <w:t>Atomic_parameters</w:t>
      </w:r>
      <w:r>
        <w:t xml:space="preserve"> must </w:t>
      </w:r>
      <w:r w:rsidR="00BE5743">
        <w:t>contain</w:t>
      </w:r>
      <w:r>
        <w:t xml:space="preserve"> the following databases:</w:t>
      </w:r>
    </w:p>
    <w:p w14:paraId="3C68B54E" w14:textId="77777777" w:rsidR="00E75B9A" w:rsidRDefault="00BA49A8" w:rsidP="00533F37">
      <w:pPr>
        <w:pStyle w:val="ListParagraph"/>
        <w:numPr>
          <w:ilvl w:val="0"/>
          <w:numId w:val="13"/>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533F37">
      <w:pPr>
        <w:pStyle w:val="ListParagraph"/>
        <w:numPr>
          <w:ilvl w:val="0"/>
          <w:numId w:val="13"/>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533F37">
      <w:pPr>
        <w:pStyle w:val="ListParagraph"/>
        <w:numPr>
          <w:ilvl w:val="0"/>
          <w:numId w:val="13"/>
        </w:numPr>
        <w:spacing w:after="0" w:line="312" w:lineRule="auto"/>
        <w:jc w:val="both"/>
      </w:pPr>
      <w:r>
        <w:rPr>
          <w:color w:val="1F497D" w:themeColor="text2"/>
        </w:rPr>
        <w:t>INPUT_atomic_data</w:t>
      </w:r>
      <w:r w:rsidRPr="00E75B9A">
        <w:rPr>
          <w:color w:val="1F497D" w:themeColor="text2"/>
        </w:rPr>
        <w:t>.dat</w:t>
      </w:r>
      <w:r>
        <w:t xml:space="preserve"> – periodic table of elements</w:t>
      </w:r>
      <w:r w:rsidR="00494765">
        <w:t>.</w:t>
      </w:r>
    </w:p>
    <w:p w14:paraId="32540579" w14:textId="396AE88A" w:rsidR="005B1C9E" w:rsidRDefault="005B1C9E" w:rsidP="00533F37">
      <w:pPr>
        <w:pStyle w:val="ListParagraph"/>
        <w:numPr>
          <w:ilvl w:val="0"/>
          <w:numId w:val="13"/>
        </w:numPr>
        <w:spacing w:after="0" w:line="312" w:lineRule="auto"/>
        <w:jc w:val="both"/>
      </w:pPr>
      <w:r w:rsidRPr="005B1C9E">
        <w:rPr>
          <w:color w:val="1F497D" w:themeColor="text2"/>
        </w:rPr>
        <w:t>INPUT_Hubbard_U.dat</w:t>
      </w:r>
      <w:r>
        <w:t xml:space="preserve"> – table with Hubbard U parameters for (chemical hardness) for selected elements, according to ThreeBodyTB model</w:t>
      </w:r>
      <w:r w:rsidR="002C047D" w:rsidRPr="00E021B5">
        <w:rPr>
          <w:rStyle w:val="FootnoteReference"/>
        </w:rPr>
        <w:footnoteReference w:id="9"/>
      </w:r>
      <w:r>
        <w:t xml:space="preserve">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r w:rsidR="00C727F8">
        <w:t xml:space="preserve">Koster files within DFTB format, e.g. </w:t>
      </w:r>
      <w:r w:rsidR="00C727F8" w:rsidRPr="00C727F8">
        <w:t>matsci-0-3</w:t>
      </w:r>
      <w:r w:rsidR="00C727F8">
        <w:t>, and others. Inside of the directories .skl files must be present, named [</w:t>
      </w:r>
      <w:r w:rsidR="00C727F8" w:rsidRPr="00C727F8">
        <w:rPr>
          <w:i/>
        </w:rPr>
        <w:t>El</w:t>
      </w:r>
      <w:r w:rsidR="00C727F8">
        <w:t>]</w:t>
      </w:r>
      <w:r w:rsidR="00C727F8" w:rsidRPr="00C727F8">
        <w:t>-</w:t>
      </w:r>
      <w:r w:rsidR="00C727F8">
        <w:t>[</w:t>
      </w:r>
      <w:r w:rsidR="00C727F8" w:rsidRPr="00C727F8">
        <w:rPr>
          <w:i/>
        </w:rPr>
        <w:t>El</w:t>
      </w:r>
      <w:r w:rsidR="00C727F8">
        <w:t>]</w:t>
      </w:r>
      <w:r w:rsidR="00C727F8" w:rsidRPr="00C727F8">
        <w:t>.skf</w:t>
      </w:r>
      <w:r w:rsidR="00C727F8">
        <w:t>, where [</w:t>
      </w:r>
      <w:r w:rsidR="00C727F8" w:rsidRPr="00C727F8">
        <w:rPr>
          <w:i/>
        </w:rPr>
        <w:t>El</w:t>
      </w:r>
      <w:r w:rsidR="00C727F8">
        <w:t>] stands for the element which overlap parameters with the second listed element this file contains</w:t>
      </w:r>
      <w:r w:rsidR="00C727F8" w:rsidRPr="00E021B5">
        <w:rPr>
          <w:rStyle w:val="FootnoteReference"/>
        </w:rPr>
        <w:footnoteReference w:id="10"/>
      </w:r>
      <w:r w:rsidR="00C727F8">
        <w:t>.</w:t>
      </w:r>
    </w:p>
    <w:p w14:paraId="2EE07530" w14:textId="47C1E526" w:rsidR="00AC288F" w:rsidRPr="00AC288F" w:rsidRDefault="00AC288F" w:rsidP="00433CC8">
      <w:pPr>
        <w:pStyle w:val="ListParagraph"/>
        <w:numPr>
          <w:ilvl w:val="0"/>
          <w:numId w:val="3"/>
        </w:numPr>
        <w:spacing w:after="0" w:line="312" w:lineRule="auto"/>
        <w:jc w:val="both"/>
      </w:pPr>
      <w:r w:rsidRPr="00AC288F">
        <w:rPr>
          <w:color w:val="1F497D" w:themeColor="text2"/>
        </w:rPr>
        <w:t xml:space="preserve">DFTB_no_repulsion </w:t>
      </w:r>
      <w:r w:rsidRPr="00AC288F">
        <w:t>optional directory</w:t>
      </w:r>
      <w:r>
        <w:t xml:space="preserve"> with Slater-Koster files within DFTB format without the repulsive potential fitted, such as, e.g., can be found in</w:t>
      </w:r>
      <w:r w:rsidR="00D075D2">
        <w:t xml:space="preserve"> </w:t>
      </w:r>
      <w:r w:rsidRPr="00E021B5">
        <w:rPr>
          <w:rStyle w:val="FootnoteReference"/>
        </w:rPr>
        <w:footnoteReference w:id="11"/>
      </w:r>
      <w:r>
        <w:t>.</w:t>
      </w:r>
      <w:r w:rsidRPr="00AC288F">
        <w:t xml:space="preserve"> </w:t>
      </w:r>
      <w:r>
        <w:t xml:space="preserve">Inside this folder must be a directory with the parameterization name specified in the TB_Parameters file (e.g., “2elements”). In the </w:t>
      </w:r>
      <w:r>
        <w:lastRenderedPageBreak/>
        <w:t>directory, .skl files must be present, named [</w:t>
      </w:r>
      <w:r w:rsidRPr="00AC288F">
        <w:rPr>
          <w:i/>
        </w:rPr>
        <w:t>El</w:t>
      </w:r>
      <w:r>
        <w:t>]</w:t>
      </w:r>
      <w:r w:rsidRPr="00C727F8">
        <w:t>-</w:t>
      </w:r>
      <w:r>
        <w:t>[</w:t>
      </w:r>
      <w:r w:rsidRPr="00AC288F">
        <w:rPr>
          <w:i/>
        </w:rPr>
        <w:t>El</w:t>
      </w:r>
      <w:r>
        <w:t>]</w:t>
      </w:r>
      <w:r w:rsidRPr="00C727F8">
        <w:t>.skf</w:t>
      </w:r>
      <w:r>
        <w:t>, where [</w:t>
      </w:r>
      <w:r w:rsidRPr="00AC288F">
        <w:rPr>
          <w:i/>
        </w:rPr>
        <w:t>El</w:t>
      </w:r>
      <w:r>
        <w:t>] stands for the element which overlap parameters</w:t>
      </w:r>
      <w:r w:rsidR="00D25CA7">
        <w:t>.</w:t>
      </w:r>
    </w:p>
    <w:p w14:paraId="585EF81B" w14:textId="0C3380C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ThreeBodyTB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r w:rsidRPr="00C1357A">
        <w:t>gbs</w:t>
      </w:r>
      <w:r>
        <w:t xml:space="preserve"> format</w:t>
      </w:r>
      <w:r w:rsidRPr="00E021B5">
        <w:rPr>
          <w:rStyle w:val="FootnoteReference"/>
        </w:rPr>
        <w:footnoteReference w:id="12"/>
      </w:r>
      <w:r w:rsidR="005B1C9E">
        <w:t xml:space="preserve"> (</w:t>
      </w:r>
      <w:r w:rsidR="005B1C9E" w:rsidRPr="005B1C9E">
        <w:rPr>
          <w:i/>
          <w:iCs/>
        </w:rPr>
        <w:t>currently unused, since xTB</w:t>
      </w:r>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r w:rsidRPr="00C1357A">
        <w:rPr>
          <w:color w:val="1F497D" w:themeColor="text2"/>
        </w:rPr>
        <w:t xml:space="preserve">BOP_data </w:t>
      </w:r>
      <w:r>
        <w:t xml:space="preserve">– all the dimer parameters in BOP format in the file </w:t>
      </w:r>
      <w:r w:rsidRPr="00C1357A">
        <w:rPr>
          <w:color w:val="1F497D" w:themeColor="text2"/>
        </w:rPr>
        <w:t>models.bx</w:t>
      </w:r>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126ECDE8" w:rsidR="00575CC7" w:rsidRDefault="00EE5EC4" w:rsidP="00575CC7">
      <w:pPr>
        <w:pStyle w:val="Heading2"/>
        <w:numPr>
          <w:ilvl w:val="0"/>
          <w:numId w:val="2"/>
        </w:numPr>
        <w:spacing w:before="0" w:line="312" w:lineRule="auto"/>
      </w:pPr>
      <w:bookmarkStart w:id="14" w:name="_Ref113546637"/>
      <w:bookmarkStart w:id="15" w:name="_Ref113546971"/>
      <w:bookmarkStart w:id="16" w:name="_Toc135729399"/>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4"/>
      <w:bookmarkEnd w:id="15"/>
      <w:r w:rsidR="004E4A3B">
        <w:rPr>
          <w:color w:val="1F497D"/>
        </w:rPr>
        <w:t xml:space="preserve"> </w:t>
      </w:r>
      <w:r w:rsidR="004E4A3B" w:rsidRPr="004E4A3B">
        <w:rPr>
          <w:color w:val="4F81BD" w:themeColor="accent1"/>
        </w:rPr>
        <w:t xml:space="preserve">or </w:t>
      </w:r>
      <w:r w:rsidR="004E4A3B" w:rsidRPr="00EE5EC4">
        <w:rPr>
          <w:color w:val="1F497D"/>
        </w:rPr>
        <w:t>INPUT</w:t>
      </w:r>
      <w:r w:rsidR="004E4A3B" w:rsidRPr="00EC0BC1">
        <w:rPr>
          <w:color w:val="1F497D"/>
        </w:rPr>
        <w:t>.</w:t>
      </w:r>
      <w:r w:rsidR="004E4A3B" w:rsidRPr="00EE5EC4">
        <w:rPr>
          <w:color w:val="1F497D"/>
        </w:rPr>
        <w:t>txt</w:t>
      </w:r>
      <w:bookmarkEnd w:id="16"/>
    </w:p>
    <w:p w14:paraId="7CCBC5B3" w14:textId="6A55CAED" w:rsidR="00DD4AFC" w:rsidRDefault="00DD4AFC" w:rsidP="001F2882">
      <w:pPr>
        <w:jc w:val="both"/>
      </w:pPr>
      <w:r>
        <w:t xml:space="preserve">File </w:t>
      </w:r>
      <w:r w:rsidRPr="00E33434">
        <w:rPr>
          <w:color w:val="1F497D" w:themeColor="text2"/>
        </w:rPr>
        <w:t>INPUT_</w:t>
      </w:r>
      <w:r w:rsidR="00316722" w:rsidRPr="00E33434">
        <w:rPr>
          <w:color w:val="1F497D" w:themeColor="text2"/>
        </w:rPr>
        <w:t>MATERIAL</w:t>
      </w:r>
      <w:r w:rsidRPr="00E33434">
        <w:rPr>
          <w:color w:val="1F497D" w:themeColor="text2"/>
        </w:rPr>
        <w:t>.txt</w:t>
      </w:r>
      <w:r w:rsidR="004E4A3B">
        <w:t xml:space="preserve"> or </w:t>
      </w:r>
      <w:r w:rsidR="004E4A3B" w:rsidRPr="00E33434">
        <w:rPr>
          <w:color w:val="1F497D" w:themeColor="text2"/>
        </w:rPr>
        <w:t>INPUT.txt</w:t>
      </w:r>
      <w:r>
        <w:t xml:space="preserve"> contains the following </w:t>
      </w:r>
      <w:r w:rsidR="004E4A3B">
        <w:t xml:space="preserve">mandatory </w:t>
      </w:r>
      <w:r>
        <w:t>lines, which must be exactly in this order, with exactly as many numbers inside in each line, as described below</w:t>
      </w:r>
      <w:r w:rsidR="00E33434">
        <w:t>.</w:t>
      </w:r>
    </w:p>
    <w:p w14:paraId="7856D6F0" w14:textId="445B89D0" w:rsidR="00E33434" w:rsidRPr="00E33434" w:rsidRDefault="00E33434" w:rsidP="001F2882">
      <w:pPr>
        <w:jc w:val="both"/>
      </w:pPr>
      <w:r>
        <w:t xml:space="preserve">Note that the name </w:t>
      </w:r>
      <w:r w:rsidRPr="00E33434">
        <w:rPr>
          <w:color w:val="1F497D" w:themeColor="text2"/>
        </w:rPr>
        <w:t>INPUT_MATERIAL.txt</w:t>
      </w:r>
      <w:r>
        <w:t xml:space="preserve"> takes precedence over the name </w:t>
      </w:r>
      <w:r w:rsidRPr="00E33434">
        <w:rPr>
          <w:color w:val="1F497D" w:themeColor="text2"/>
        </w:rPr>
        <w:t>INPUT.txt</w:t>
      </w:r>
      <w:r w:rsidRPr="00E33434">
        <w:t>, so</w:t>
      </w:r>
      <w:r>
        <w:t xml:space="preserve"> if both files are present, the </w:t>
      </w:r>
      <w:r w:rsidRPr="00E33434">
        <w:rPr>
          <w:color w:val="1F497D" w:themeColor="text2"/>
        </w:rPr>
        <w:t>INPUT_MATERIAL.txt</w:t>
      </w:r>
      <w:r>
        <w:rPr>
          <w:color w:val="1F497D" w:themeColor="text2"/>
        </w:rPr>
        <w:t xml:space="preserve"> </w:t>
      </w:r>
      <w:r w:rsidRPr="00E33434">
        <w:t>will be read and</w:t>
      </w:r>
      <w:r>
        <w:rPr>
          <w:color w:val="1F497D" w:themeColor="text2"/>
        </w:rPr>
        <w:t xml:space="preserve"> </w:t>
      </w:r>
      <w:r w:rsidRPr="00E33434">
        <w:rPr>
          <w:color w:val="1F497D" w:themeColor="text2"/>
        </w:rPr>
        <w:t>INPUT.txt</w:t>
      </w:r>
      <w:r>
        <w:rPr>
          <w:color w:val="1F497D" w:themeColor="text2"/>
        </w:rPr>
        <w:t xml:space="preserve"> </w:t>
      </w:r>
      <w:r w:rsidRPr="00E33434">
        <w:t>will be ignored.</w:t>
      </w:r>
    </w:p>
    <w:p w14:paraId="306C6475" w14:textId="6E91726F" w:rsidR="00CA7410" w:rsidRPr="002A25E4" w:rsidRDefault="009E5959" w:rsidP="00EE5EC4">
      <w:pPr>
        <w:pStyle w:val="Caption"/>
      </w:pPr>
      <w:r>
        <w:rPr>
          <w:noProof/>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255CD299" w:rsidR="00EE5EC4" w:rsidRDefault="00EE5EC4" w:rsidP="00EE5EC4">
      <w:pPr>
        <w:pStyle w:val="Caption"/>
      </w:pPr>
      <w:r>
        <w:t xml:space="preserve">Figure </w:t>
      </w:r>
      <w:r w:rsidR="004271B4">
        <w:fldChar w:fldCharType="begin"/>
      </w:r>
      <w:r w:rsidR="004271B4">
        <w:instrText xml:space="preserve"> STYLEREF 1 \s </w:instrText>
      </w:r>
      <w:r w:rsidR="004271B4">
        <w:fldChar w:fldCharType="separate"/>
      </w:r>
      <w:r w:rsidR="00572812">
        <w:rPr>
          <w:noProof/>
        </w:rPr>
        <w:t>VIII</w:t>
      </w:r>
      <w:r w:rsidR="004271B4">
        <w:rPr>
          <w:noProof/>
        </w:rPr>
        <w:fldChar w:fldCharType="end"/>
      </w:r>
      <w:r w:rsidR="008F65B0">
        <w:t>.</w:t>
      </w:r>
      <w:r w:rsidR="004271B4">
        <w:fldChar w:fldCharType="begin"/>
      </w:r>
      <w:r w:rsidR="004271B4">
        <w:instrText xml:space="preserve"> SEQ Figure \* ARABIC \s 1 </w:instrText>
      </w:r>
      <w:r w:rsidR="004271B4">
        <w:fldChar w:fldCharType="separate"/>
      </w:r>
      <w:r w:rsidR="00572812">
        <w:rPr>
          <w:noProof/>
        </w:rPr>
        <w:t>1</w:t>
      </w:r>
      <w:r w:rsidR="004271B4">
        <w:rPr>
          <w:noProof/>
        </w:rPr>
        <w:fldChar w:fldCharType="end"/>
      </w:r>
      <w:r>
        <w:t xml:space="preserve"> INPUT_</w:t>
      </w:r>
      <w:r w:rsidR="00316722" w:rsidRPr="00316722">
        <w:t xml:space="preserve"> </w:t>
      </w:r>
      <w:r w:rsidR="00316722">
        <w:t>MATERIAL</w:t>
      </w:r>
      <w:r>
        <w:t>.txt</w:t>
      </w:r>
      <w:r w:rsidR="001325A3">
        <w:t xml:space="preserve"> or INPUT.txt</w:t>
      </w:r>
      <w:r>
        <w:t xml:space="preserve">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D774B7">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1D84319F" w14:textId="5CE01014" w:rsidR="007264A9" w:rsidRDefault="00BB4EF8" w:rsidP="00D774B7">
      <w:pPr>
        <w:pStyle w:val="ListParagraph"/>
        <w:numPr>
          <w:ilvl w:val="0"/>
          <w:numId w:val="3"/>
        </w:numPr>
        <w:jc w:val="both"/>
      </w:pPr>
      <w:r>
        <w:t xml:space="preserve">Line 3: </w:t>
      </w:r>
      <w:r w:rsidR="007264A9">
        <w:t>setting initial electron distribution function can be done in two ways:</w:t>
      </w:r>
    </w:p>
    <w:p w14:paraId="0C810662" w14:textId="60A5D77A" w:rsidR="00BB4EF8" w:rsidRDefault="007264A9" w:rsidP="00533F37">
      <w:pPr>
        <w:pStyle w:val="ListParagraph"/>
        <w:numPr>
          <w:ilvl w:val="0"/>
          <w:numId w:val="13"/>
        </w:numPr>
        <w:jc w:val="both"/>
      </w:pPr>
      <w:r>
        <w:t xml:space="preserve">If a number is provided in this line, it sets the </w:t>
      </w:r>
      <w:r w:rsidR="00BB4EF8">
        <w:t>initial electron temperature in [K].</w:t>
      </w:r>
      <w:r>
        <w:t xml:space="preserve"> Then, the initial electron distribution is assumed to be Fermi function</w:t>
      </w:r>
      <w:r w:rsidR="00D774B7">
        <w:t>,</w:t>
      </w:r>
      <w:r>
        <w:t xml:space="preserve"> </w:t>
      </w:r>
      <w:r w:rsidR="00D774B7">
        <w:t>d</w:t>
      </w:r>
      <w:r>
        <w:t xml:space="preserve">efined by the given </w:t>
      </w:r>
      <w:r>
        <w:lastRenderedPageBreak/>
        <w:t xml:space="preserve">temperature and the number of electrons in the valence band of the material (calculated from the atomic valence electrons, given in the database </w:t>
      </w:r>
      <w:r w:rsidRPr="007264A9">
        <w:rPr>
          <w:color w:val="1F497D" w:themeColor="text2"/>
        </w:rPr>
        <w:t>INPUT_atomic_data.dat</w:t>
      </w:r>
      <w:r>
        <w:t>, see above)</w:t>
      </w:r>
      <w:r w:rsidR="00D774B7">
        <w:t>.</w:t>
      </w:r>
    </w:p>
    <w:p w14:paraId="302FAACA" w14:textId="5AD4FDAC" w:rsidR="007264A9" w:rsidRDefault="007264A9" w:rsidP="00533F37">
      <w:pPr>
        <w:pStyle w:val="ListParagraph"/>
        <w:numPr>
          <w:ilvl w:val="0"/>
          <w:numId w:val="13"/>
        </w:numPr>
        <w:jc w:val="both"/>
      </w:pPr>
      <w:r>
        <w:t>If a name of the file</w:t>
      </w:r>
      <w:r w:rsidR="00D774B7">
        <w:t xml:space="preserve"> is</w:t>
      </w:r>
      <w:r>
        <w:t xml:space="preserve"> given, XTANT 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77777777" w:rsidR="00D774B7" w:rsidRDefault="007264A9" w:rsidP="00D774B7">
      <w:pPr>
        <w:pStyle w:val="ListParagraph"/>
        <w:ind w:left="1080"/>
        <w:jc w:val="both"/>
      </w:pPr>
      <w:r>
        <w:t>First line is the comment line that will be skipped while reading</w:t>
      </w:r>
      <w:r w:rsidR="00D774B7">
        <w:t>.</w:t>
      </w:r>
    </w:p>
    <w:p w14:paraId="4046E2F0" w14:textId="5C8A9E60" w:rsidR="007264A9" w:rsidRDefault="007264A9" w:rsidP="00D774B7">
      <w:pPr>
        <w:pStyle w:val="ListParagraph"/>
        <w:ind w:left="1080"/>
        <w:jc w:val="both"/>
      </w:pPr>
      <w:r>
        <w:t>Second and all the other lines will be read</w:t>
      </w:r>
      <w:r w:rsidR="00D774B7">
        <w:t xml:space="preserve">. The last column in the file is assumed to contain the distribution function (compatible with the output file with the distribution function created by XTANT: </w:t>
      </w:r>
      <w:r w:rsidR="00D774B7" w:rsidRPr="00F4475D">
        <w:rPr>
          <w:color w:val="1F497D"/>
        </w:rPr>
        <w:t>OUTPUT_</w:t>
      </w:r>
      <w:r w:rsidR="00D774B7">
        <w:rPr>
          <w:color w:val="1F497D"/>
        </w:rPr>
        <w:t>electron_distribution</w:t>
      </w:r>
      <w:r w:rsidR="00D774B7" w:rsidRPr="00F4475D">
        <w:rPr>
          <w:color w:val="1F497D"/>
        </w:rPr>
        <w:t>.</w:t>
      </w:r>
      <w:r w:rsidR="00D774B7">
        <w:rPr>
          <w:color w:val="1F497D"/>
        </w:rPr>
        <w:t>dat</w:t>
      </w:r>
      <w:r w:rsidR="00D774B7" w:rsidRPr="00D774B7">
        <w:t>, see below</w:t>
      </w:r>
      <w:r w:rsidR="00D774B7">
        <w:t>).</w:t>
      </w:r>
    </w:p>
    <w:p w14:paraId="4CEAAEA1" w14:textId="21410C54" w:rsidR="006374C8" w:rsidRDefault="006374C8" w:rsidP="00D774B7">
      <w:pPr>
        <w:pStyle w:val="ListParagraph"/>
        <w:ind w:left="1080"/>
        <w:jc w:val="both"/>
      </w:pPr>
      <w:r>
        <w:t xml:space="preserve">This option can be used for setting nonequilibrium electron distributions that can be run in BO approximation (see flag setting it below, file </w:t>
      </w:r>
      <w:r w:rsidRPr="006374C8">
        <w:rPr>
          <w:color w:val="1F497D" w:themeColor="text2"/>
        </w:rPr>
        <w:t>NUMERICAL_PARAMETERS.txt</w:t>
      </w:r>
      <w:r>
        <w:t>)</w:t>
      </w:r>
      <w:r w:rsidR="00F26DE0">
        <w:t>; currently, no other simulation option supports nonequilibrium distributions – the initial one will be thermalized in all but BO simulations</w:t>
      </w:r>
      <w:r>
        <w:t>.</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i) if a single number is given in this line, the single dose is set in [eV/atom]</w:t>
      </w:r>
    </w:p>
    <w:p w14:paraId="662E39E6" w14:textId="1D51685A"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572812">
        <w:t>VIII</w:t>
      </w:r>
      <w:r>
        <w:fldChar w:fldCharType="end"/>
      </w:r>
      <w:r>
        <w:t>.</w:t>
      </w:r>
      <w:r>
        <w:fldChar w:fldCharType="begin"/>
      </w:r>
      <w:r>
        <w:instrText xml:space="preserve"> REF _Ref43995759 \n \h </w:instrText>
      </w:r>
      <w:r>
        <w:fldChar w:fldCharType="separate"/>
      </w:r>
      <w:r w:rsidR="00572812">
        <w:t>3</w:t>
      </w:r>
      <w:r>
        <w:fldChar w:fldCharType="end"/>
      </w:r>
      <w:r>
        <w:t>.</w:t>
      </w:r>
    </w:p>
    <w:p w14:paraId="2D5EF03B" w14:textId="77777777" w:rsidR="002A25E4" w:rsidRDefault="00BB4EF8" w:rsidP="00F4171D">
      <w:pPr>
        <w:pStyle w:val="ListParagraph"/>
        <w:numPr>
          <w:ilvl w:val="1"/>
          <w:numId w:val="3"/>
        </w:numPr>
        <w:jc w:val="both"/>
      </w:pPr>
      <w:r>
        <w:t xml:space="preserve">Line </w:t>
      </w:r>
      <w:r w:rsidR="00F35443">
        <w:t>9</w:t>
      </w:r>
      <w:r>
        <w:t xml:space="preserve">: </w:t>
      </w:r>
      <w:r w:rsidR="002A25E4">
        <w:t>parameters of the photon spectrum. It can be set by one or two numbers:</w:t>
      </w:r>
    </w:p>
    <w:p w14:paraId="5C5766D7" w14:textId="5E4D73E4" w:rsidR="00BB4EF8" w:rsidRDefault="002A25E4" w:rsidP="002A25E4">
      <w:pPr>
        <w:pStyle w:val="ListParagraph"/>
        <w:ind w:left="1440"/>
        <w:jc w:val="both"/>
      </w:pPr>
      <w:r>
        <w:t xml:space="preserve">First (real) number: </w:t>
      </w:r>
      <w:r w:rsidR="006A2A02" w:rsidRPr="006A2A02">
        <w:rPr>
          <w:i/>
          <w:iCs/>
        </w:rPr>
        <w:t>ћω</w:t>
      </w:r>
      <w:r w:rsidR="006A2A02">
        <w:t xml:space="preserve">, </w:t>
      </w:r>
      <w:r>
        <w:t xml:space="preserve">mean </w:t>
      </w:r>
      <w:r w:rsidR="00BB4EF8">
        <w:t>photon energy of the incoming FEL in [eV]</w:t>
      </w:r>
    </w:p>
    <w:p w14:paraId="297902FF" w14:textId="28E19EB6" w:rsidR="002A25E4" w:rsidRDefault="002A25E4" w:rsidP="002A25E4">
      <w:pPr>
        <w:pStyle w:val="ListParagraph"/>
        <w:ind w:left="1440"/>
        <w:jc w:val="both"/>
      </w:pPr>
      <w:r>
        <w:t>Second (real) number: FWHM of the photon spectrum in [eV], assuming gaussian distribution of the photon energies around the mean.</w:t>
      </w:r>
    </w:p>
    <w:p w14:paraId="729270C0" w14:textId="7A9319E2" w:rsidR="002A25E4" w:rsidRDefault="002A25E4" w:rsidP="002A25E4">
      <w:pPr>
        <w:pStyle w:val="ListParagraph"/>
        <w:ind w:left="1440"/>
        <w:jc w:val="both"/>
      </w:pPr>
      <w:r>
        <w:t>If the second number is not given, then zero</w:t>
      </w:r>
      <w:r w:rsidR="00DA2EB2">
        <w:t>-</w:t>
      </w:r>
      <w:r>
        <w:t>FWHM is assumed, and all the photon energies will be equal to the mean (ideal monochromatic pulse).</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lastRenderedPageBreak/>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center,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4B7E763F" w14:textId="77777777" w:rsidR="009E5959" w:rsidRDefault="009E5959" w:rsidP="009E5959">
      <w:pPr>
        <w:pStyle w:val="ListParagraph"/>
        <w:jc w:val="both"/>
      </w:pPr>
    </w:p>
    <w:p w14:paraId="1AF6306D" w14:textId="56AC08AB" w:rsidR="006135CB" w:rsidRDefault="006135CB" w:rsidP="006135CB">
      <w:pPr>
        <w:pStyle w:val="ListParagraph"/>
        <w:numPr>
          <w:ilvl w:val="0"/>
          <w:numId w:val="3"/>
        </w:numPr>
        <w:jc w:val="both"/>
      </w:pPr>
      <w:r>
        <w:t>Optional lines:</w:t>
      </w:r>
    </w:p>
    <w:p w14:paraId="20D55CF1" w14:textId="17A957D2" w:rsidR="0072625C" w:rsidRDefault="0072625C" w:rsidP="0072625C">
      <w:pPr>
        <w:pStyle w:val="ListParagraph"/>
        <w:jc w:val="both"/>
      </w:pPr>
      <w:r>
        <w:t>To provide additional options for calculations, one may use optional lines at the end of the file.</w:t>
      </w:r>
    </w:p>
    <w:p w14:paraId="1D026A38" w14:textId="0F9168D4" w:rsidR="00D83F2E" w:rsidRDefault="006135CB" w:rsidP="0072625C">
      <w:pPr>
        <w:pStyle w:val="ListParagraph"/>
        <w:numPr>
          <w:ilvl w:val="2"/>
          <w:numId w:val="3"/>
        </w:numPr>
        <w:ind w:left="1134" w:hanging="350"/>
        <w:jc w:val="both"/>
      </w:pPr>
      <w:r>
        <w:t>Any</w:t>
      </w:r>
      <w:r w:rsidR="0072625C">
        <w:t xml:space="preserve"> </w:t>
      </w:r>
      <w:r>
        <w:t xml:space="preserve">of the additional options that may be passed to XTANT </w:t>
      </w:r>
      <w:r w:rsidRPr="004C5D84">
        <w:rPr>
          <w:i/>
          <w:iCs/>
        </w:rPr>
        <w:t>via</w:t>
      </w:r>
      <w:r>
        <w:t xml:space="preserve"> the command line (see Section </w:t>
      </w:r>
      <w:r>
        <w:fldChar w:fldCharType="begin"/>
      </w:r>
      <w:r>
        <w:instrText xml:space="preserve"> REF _Ref113545794 \n \h </w:instrText>
      </w:r>
      <w:r>
        <w:fldChar w:fldCharType="separate"/>
      </w:r>
      <w:r w:rsidR="00572812">
        <w:t>VI</w:t>
      </w:r>
      <w:r>
        <w:fldChar w:fldCharType="end"/>
      </w:r>
      <w:r>
        <w:t>) may also be specified here</w:t>
      </w:r>
      <w:r w:rsidR="00241372">
        <w:t xml:space="preserve"> (e.g., size, info, help, etc.)</w:t>
      </w:r>
      <w:r>
        <w:t xml:space="preserve">. </w:t>
      </w:r>
    </w:p>
    <w:p w14:paraId="77CDD026" w14:textId="0FF961E8" w:rsidR="009E5959" w:rsidRDefault="009E5959" w:rsidP="009E5959">
      <w:pPr>
        <w:pStyle w:val="ListParagraph"/>
        <w:numPr>
          <w:ilvl w:val="2"/>
          <w:numId w:val="3"/>
        </w:numPr>
        <w:ind w:left="1134"/>
      </w:pPr>
      <w:r w:rsidRPr="00692B86">
        <w:rPr>
          <w:color w:val="00B050"/>
        </w:rPr>
        <w:t>Probe</w:t>
      </w:r>
      <w:r>
        <w:t xml:space="preserve">: specifies that calculation of the optical parameters of a probe pulse are required. </w:t>
      </w:r>
      <w:r w:rsidR="00BB6657">
        <w:t xml:space="preserve">Optional line 1: </w:t>
      </w:r>
      <w:r w:rsidR="00BB6657" w:rsidRPr="00692B86">
        <w:rPr>
          <w:color w:val="00B050"/>
        </w:rPr>
        <w:t>probe</w:t>
      </w:r>
      <w:r w:rsidR="00BB6657">
        <w:t xml:space="preserve">. </w:t>
      </w:r>
      <w:r>
        <w:t>Below this marker, the following three lines in the given order (and no empty lines in between) must be provided:</w:t>
      </w:r>
    </w:p>
    <w:p w14:paraId="1EEB3CA0" w14:textId="434595AB" w:rsidR="009E5959" w:rsidRDefault="00BB6657" w:rsidP="009E5959">
      <w:pPr>
        <w:pStyle w:val="ListParagraph"/>
        <w:ind w:left="1134"/>
      </w:pPr>
      <w:r>
        <w:t>Optional line 2</w:t>
      </w:r>
      <w:r w:rsidR="009E5959">
        <w:t xml:space="preserve">: this line contains 5 numbers: </w:t>
      </w:r>
    </w:p>
    <w:p w14:paraId="41819447" w14:textId="452E96B8" w:rsidR="009E5959" w:rsidRDefault="009E5959" w:rsidP="00533F37">
      <w:pPr>
        <w:pStyle w:val="ListParagraph"/>
        <w:numPr>
          <w:ilvl w:val="0"/>
          <w:numId w:val="13"/>
        </w:numPr>
        <w:jc w:val="both"/>
      </w:pPr>
      <w:r>
        <w:t>first one sets whether you want to calculate evolution of the optical properties (set 0 if not), and within which model:</w:t>
      </w:r>
    </w:p>
    <w:p w14:paraId="23222C94" w14:textId="77777777" w:rsidR="009E5959" w:rsidRDefault="009E5959" w:rsidP="009E5959">
      <w:pPr>
        <w:pStyle w:val="ListParagraph"/>
        <w:numPr>
          <w:ilvl w:val="0"/>
          <w:numId w:val="4"/>
        </w:numPr>
        <w:jc w:val="both"/>
      </w:pPr>
      <w:r>
        <w:t xml:space="preserve">1 for Drude model. If the Drude model is used, it requires additional parameters to be set in the file NUMERICAL_PARAMETERS using the optional block of data “DRUDE”, see below. If this block is not specified, the default values are used: </w:t>
      </w:r>
      <w:r w:rsidRPr="007910BE">
        <w:rPr>
          <w:i/>
          <w:iCs/>
        </w:rPr>
        <w:t>n</w:t>
      </w:r>
      <w:r>
        <w:t xml:space="preserve">=1, </w:t>
      </w:r>
      <w:r w:rsidRPr="007910BE">
        <w:rPr>
          <w:i/>
          <w:iCs/>
        </w:rPr>
        <w:t>k</w:t>
      </w:r>
      <w:r>
        <w:t xml:space="preserve">=0, </w:t>
      </w:r>
      <w:r w:rsidRPr="007910BE">
        <w:rPr>
          <w:i/>
          <w:iCs/>
        </w:rPr>
        <w:t>m</w:t>
      </w:r>
      <w:r w:rsidRPr="007910BE">
        <w:rPr>
          <w:i/>
          <w:iCs/>
          <w:vertAlign w:val="subscript"/>
        </w:rPr>
        <w:t>e_eff</w:t>
      </w:r>
      <w:r>
        <w:t>=</w:t>
      </w:r>
      <w:r w:rsidRPr="007910BE">
        <w:rPr>
          <w:i/>
          <w:iCs/>
        </w:rPr>
        <w:t>m</w:t>
      </w:r>
      <w:r w:rsidRPr="007910BE">
        <w:rPr>
          <w:i/>
          <w:iCs/>
          <w:vertAlign w:val="subscript"/>
        </w:rPr>
        <w:t>h_eff</w:t>
      </w:r>
      <w:r>
        <w:t>=</w:t>
      </w:r>
      <w:r w:rsidRPr="007910BE">
        <w:rPr>
          <w:i/>
          <w:iCs/>
        </w:rPr>
        <w:t>m</w:t>
      </w:r>
      <w:r w:rsidRPr="007910BE">
        <w:rPr>
          <w:i/>
          <w:iCs/>
          <w:vertAlign w:val="subscript"/>
        </w:rPr>
        <w:t>e</w:t>
      </w:r>
      <w:r>
        <w:t xml:space="preserve">, and </w:t>
      </w:r>
      <w:r w:rsidRPr="007910BE">
        <w:rPr>
          <w:i/>
          <w:iCs/>
        </w:rPr>
        <w:t>t</w:t>
      </w:r>
      <w:r w:rsidRPr="007910BE">
        <w:rPr>
          <w:i/>
          <w:iCs/>
          <w:vertAlign w:val="subscript"/>
        </w:rPr>
        <w:t>e</w:t>
      </w:r>
      <w:r>
        <w:t>=</w:t>
      </w:r>
      <w:r w:rsidRPr="007910BE">
        <w:rPr>
          <w:i/>
          <w:iCs/>
        </w:rPr>
        <w:t>t</w:t>
      </w:r>
      <w:r w:rsidRPr="007910BE">
        <w:rPr>
          <w:i/>
          <w:iCs/>
          <w:vertAlign w:val="subscript"/>
        </w:rPr>
        <w:t>h</w:t>
      </w:r>
      <w:r>
        <w:t>=1 fs.</w:t>
      </w:r>
    </w:p>
    <w:p w14:paraId="7114F9DC" w14:textId="77777777" w:rsidR="009E5959" w:rsidRDefault="009E5959" w:rsidP="009E5959">
      <w:pPr>
        <w:pStyle w:val="ListParagraph"/>
        <w:numPr>
          <w:ilvl w:val="0"/>
          <w:numId w:val="4"/>
        </w:numPr>
        <w:jc w:val="both"/>
      </w:pPr>
      <w:r>
        <w:t xml:space="preserve">2 for Trani model at many k-points, distributed according to user-defined grid or to Monkhorst-Pack grid </w:t>
      </w:r>
      <w:r>
        <w:fldChar w:fldCharType="begin" w:fldLock="1"/>
      </w:r>
      <w: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fldChar w:fldCharType="separate"/>
      </w:r>
      <w:r w:rsidRPr="005B1C9E">
        <w:rPr>
          <w:noProof/>
        </w:rPr>
        <w:t>[22]</w:t>
      </w:r>
      <w:r>
        <w:fldChar w:fldCharType="end"/>
      </w:r>
      <w:r>
        <w:t xml:space="preserve"> (this option requires many diagonalizations of TH Hamiltonian which are currently not parallelized, and thus is very slow).</w:t>
      </w:r>
    </w:p>
    <w:p w14:paraId="4CC273CB" w14:textId="77777777" w:rsidR="009E5959" w:rsidRDefault="009E5959" w:rsidP="009E5959">
      <w:pPr>
        <w:pStyle w:val="ListParagraph"/>
        <w:numPr>
          <w:ilvl w:val="0"/>
          <w:numId w:val="4"/>
        </w:numPr>
        <w:jc w:val="both"/>
      </w:pPr>
      <w:r>
        <w:t xml:space="preserve">3 for Trani model </w:t>
      </w:r>
      <w:r>
        <w:fldChar w:fldCharType="begin" w:fldLock="1"/>
      </w:r>
      <w: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fldChar w:fldCharType="separate"/>
      </w:r>
      <w:r w:rsidRPr="0090556D">
        <w:rPr>
          <w:noProof/>
        </w:rPr>
        <w:t>[12]</w:t>
      </w:r>
      <w:r>
        <w:fldChar w:fldCharType="end"/>
      </w:r>
      <w:r>
        <w:t xml:space="preserve"> at the Gamma-point only.</w:t>
      </w:r>
    </w:p>
    <w:p w14:paraId="5AE10AC9" w14:textId="0D33D6D0" w:rsidR="009E5959" w:rsidRDefault="009E5959" w:rsidP="009E5959">
      <w:pPr>
        <w:ind w:left="720"/>
        <w:jc w:val="both"/>
      </w:pPr>
      <w:r>
        <w:t xml:space="preserve">Note #1: if you want to calculate DOS of the material (see option in the numerical parameters file below) but </w:t>
      </w:r>
      <w:r w:rsidRPr="008E15F8">
        <w:rPr>
          <w:i/>
        </w:rPr>
        <w:t>not</w:t>
      </w:r>
      <w:r>
        <w:t xml:space="preserve"> the optical properties, you can set here a negative value: -2 will calculated DOS on multiple k-points specified; setting -3 will provide DOS at gamma point.</w:t>
      </w:r>
    </w:p>
    <w:p w14:paraId="18C4B278" w14:textId="798828FF" w:rsidR="009E5959" w:rsidRDefault="009E5959" w:rsidP="00134F1F">
      <w:pPr>
        <w:ind w:left="720"/>
        <w:jc w:val="both"/>
      </w:pPr>
      <w:r>
        <w:t xml:space="preserve">Note #2: the DOS calculation parameter in the </w:t>
      </w:r>
      <w:r w:rsidR="004B744A">
        <w:t xml:space="preserve">line 25 of the </w:t>
      </w:r>
      <w:r>
        <w:t>file NUMERICAL_PARAMETERS</w:t>
      </w:r>
      <w:r w:rsidR="0089629D">
        <w:t>.txt</w:t>
      </w:r>
      <w:r>
        <w:t xml:space="preserve"> (see below) takes precedence: if its value does not coincide with the value of the probe parameters model (first number in this line), it will overwrite the Probe parameter and exclude the optical spectrum calculations.</w:t>
      </w:r>
      <w:r w:rsidR="00134F1F">
        <w:t xml:space="preserve"> It means, it is currently not possible to get gamma-point probe pulse and multiple-k-points for DOS at the same time. They are connected: either both are calculated for multiple (and the same) k-points, or DOS calculation takes precedence and the probe is switched off.</w:t>
      </w:r>
    </w:p>
    <w:p w14:paraId="0667AB46" w14:textId="446F30B8" w:rsidR="009E5959" w:rsidRDefault="009E5959" w:rsidP="00533F37">
      <w:pPr>
        <w:pStyle w:val="ListParagraph"/>
        <w:numPr>
          <w:ilvl w:val="0"/>
          <w:numId w:val="13"/>
        </w:numPr>
        <w:jc w:val="both"/>
      </w:pPr>
      <w:r>
        <w:t>The second number in this line indicates whether you want to calculate the complex dielectric function only for a given (probe-photon) energy (set 0), or for the whole spectrum (set 1). Default choice is 0.</w:t>
      </w:r>
    </w:p>
    <w:p w14:paraId="06E225AB" w14:textId="0D5C6ABA" w:rsidR="009E5959" w:rsidRDefault="009E5959" w:rsidP="00533F37">
      <w:pPr>
        <w:pStyle w:val="ListParagraph"/>
        <w:numPr>
          <w:ilvl w:val="0"/>
          <w:numId w:val="13"/>
        </w:numPr>
        <w:jc w:val="both"/>
      </w:pPr>
      <w:r>
        <w:t>The next three numbers define the interval of the spectrum you’d like to calculate, in case the previous number is set to 1:</w:t>
      </w:r>
      <w:r w:rsidR="006A72CC">
        <w:t xml:space="preserve"> </w:t>
      </w:r>
      <w:r>
        <w:t xml:space="preserve">The third number is the starting point in [eV], the fourth is the ending point in [eV], and the fifth is the energy step in [eV] to make a uniform grid. If any of these three numbers is set negative, then default values for the interval are used, which are: from 0 to 50 eV with the step of 0.05 eV. </w:t>
      </w:r>
    </w:p>
    <w:p w14:paraId="2CCBBE4E" w14:textId="3A533CFD" w:rsidR="009E5959" w:rsidRDefault="00BB6657" w:rsidP="00A24C4D">
      <w:pPr>
        <w:pStyle w:val="ListParagraph"/>
        <w:jc w:val="both"/>
      </w:pPr>
      <w:r>
        <w:lastRenderedPageBreak/>
        <w:t>Optional line 3</w:t>
      </w:r>
      <w:r w:rsidR="009E5959">
        <w:t>: contains three numbers:</w:t>
      </w:r>
    </w:p>
    <w:p w14:paraId="1F507E1F" w14:textId="77777777" w:rsidR="009E5959" w:rsidRDefault="009E5959" w:rsidP="00533F37">
      <w:pPr>
        <w:pStyle w:val="ListParagraph"/>
        <w:numPr>
          <w:ilvl w:val="0"/>
          <w:numId w:val="13"/>
        </w:numPr>
        <w:jc w:val="both"/>
      </w:pPr>
      <w: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Default="009E5959" w:rsidP="00533F37">
      <w:pPr>
        <w:pStyle w:val="ListParagraph"/>
        <w:numPr>
          <w:ilvl w:val="0"/>
          <w:numId w:val="13"/>
        </w:numPr>
        <w:jc w:val="both"/>
      </w:pPr>
      <w:r>
        <w:t xml:space="preserve">The second number sets the wavelength of the probe pulse in [nm]. </w:t>
      </w:r>
    </w:p>
    <w:p w14:paraId="08D0498F" w14:textId="77777777" w:rsidR="009E5959" w:rsidRDefault="009E5959" w:rsidP="00533F37">
      <w:pPr>
        <w:pStyle w:val="ListParagraph"/>
        <w:numPr>
          <w:ilvl w:val="0"/>
          <w:numId w:val="13"/>
        </w:numPr>
        <w:jc w:val="both"/>
      </w:pPr>
      <w: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Default="00BB6657" w:rsidP="00A24C4D">
      <w:pPr>
        <w:pStyle w:val="ListParagraph"/>
        <w:jc w:val="both"/>
      </w:pPr>
      <w:r>
        <w:t>Optional line 4</w:t>
      </w:r>
      <w:r w:rsidR="009E5959">
        <w:t>: contains two numbers:</w:t>
      </w:r>
    </w:p>
    <w:p w14:paraId="31D15E82" w14:textId="77777777" w:rsidR="009E5959" w:rsidRDefault="009E5959" w:rsidP="00533F37">
      <w:pPr>
        <w:pStyle w:val="ListParagraph"/>
        <w:numPr>
          <w:ilvl w:val="0"/>
          <w:numId w:val="13"/>
        </w:numPr>
        <w:jc w:val="both"/>
      </w:pPr>
      <w:r>
        <w:t>First one sets the angle of incidence of the probe-pulse in degrees to the normal.</w:t>
      </w:r>
    </w:p>
    <w:p w14:paraId="48237E36" w14:textId="77777777" w:rsidR="009E5959" w:rsidRDefault="009E5959" w:rsidP="00533F37">
      <w:pPr>
        <w:pStyle w:val="ListParagraph"/>
        <w:numPr>
          <w:ilvl w:val="0"/>
          <w:numId w:val="13"/>
        </w:numPr>
        <w:jc w:val="both"/>
      </w:pPr>
      <w:r>
        <w:t>S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9E5959" w:rsidRDefault="009E5959" w:rsidP="009E5959">
      <w:pPr>
        <w:pStyle w:val="ListParagraph"/>
        <w:ind w:left="1080"/>
        <w:jc w:val="both"/>
      </w:pPr>
    </w:p>
    <w:p w14:paraId="7E939511" w14:textId="700833C6" w:rsidR="006135CB" w:rsidRDefault="0002478F" w:rsidP="00533F37">
      <w:pPr>
        <w:pStyle w:val="ListParagraph"/>
        <w:numPr>
          <w:ilvl w:val="2"/>
          <w:numId w:val="36"/>
        </w:numPr>
        <w:jc w:val="both"/>
      </w:pPr>
      <w:r w:rsidRPr="00692B86">
        <w:rPr>
          <w:color w:val="00B050"/>
        </w:rPr>
        <w:t>Coupling</w:t>
      </w:r>
      <w:r>
        <w:t xml:space="preserve">: </w:t>
      </w:r>
      <w:r w:rsidR="006135CB">
        <w:t xml:space="preserve">option for automatic preparation of XTANT input for calculations of the average electron-phonon coupling (see details in Section </w:t>
      </w:r>
      <w:r w:rsidR="00181C0F">
        <w:t>(</w:t>
      </w:r>
      <w:r w:rsidR="006135CB">
        <w:fldChar w:fldCharType="begin"/>
      </w:r>
      <w:r w:rsidR="006135CB">
        <w:instrText xml:space="preserve"> REF _Ref113545867 \n \h </w:instrText>
      </w:r>
      <w:r w:rsidR="006135CB">
        <w:fldChar w:fldCharType="separate"/>
      </w:r>
      <w:r w:rsidR="00572812">
        <w:t>X</w:t>
      </w:r>
      <w:r w:rsidR="006135CB">
        <w:fldChar w:fldCharType="end"/>
      </w:r>
      <w:r w:rsidR="006135CB">
        <w:t>.</w:t>
      </w:r>
      <w:r w:rsidR="006135CB">
        <w:fldChar w:fldCharType="begin"/>
      </w:r>
      <w:r w:rsidR="006135CB">
        <w:instrText xml:space="preserve"> REF _Ref71362056 \n \h </w:instrText>
      </w:r>
      <w:r w:rsidR="006135CB">
        <w:fldChar w:fldCharType="separate"/>
      </w:r>
      <w:r w:rsidR="00572812">
        <w:t>3)</w:t>
      </w:r>
      <w:r w:rsidR="006135CB">
        <w:fldChar w:fldCharType="end"/>
      </w:r>
      <w:r w:rsidR="006135CB">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692B86">
        <w:rPr>
          <w:color w:val="00B050"/>
        </w:rPr>
        <w:t>Coupling</w:t>
      </w:r>
      <w:r w:rsidR="006135CB">
        <w:t xml:space="preserve"> – the marker, identifying that </w:t>
      </w:r>
      <w:r>
        <w:t>input files for electron-phonon coupling calculations should be prepared.</w:t>
      </w:r>
    </w:p>
    <w:p w14:paraId="182C74EC" w14:textId="3BA968D4"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w:t>
      </w:r>
      <w:r w:rsidR="006A72CC">
        <w:t>is t</w:t>
      </w:r>
      <w:r>
        <w:t xml:space="preserve">he number of simulations to be used for average electron-phonon coupling calculations. If </w:t>
      </w:r>
      <w:r w:rsidRPr="00A24C4D">
        <w:rPr>
          <w:i/>
          <w:iCs/>
        </w:rPr>
        <w:t>N</w:t>
      </w:r>
      <w:r>
        <w:t xml:space="preserve"> is not specified, the default value of </w:t>
      </w:r>
      <w:r w:rsidRPr="00A84BBF">
        <w:rPr>
          <w:i/>
          <w:iCs/>
        </w:rPr>
        <w:t>N</w:t>
      </w:r>
      <w:r>
        <w:t>=10 is used.</w:t>
      </w:r>
    </w:p>
    <w:p w14:paraId="2B0D92F8" w14:textId="41F2FFAC" w:rsidR="00A84BBF" w:rsidRDefault="00A84BBF" w:rsidP="006135CB">
      <w:pPr>
        <w:pStyle w:val="ListParagraph"/>
        <w:jc w:val="both"/>
      </w:pPr>
      <w:r>
        <w:t xml:space="preserve">If the marker “Coupling” is found in the file, the code will create automatically </w:t>
      </w:r>
      <w:r w:rsidRPr="00317BEA">
        <w:rPr>
          <w:i/>
          <w:iCs/>
        </w:rPr>
        <w:t>N</w:t>
      </w:r>
      <w:r>
        <w:t xml:space="preserve"> copies of the input files (INPUT_DATA_</w:t>
      </w:r>
      <w:r w:rsidRPr="00A84BBF">
        <w:rPr>
          <w:i/>
          <w:iCs/>
        </w:rPr>
        <w:t>i</w:t>
      </w:r>
      <w:r>
        <w:t>.txt and NUMERICAL_PARAMETERS_</w:t>
      </w:r>
      <w:r w:rsidRPr="00A84BBF">
        <w:rPr>
          <w:i/>
          <w:iCs/>
        </w:rPr>
        <w:t>i</w:t>
      </w:r>
      <w:r>
        <w:t xml:space="preserve">.txt, for </w:t>
      </w:r>
      <w:r w:rsidRPr="00A84BBF">
        <w:rPr>
          <w:i/>
          <w:iCs/>
        </w:rPr>
        <w:t>i</w:t>
      </w:r>
      <w:r>
        <w:t>=1..</w:t>
      </w:r>
      <w:r w:rsidRPr="00A84BBF">
        <w:rPr>
          <w:i/>
          <w:iCs/>
        </w:rPr>
        <w:t>N</w:t>
      </w:r>
      <w:r>
        <w:t>), in which the following parameters will be set:</w:t>
      </w:r>
    </w:p>
    <w:p w14:paraId="2DEB3B63" w14:textId="0E4A0D20" w:rsidR="00A84BBF" w:rsidRDefault="00A84BBF" w:rsidP="00A84BBF">
      <w:pPr>
        <w:pStyle w:val="ListParagraph"/>
        <w:jc w:val="both"/>
      </w:pPr>
      <w:r>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r w:rsidRPr="00A84BBF">
        <w:rPr>
          <w:i/>
          <w:iCs/>
        </w:rPr>
        <w:t>t</w:t>
      </w:r>
      <w:r>
        <w:rPr>
          <w:i/>
          <w:iCs/>
          <w:vertAlign w:val="subscript"/>
        </w:rPr>
        <w:t>f</w:t>
      </w:r>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7ADB20A4" w14:textId="77777777" w:rsidR="0002478F" w:rsidRDefault="00D83F2E" w:rsidP="0002478F">
      <w:pPr>
        <w:pStyle w:val="ListParagraph"/>
        <w:jc w:val="both"/>
      </w:pPr>
      <w:r>
        <w:t xml:space="preserve">- </w:t>
      </w:r>
      <w:r w:rsidR="00A84BBF">
        <w:t xml:space="preserve">pulse FWHM-duration </w:t>
      </w:r>
      <w:r>
        <w:t>will be equal to the end of simulation time.</w:t>
      </w:r>
    </w:p>
    <w:p w14:paraId="2FD543D4" w14:textId="54A16754" w:rsidR="0002478F" w:rsidRDefault="00D83F2E" w:rsidP="0002478F">
      <w:pPr>
        <w:pStyle w:val="ListParagraph"/>
        <w:jc w:val="both"/>
      </w:pPr>
      <w:r>
        <w:t xml:space="preserve">The values of </w:t>
      </w:r>
      <w:r w:rsidRPr="00A84BBF">
        <w:rPr>
          <w:i/>
          <w:iCs/>
        </w:rPr>
        <w:t>t</w:t>
      </w:r>
      <w:r w:rsidRPr="00A84BBF">
        <w:rPr>
          <w:i/>
          <w:iCs/>
          <w:vertAlign w:val="subscript"/>
        </w:rPr>
        <w:t>0</w:t>
      </w:r>
      <w:r w:rsidRPr="00D83F2E">
        <w:t>,</w:t>
      </w:r>
      <w:r>
        <w:rPr>
          <w:i/>
          <w:iCs/>
        </w:rPr>
        <w:t xml:space="preserve"> </w:t>
      </w:r>
      <w:r w:rsidRPr="00A84BBF">
        <w:rPr>
          <w:i/>
          <w:iCs/>
        </w:rPr>
        <w:t>t</w:t>
      </w:r>
      <w:r>
        <w:rPr>
          <w:i/>
          <w:iCs/>
          <w:vertAlign w:val="subscript"/>
        </w:rPr>
        <w:t>f</w:t>
      </w:r>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572812">
        <w:t>X</w:t>
      </w:r>
      <w:r w:rsidR="00181C0F">
        <w:fldChar w:fldCharType="end"/>
      </w:r>
      <w:r w:rsidR="00181C0F">
        <w:t>.</w:t>
      </w:r>
      <w:r w:rsidR="00181C0F">
        <w:fldChar w:fldCharType="begin"/>
      </w:r>
      <w:r w:rsidR="00181C0F">
        <w:instrText xml:space="preserve"> REF _Ref71362056 \n \h </w:instrText>
      </w:r>
      <w:r w:rsidR="00181C0F">
        <w:fldChar w:fldCharType="separate"/>
      </w:r>
      <w:r w:rsidR="00572812">
        <w:t>3)</w:t>
      </w:r>
      <w:r w:rsidR="00181C0F">
        <w:fldChar w:fldCharType="end"/>
      </w:r>
      <w:r>
        <w:t xml:space="preserve"> for details. </w:t>
      </w:r>
    </w:p>
    <w:p w14:paraId="3797830D" w14:textId="2AA98216" w:rsidR="00A84BBF" w:rsidRDefault="00D83F2E" w:rsidP="0002478F">
      <w:pPr>
        <w:pStyle w:val="ListParagraph"/>
        <w:jc w:val="both"/>
      </w:pPr>
      <w:r>
        <w:t>This option allows for more convenient calculations of the electron-phonon coupling parameter, instead of a manual creation of input files.</w:t>
      </w:r>
    </w:p>
    <w:p w14:paraId="43F04BAD" w14:textId="77777777" w:rsidR="0002478F" w:rsidRDefault="0002478F" w:rsidP="0002478F">
      <w:pPr>
        <w:pStyle w:val="ListParagraph"/>
        <w:jc w:val="both"/>
      </w:pPr>
    </w:p>
    <w:p w14:paraId="3031631A" w14:textId="39DCFFE2" w:rsidR="0002478F" w:rsidRDefault="0002478F" w:rsidP="00533F37">
      <w:pPr>
        <w:pStyle w:val="ListParagraph"/>
        <w:numPr>
          <w:ilvl w:val="2"/>
          <w:numId w:val="37"/>
        </w:numPr>
        <w:spacing w:before="240" w:after="0"/>
        <w:ind w:left="1077" w:hanging="357"/>
        <w:jc w:val="both"/>
      </w:pPr>
      <w:r w:rsidRPr="00692B86">
        <w:rPr>
          <w:color w:val="00B050"/>
        </w:rPr>
        <w:t>Water</w:t>
      </w:r>
      <w:r>
        <w:t>: option for automatic embedding of the material or molecule into water. It will set randomly water molecules around the given material. The following lines must be specified:</w:t>
      </w:r>
    </w:p>
    <w:p w14:paraId="71B3ADD1" w14:textId="2033C5C9" w:rsidR="0002478F" w:rsidRDefault="0002478F" w:rsidP="0002478F">
      <w:pPr>
        <w:spacing w:after="0"/>
        <w:ind w:left="720"/>
        <w:jc w:val="both"/>
      </w:pPr>
      <w:r>
        <w:t xml:space="preserve">Optional line 1: </w:t>
      </w:r>
      <w:r w:rsidRPr="00692B86">
        <w:rPr>
          <w:color w:val="00B050"/>
        </w:rPr>
        <w:t>water</w:t>
      </w:r>
      <w:r>
        <w:t>, the keyword specifying that the target will be embedded in water.</w:t>
      </w:r>
    </w:p>
    <w:p w14:paraId="15200ECF" w14:textId="3CBE7853" w:rsidR="0002478F" w:rsidRDefault="0002478F" w:rsidP="0002478F">
      <w:pPr>
        <w:ind w:left="720"/>
        <w:jc w:val="both"/>
      </w:pPr>
      <w:r>
        <w:t>Optional line 2: number of water molecules to be placed around the target material (integer).</w:t>
      </w:r>
    </w:p>
    <w:p w14:paraId="721AE49C" w14:textId="068E1E35" w:rsidR="0002478F" w:rsidRDefault="0002478F" w:rsidP="0002478F">
      <w:pPr>
        <w:ind w:left="720"/>
        <w:jc w:val="both"/>
      </w:pPr>
      <w:r>
        <w:lastRenderedPageBreak/>
        <w:t xml:space="preserve">This option performs the following procedure: sets the target material as specified </w:t>
      </w:r>
      <w:r w:rsidR="00D331AC">
        <w:t xml:space="preserve">above (by the unit cell or supercell parameters). Then, extends the size of the supercell, and places the specified number of water molecules around it. </w:t>
      </w:r>
      <w:r w:rsidR="009305DD">
        <w:t>The molecules are randomly placed and randomly oriented, but checked not to be placed too close to each other or the given target atoms.</w:t>
      </w:r>
    </w:p>
    <w:p w14:paraId="4D6ECB0F" w14:textId="1707A543" w:rsidR="00D331AC" w:rsidRDefault="00D331AC" w:rsidP="00483763">
      <w:pPr>
        <w:ind w:left="720"/>
        <w:jc w:val="both"/>
      </w:pPr>
      <w:r>
        <w:t>Note</w:t>
      </w:r>
      <w:r w:rsidR="009305DD">
        <w:t>, however,</w:t>
      </w:r>
      <w:r>
        <w:t xml:space="preserve"> that there is no guarantee that thusly constructed water environment will make the supercell relaxed</w:t>
      </w:r>
      <w:r w:rsidR="00483763">
        <w:t>.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equilibrium state, and will need a two-step relaxation: (1) with quenching, attempting to find the equilibrium positions minimizing the potential energy (note that some molecules may break apart at this stage and the code may need be run again!); (2) thermalization with Berendsen thermostat (to reach thermal equilibrium). See below options for quenching and thermostat.</w:t>
      </w:r>
    </w:p>
    <w:p w14:paraId="5EA0F359" w14:textId="569AE4CF" w:rsidR="009305DD" w:rsidRDefault="009305DD" w:rsidP="0002478F">
      <w:pPr>
        <w:ind w:left="720"/>
        <w:jc w:val="both"/>
      </w:pPr>
      <w:r>
        <w:t>This option is convenient for setting bio-molecules in water, without manually specifying all the water molecules.</w:t>
      </w:r>
    </w:p>
    <w:p w14:paraId="386A64FA" w14:textId="43D7F7A7" w:rsidR="001325A3" w:rsidRDefault="0072625C" w:rsidP="00572F72">
      <w:pPr>
        <w:pStyle w:val="ListParagraph"/>
        <w:numPr>
          <w:ilvl w:val="2"/>
          <w:numId w:val="45"/>
        </w:numPr>
        <w:ind w:left="709" w:hanging="327"/>
        <w:jc w:val="both"/>
      </w:pPr>
      <w:r w:rsidRPr="00692B86">
        <w:rPr>
          <w:color w:val="00B050"/>
        </w:rPr>
        <w:t>NUMERICAL_PARAMETERS</w:t>
      </w:r>
      <w:r>
        <w:t xml:space="preserve"> (or </w:t>
      </w:r>
      <w:r w:rsidRPr="00692B86">
        <w:rPr>
          <w:color w:val="00B050"/>
        </w:rPr>
        <w:t>NUMERICS</w:t>
      </w:r>
      <w:r>
        <w:t xml:space="preserve">, or </w:t>
      </w:r>
      <w:r w:rsidRPr="00692B86">
        <w:rPr>
          <w:color w:val="00B050"/>
        </w:rPr>
        <w:t>NUMPAR</w:t>
      </w:r>
      <w:r>
        <w:t xml:space="preserve">): option to specify that all the numerical parameters will be provided in this file, just under this line, instead of the separate file </w:t>
      </w:r>
      <w:r w:rsidRPr="005060CA">
        <w:rPr>
          <w:color w:val="1F497D"/>
        </w:rPr>
        <w:t xml:space="preserve">NUMERICAL_PARAMETERS.txt </w:t>
      </w:r>
      <w:r w:rsidRPr="0072625C">
        <w:t>described below</w:t>
      </w:r>
      <w:r>
        <w:t xml:space="preserve">. After this flag, the </w:t>
      </w:r>
      <w:r w:rsidR="008A3E6B">
        <w:t xml:space="preserve">entire </w:t>
      </w:r>
      <w:r>
        <w:t xml:space="preserve">set of the parameters in exactly the same order must be </w:t>
      </w:r>
      <w:r w:rsidR="008A3E6B">
        <w:t>provided</w:t>
      </w:r>
      <w:r>
        <w:t>, as described below. This is just an option for the user to cho</w:t>
      </w:r>
      <w:r w:rsidR="00853842">
        <w:t>o</w:t>
      </w:r>
      <w:r>
        <w:t>se where to set numerical parameters for convenience: in a separate file, or all in one file</w:t>
      </w:r>
      <w:r w:rsidR="001325A3">
        <w:t xml:space="preserve">, see an example in </w:t>
      </w:r>
      <w:r w:rsidR="00853842">
        <w:fldChar w:fldCharType="begin"/>
      </w:r>
      <w:r w:rsidR="00853842">
        <w:instrText xml:space="preserve"> REF _Ref135729781 \h </w:instrText>
      </w:r>
      <w:r w:rsidR="00853842">
        <w:fldChar w:fldCharType="separate"/>
      </w:r>
      <w:r w:rsidR="00572812">
        <w:t xml:space="preserve">Figure </w:t>
      </w:r>
      <w:r w:rsidR="00572812">
        <w:rPr>
          <w:noProof/>
        </w:rPr>
        <w:t>VIII</w:t>
      </w:r>
      <w:r w:rsidR="00572812">
        <w:t>.</w:t>
      </w:r>
      <w:r w:rsidR="00572812">
        <w:rPr>
          <w:noProof/>
        </w:rPr>
        <w:t>2</w:t>
      </w:r>
      <w:r w:rsidR="00853842">
        <w:fldChar w:fldCharType="end"/>
      </w:r>
      <w:r>
        <w:t>.</w:t>
      </w:r>
    </w:p>
    <w:p w14:paraId="0F48CB05" w14:textId="28BB3446" w:rsidR="0072625C" w:rsidRDefault="00C6135D" w:rsidP="001325A3">
      <w:pPr>
        <w:pStyle w:val="ListParagraph"/>
        <w:ind w:left="709"/>
        <w:jc w:val="both"/>
      </w:pPr>
      <w:r>
        <w:t>Note that this option takes preceden</w:t>
      </w:r>
      <w:r w:rsidR="007D0B81">
        <w:t>ce</w:t>
      </w:r>
      <w:r>
        <w:t xml:space="preserve"> over the separate file </w:t>
      </w:r>
      <w:r w:rsidRPr="005060CA">
        <w:rPr>
          <w:color w:val="1F497D"/>
        </w:rPr>
        <w:t>NUMERICAL_PARAMETERS.txt</w:t>
      </w:r>
      <w:r w:rsidRPr="00C6135D">
        <w:t>: if both are present, the parameters will be read from here, and the separate file will be ignored.</w:t>
      </w:r>
    </w:p>
    <w:p w14:paraId="254CE4D3" w14:textId="499396DB" w:rsidR="005060CA" w:rsidRDefault="005060CA" w:rsidP="00572F72">
      <w:pPr>
        <w:pStyle w:val="ListParagraph"/>
        <w:numPr>
          <w:ilvl w:val="2"/>
          <w:numId w:val="45"/>
        </w:numPr>
        <w:spacing w:before="120" w:after="0"/>
        <w:ind w:left="709" w:hanging="329"/>
        <w:jc w:val="both"/>
      </w:pPr>
      <w:r>
        <w:t xml:space="preserve">All optional parameters at the end of the </w:t>
      </w:r>
      <w:r>
        <w:rPr>
          <w:color w:val="1F497D"/>
        </w:rPr>
        <w:t>NUMERICAL_PARAMETERS</w:t>
      </w:r>
      <w:r w:rsidRPr="00EC0BC1">
        <w:rPr>
          <w:color w:val="1F497D"/>
        </w:rPr>
        <w:t>.</w:t>
      </w:r>
      <w:r w:rsidRPr="00EE5EC4">
        <w:rPr>
          <w:color w:val="1F497D"/>
        </w:rPr>
        <w:t>txt</w:t>
      </w:r>
      <w:r w:rsidRPr="0072625C">
        <w:t xml:space="preserve"> (described below) may </w:t>
      </w:r>
      <w:r>
        <w:t>also be used here (e.g., MASS, AUGER, etc.).</w:t>
      </w:r>
    </w:p>
    <w:p w14:paraId="3E0F3CF4" w14:textId="77777777" w:rsidR="00FC7F2E" w:rsidRDefault="00FC7F2E" w:rsidP="00FC7F2E">
      <w:pPr>
        <w:pStyle w:val="ListParagraph"/>
        <w:spacing w:before="120" w:after="0"/>
        <w:ind w:left="709"/>
        <w:jc w:val="both"/>
      </w:pPr>
    </w:p>
    <w:p w14:paraId="36008DAB" w14:textId="03D28ED3" w:rsidR="001325A3" w:rsidRDefault="001325A3" w:rsidP="001325A3">
      <w:pPr>
        <w:pStyle w:val="ListParagraph"/>
        <w:spacing w:before="120" w:after="0"/>
        <w:ind w:left="284"/>
        <w:jc w:val="both"/>
      </w:pPr>
      <w:r>
        <w:rPr>
          <w:noProof/>
        </w:rPr>
        <w:drawing>
          <wp:inline distT="0" distB="0" distL="0" distR="0" wp14:anchorId="3FBDECF6" wp14:editId="72E3B953">
            <wp:extent cx="5995135" cy="34182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8167" t="18369" r="10895" b="9695"/>
                    <a:stretch/>
                  </pic:blipFill>
                  <pic:spPr bwMode="auto">
                    <a:xfrm>
                      <a:off x="0" y="0"/>
                      <a:ext cx="6014089" cy="3429086"/>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4D36DEA2" w:rsidR="001325A3" w:rsidRDefault="001325A3" w:rsidP="001325A3">
      <w:pPr>
        <w:pStyle w:val="Caption"/>
      </w:pPr>
      <w:bookmarkStart w:id="17" w:name="_Ref135729781"/>
      <w:r>
        <w:lastRenderedPageBreak/>
        <w:t xml:space="preserve">Figure </w:t>
      </w:r>
      <w:fldSimple w:instr=" STYLEREF 1 \s ">
        <w:r w:rsidR="00572812">
          <w:rPr>
            <w:noProof/>
          </w:rPr>
          <w:t>VIII</w:t>
        </w:r>
      </w:fldSimple>
      <w:r>
        <w:t>.</w:t>
      </w:r>
      <w:fldSimple w:instr=" SEQ Figure \* ARABIC \s 1 ">
        <w:r w:rsidR="00572812">
          <w:rPr>
            <w:noProof/>
          </w:rPr>
          <w:t>2</w:t>
        </w:r>
      </w:fldSimple>
      <w:bookmarkEnd w:id="17"/>
      <w:r>
        <w:t xml:space="preserve"> INPUT_</w:t>
      </w:r>
      <w:r w:rsidRPr="00316722">
        <w:t xml:space="preserve"> </w:t>
      </w:r>
      <w:r>
        <w:t>MATERIAL.txt or INPUT.txt example with option NUMERICS included.</w:t>
      </w:r>
    </w:p>
    <w:p w14:paraId="5B2C130F" w14:textId="4FE641D0"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8" w:name="_Ref113547042"/>
      <w:bookmarkStart w:id="19" w:name="_Toc135729400"/>
      <w:r>
        <w:t xml:space="preserve">File </w:t>
      </w:r>
      <w:r>
        <w:rPr>
          <w:color w:val="1F497D"/>
        </w:rPr>
        <w:t>NUMERICAL_PARAMETERS</w:t>
      </w:r>
      <w:r w:rsidRPr="00EC0BC1">
        <w:rPr>
          <w:color w:val="1F497D"/>
        </w:rPr>
        <w:t>.</w:t>
      </w:r>
      <w:r w:rsidRPr="00EE5EC4">
        <w:rPr>
          <w:color w:val="1F497D"/>
        </w:rPr>
        <w:t>txt</w:t>
      </w:r>
      <w:bookmarkEnd w:id="18"/>
      <w:bookmarkEnd w:id="19"/>
    </w:p>
    <w:p w14:paraId="64650EDD" w14:textId="77777777" w:rsidR="005C67C8" w:rsidRPr="005C67C8" w:rsidRDefault="00DF71D0" w:rsidP="005C67C8">
      <w:pPr>
        <w:ind w:left="360"/>
        <w:jc w:val="both"/>
      </w:pPr>
      <w:r>
        <w:t xml:space="preserve">File </w:t>
      </w:r>
      <w:r w:rsidRPr="004B70C3">
        <w:rPr>
          <w:color w:val="1F497D" w:themeColor="text2"/>
        </w:rPr>
        <w:t>NUMERICAL_PARAMETERS.txt</w:t>
      </w:r>
      <w:r>
        <w:t xml:space="preserve"> contains the following lines, which must be exactly in this order, with exactly as many numbers inside in each line, as described below:</w:t>
      </w:r>
      <w:r w:rsidR="0079673D" w:rsidRPr="0079673D">
        <w:rPr>
          <w:noProof/>
          <w:lang w:val="en-US"/>
        </w:rPr>
        <w:t xml:space="preserve"> </w:t>
      </w:r>
    </w:p>
    <w:p w14:paraId="13F818D8" w14:textId="064753D1" w:rsidR="00DF71D0" w:rsidRDefault="00332ECC" w:rsidP="00E41D3D">
      <w:pPr>
        <w:pStyle w:val="ListParagraph"/>
        <w:ind w:left="0"/>
        <w:jc w:val="both"/>
      </w:pPr>
      <w:r>
        <w:rPr>
          <w:noProof/>
        </w:rPr>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525CB854" w:rsidR="00060FAC" w:rsidRDefault="00060FAC" w:rsidP="00060FAC">
      <w:pPr>
        <w:pStyle w:val="Caption"/>
      </w:pPr>
      <w:r>
        <w:t xml:space="preserve">Figure </w:t>
      </w:r>
      <w:r w:rsidR="004271B4">
        <w:fldChar w:fldCharType="begin"/>
      </w:r>
      <w:r w:rsidR="004271B4">
        <w:instrText xml:space="preserve"> STYLEREF 1 \s </w:instrText>
      </w:r>
      <w:r w:rsidR="004271B4">
        <w:fldChar w:fldCharType="separate"/>
      </w:r>
      <w:r w:rsidR="00572812">
        <w:rPr>
          <w:noProof/>
        </w:rPr>
        <w:t>VIII</w:t>
      </w:r>
      <w:r w:rsidR="004271B4">
        <w:rPr>
          <w:noProof/>
        </w:rPr>
        <w:fldChar w:fldCharType="end"/>
      </w:r>
      <w:r w:rsidR="008F65B0">
        <w:t>.</w:t>
      </w:r>
      <w:r w:rsidR="004271B4">
        <w:fldChar w:fldCharType="begin"/>
      </w:r>
      <w:r w:rsidR="004271B4">
        <w:instrText xml:space="preserve"> SEQ Figure \* ARABIC \s 1 </w:instrText>
      </w:r>
      <w:r w:rsidR="004271B4">
        <w:fldChar w:fldCharType="separate"/>
      </w:r>
      <w:r w:rsidR="00572812">
        <w:rPr>
          <w:noProof/>
        </w:rPr>
        <w:t>3</w:t>
      </w:r>
      <w:r w:rsidR="004271B4">
        <w:rPr>
          <w:noProof/>
        </w:rPr>
        <w:fldChar w:fldCharType="end"/>
      </w:r>
      <w:r>
        <w:t xml:space="preserve">. NUMERICAL_PARAMETERS.txt </w:t>
      </w:r>
      <w:r w:rsidR="00CB1564">
        <w:t xml:space="preserve">(or optional lines in INPUT.txt after the flag NUMERICS) </w:t>
      </w:r>
      <w:r>
        <w:t>example.</w:t>
      </w:r>
    </w:p>
    <w:p w14:paraId="6AF23693" w14:textId="77777777" w:rsidR="00060FAC" w:rsidRDefault="00060FAC" w:rsidP="00E17170">
      <w:pPr>
        <w:pStyle w:val="ListParagraph"/>
        <w:ind w:left="-284"/>
        <w:jc w:val="both"/>
      </w:pPr>
    </w:p>
    <w:p w14:paraId="6924987D" w14:textId="6FDD9C1B" w:rsidR="00DF71D0" w:rsidRDefault="00DF71D0" w:rsidP="00533F37">
      <w:pPr>
        <w:pStyle w:val="ListParagraph"/>
        <w:numPr>
          <w:ilvl w:val="0"/>
          <w:numId w:val="31"/>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r w:rsidR="00F22C4A" w:rsidRPr="00F22C4A">
        <w:rPr>
          <w:b/>
        </w:rPr>
        <w:t>Ntot</w:t>
      </w:r>
      <w:r w:rsidR="00F22C4A">
        <w:t>=Nat</w:t>
      </w:r>
      <w:r>
        <w:t>*Nx*Ny*Nz.</w:t>
      </w:r>
    </w:p>
    <w:p w14:paraId="3BFAF39D" w14:textId="77777777" w:rsidR="00F9425F" w:rsidRDefault="00F9425F" w:rsidP="00533F37">
      <w:pPr>
        <w:pStyle w:val="ListParagraph"/>
        <w:numPr>
          <w:ilvl w:val="1"/>
          <w:numId w:val="31"/>
        </w:numPr>
        <w:jc w:val="both"/>
      </w:pPr>
      <w:r>
        <w:t>The numbers in a raw must be separated by TAB, not SPACE.</w:t>
      </w:r>
    </w:p>
    <w:p w14:paraId="25609FB5" w14:textId="64D07343" w:rsidR="00707B73" w:rsidRPr="00707B73" w:rsidRDefault="00707B73" w:rsidP="00533F37">
      <w:pPr>
        <w:pStyle w:val="ListParagraph"/>
        <w:numPr>
          <w:ilvl w:val="1"/>
          <w:numId w:val="31"/>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533F37">
      <w:pPr>
        <w:pStyle w:val="ListParagraph"/>
        <w:numPr>
          <w:ilvl w:val="0"/>
          <w:numId w:val="31"/>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r w:rsidR="00486EF0">
        <w:rPr>
          <w:i/>
          <w:iCs/>
        </w:rPr>
        <w:t>i.e.</w:t>
      </w:r>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533F37">
      <w:pPr>
        <w:pStyle w:val="ListParagraph"/>
        <w:numPr>
          <w:ilvl w:val="0"/>
          <w:numId w:val="31"/>
        </w:numPr>
        <w:jc w:val="both"/>
      </w:pPr>
      <w:r>
        <w:lastRenderedPageBreak/>
        <w:t>which cross sections to use in the MC module: set here CDF (</w:t>
      </w:r>
      <w:r w:rsidR="00F22C4A">
        <w:t>a cdf-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533F37">
      <w:pPr>
        <w:pStyle w:val="ListParagraph"/>
        <w:numPr>
          <w:ilvl w:val="0"/>
          <w:numId w:val="31"/>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to be used in the MC simulations. This value overwrites the default value given in the cdf-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533F37">
      <w:pPr>
        <w:pStyle w:val="ListParagraph"/>
        <w:numPr>
          <w:ilvl w:val="0"/>
          <w:numId w:val="31"/>
        </w:numPr>
        <w:jc w:val="both"/>
      </w:pPr>
      <w:r>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r w:rsidR="00F22C4A">
        <w:t>/(Dose *</w:t>
      </w:r>
      <w:r w:rsidR="00F22C4A" w:rsidRPr="00F22C4A">
        <w:t xml:space="preserve"> </w:t>
      </w:r>
      <w:r w:rsidR="00F22C4A">
        <w:t>Nto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533F37">
      <w:pPr>
        <w:pStyle w:val="ListParagraph"/>
        <w:numPr>
          <w:ilvl w:val="0"/>
          <w:numId w:val="31"/>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533F37">
      <w:pPr>
        <w:pStyle w:val="ListParagraph"/>
        <w:numPr>
          <w:ilvl w:val="0"/>
          <w:numId w:val="31"/>
        </w:numPr>
        <w:jc w:val="both"/>
      </w:pPr>
      <w:r>
        <w:t>which MD integ</w:t>
      </w:r>
      <w:r w:rsidR="001E5C90">
        <w:t>rator to use: 0 = velocity Ver</w:t>
      </w:r>
      <w:r>
        <w:t>l</w:t>
      </w:r>
      <w:r w:rsidR="001E5C90">
        <w:t>et</w:t>
      </w:r>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it is 4 times slower than Verlet</w:t>
      </w:r>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2 = Martyna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as fast as Verlet</w:t>
      </w:r>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Martyna algorithm is included only for atomic coordinates, while for the supercell vectors Verlet </w:t>
      </w:r>
      <w:r w:rsidR="00C112C1">
        <w:rPr>
          <w:i/>
        </w:rPr>
        <w:t xml:space="preserve">is used </w:t>
      </w:r>
      <w:r w:rsidR="00C112C1" w:rsidRPr="00C112C1">
        <w:rPr>
          <w:i/>
        </w:rPr>
        <w:t>(2d order).</w:t>
      </w:r>
    </w:p>
    <w:p w14:paraId="1ACB8057" w14:textId="2CA4F2E2" w:rsidR="003934EA" w:rsidRDefault="003934EA" w:rsidP="00533F37">
      <w:pPr>
        <w:pStyle w:val="ListParagraph"/>
        <w:numPr>
          <w:ilvl w:val="0"/>
          <w:numId w:val="31"/>
        </w:numPr>
        <w:jc w:val="both"/>
      </w:pPr>
      <w:r>
        <w:t>exclude MD module, freezing the atoms in their equilibrium positions (if set 0), or allow the atoms to move (set 1). The default option is 1.</w:t>
      </w:r>
    </w:p>
    <w:p w14:paraId="0C073D3C" w14:textId="4F0698F3" w:rsidR="004064AB" w:rsidRDefault="004064AB" w:rsidP="00533F37">
      <w:pPr>
        <w:pStyle w:val="ListParagraph"/>
        <w:numPr>
          <w:ilvl w:val="0"/>
          <w:numId w:val="31"/>
        </w:numPr>
        <w:jc w:val="both"/>
      </w:pPr>
      <w:r>
        <w:t xml:space="preserve">effective mass of the super-cell in [atomic mass] used in the framework of the Parrinello-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533F37">
      <w:pPr>
        <w:pStyle w:val="ListParagraph"/>
        <w:numPr>
          <w:ilvl w:val="0"/>
          <w:numId w:val="31"/>
        </w:numPr>
        <w:jc w:val="both"/>
      </w:pPr>
      <w:r>
        <w:t>time-step for the MD calculation</w:t>
      </w:r>
      <w:r w:rsidR="00CC170D">
        <w:t>s</w:t>
      </w:r>
      <w:r w:rsidR="005B5A0B">
        <w:t>.</w:t>
      </w:r>
    </w:p>
    <w:p w14:paraId="77D3D724" w14:textId="77777777" w:rsidR="005B5A0B" w:rsidRDefault="005B5A0B" w:rsidP="00252773">
      <w:pPr>
        <w:pStyle w:val="ListParagraph"/>
        <w:ind w:left="1440"/>
        <w:jc w:val="both"/>
      </w:pPr>
      <w:r>
        <w:t>It can be set in two ways:</w:t>
      </w:r>
    </w:p>
    <w:p w14:paraId="14F1756B" w14:textId="4CCC0C51" w:rsidR="00F51E57" w:rsidRDefault="005B5A0B" w:rsidP="00533F37">
      <w:pPr>
        <w:pStyle w:val="ListParagraph"/>
        <w:numPr>
          <w:ilvl w:val="1"/>
          <w:numId w:val="31"/>
        </w:numPr>
        <w:jc w:val="both"/>
      </w:pPr>
      <w:r>
        <w:t>Constant time-step: write any real(8) number of dt in</w:t>
      </w:r>
      <w:r w:rsidR="00CC170D">
        <w:t xml:space="preserve"> [fs]. Default value is 0.1 fs (</w:t>
      </w:r>
      <w:r w:rsidR="00182548">
        <w:t>or smaller</w:t>
      </w:r>
      <w:r w:rsidR="00CC170D">
        <w:t xml:space="preserve"> for P=const</w:t>
      </w:r>
      <w:r w:rsidR="008E66F5">
        <w:t xml:space="preserve"> simulations, see below), but in</w:t>
      </w:r>
      <w:r w:rsidR="00CC170D">
        <w:t xml:space="preserve"> some simulations can be as large as 1 fs or even larger (especially for V=const simulations)</w:t>
      </w:r>
      <w:r w:rsidR="00F51E57">
        <w:t xml:space="preserve">. Larger steps can lead to instabilities, smaller steps conserve energy better but run the program </w:t>
      </w:r>
      <w:r w:rsidR="002F630C">
        <w:t>slower</w:t>
      </w:r>
      <w:r w:rsidR="00F51E57">
        <w:t>.</w:t>
      </w:r>
    </w:p>
    <w:p w14:paraId="7E3CB46D" w14:textId="77777777" w:rsidR="0071598E" w:rsidRDefault="005B5A0B" w:rsidP="00533F37">
      <w:pPr>
        <w:pStyle w:val="ListParagraph"/>
        <w:numPr>
          <w:ilvl w:val="1"/>
          <w:numId w:val="31"/>
        </w:numPr>
        <w:jc w:val="both"/>
      </w:pPr>
      <w:r>
        <w:t xml:space="preserve">Variable time-step: write here </w:t>
      </w:r>
      <w:r w:rsidR="00BF77EE">
        <w:t xml:space="preserve">a </w:t>
      </w:r>
      <w:r>
        <w:t>name of a file where the array of timesteps is provided. The file must be present in the same folder INPUT_DATA. The file must contain two columns</w:t>
      </w:r>
      <w:r w:rsidR="00252773">
        <w:t xml:space="preserve">. </w:t>
      </w:r>
      <w:r>
        <w:t xml:space="preserve">First column: time instant in [fs], when to change the timestep to the one given in the second column. </w:t>
      </w:r>
    </w:p>
    <w:p w14:paraId="3B033300" w14:textId="6AF96FA3" w:rsidR="005B5A0B" w:rsidRDefault="005B5A0B" w:rsidP="0071598E">
      <w:pPr>
        <w:pStyle w:val="ListParagraph"/>
        <w:ind w:left="1440"/>
        <w:jc w:val="both"/>
      </w:pPr>
      <w:r>
        <w:t>E.g., if the file contains the following lines:</w:t>
      </w:r>
    </w:p>
    <w:p w14:paraId="04C86364" w14:textId="77777777" w:rsidR="005B5A0B" w:rsidRDefault="005B5A0B" w:rsidP="00423DAB">
      <w:pPr>
        <w:pStyle w:val="ListParagraph"/>
        <w:ind w:left="1440"/>
        <w:jc w:val="both"/>
      </w:pPr>
      <w:r>
        <w:t>-1.0e10</w:t>
      </w:r>
      <w:r>
        <w:tab/>
        <w:t>1.0</w:t>
      </w:r>
    </w:p>
    <w:p w14:paraId="1699A562" w14:textId="77777777" w:rsidR="005B5A0B" w:rsidRDefault="005B5A0B" w:rsidP="00423DAB">
      <w:pPr>
        <w:pStyle w:val="ListParagraph"/>
        <w:ind w:left="1440"/>
        <w:jc w:val="both"/>
      </w:pPr>
      <w:r>
        <w:t>-50</w:t>
      </w:r>
      <w:r>
        <w:tab/>
      </w:r>
      <w:r>
        <w:tab/>
        <w:t>0.2</w:t>
      </w:r>
    </w:p>
    <w:p w14:paraId="1F6A60F8" w14:textId="77777777" w:rsidR="005B5A0B" w:rsidRDefault="005B5A0B" w:rsidP="00423DAB">
      <w:pPr>
        <w:pStyle w:val="ListParagraph"/>
        <w:ind w:left="1440"/>
        <w:jc w:val="both"/>
      </w:pPr>
      <w:r>
        <w:t>100</w:t>
      </w:r>
      <w:r>
        <w:tab/>
        <w:t>0.5</w:t>
      </w:r>
    </w:p>
    <w:p w14:paraId="4F16BEB1" w14:textId="74241AA5" w:rsidR="005B5A0B" w:rsidRDefault="005B5A0B" w:rsidP="00423DAB">
      <w:pPr>
        <w:pStyle w:val="ListParagraph"/>
        <w:ind w:left="1440"/>
        <w:jc w:val="both"/>
      </w:pPr>
      <w:r>
        <w:t>At the first timestep of the simulation, the timestep is set 1.0 fs. At the time instant of -50 fs, the timestep is changed to 0.2 fs. At the time instant of 100 fs, it is changed to 0.5 fs.</w:t>
      </w:r>
    </w:p>
    <w:p w14:paraId="369E79C6" w14:textId="1E65FD38" w:rsidR="00961415" w:rsidRDefault="00961415" w:rsidP="00533F37">
      <w:pPr>
        <w:pStyle w:val="ListParagraph"/>
        <w:numPr>
          <w:ilvl w:val="0"/>
          <w:numId w:val="31"/>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533F37">
      <w:pPr>
        <w:pStyle w:val="ListParagraph"/>
        <w:numPr>
          <w:ilvl w:val="0"/>
          <w:numId w:val="31"/>
        </w:numPr>
        <w:jc w:val="both"/>
      </w:pPr>
      <w:r>
        <w:t>here 1 means constant pressure simulations (</w:t>
      </w:r>
      <w:r w:rsidR="004C2DBB">
        <w:t xml:space="preserve">P=const; </w:t>
      </w:r>
      <w:r>
        <w:t>Parrinello-Rahman scheme of the super-cell motion</w:t>
      </w:r>
      <w:r w:rsidR="00E643AC">
        <w:t>, NPH ensemble</w:t>
      </w:r>
      <w:r>
        <w:t>); 0 means constant volume</w:t>
      </w:r>
      <w:r w:rsidR="004C2DBB">
        <w:t xml:space="preserve"> (V=const</w:t>
      </w:r>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const (0) is the default choice.</w:t>
      </w:r>
    </w:p>
    <w:p w14:paraId="6E87B27E" w14:textId="0321872D" w:rsidR="00BB4EF8" w:rsidRDefault="00BB4EF8" w:rsidP="00533F37">
      <w:pPr>
        <w:pStyle w:val="ListParagraph"/>
        <w:numPr>
          <w:ilvl w:val="0"/>
          <w:numId w:val="31"/>
        </w:numPr>
        <w:jc w:val="both"/>
      </w:pPr>
      <w:r>
        <w:lastRenderedPageBreak/>
        <w:t>external pressure applied (set 0 to use for normal atmospheric pressure).</w:t>
      </w:r>
      <w:r w:rsidR="004C2DBB">
        <w:t xml:space="preserve"> Used only in case of P=const simulation.</w:t>
      </w:r>
    </w:p>
    <w:p w14:paraId="757887C2" w14:textId="384B8059" w:rsidR="00D8270B" w:rsidRDefault="00D8270B" w:rsidP="00533F37">
      <w:pPr>
        <w:pStyle w:val="ListParagraph"/>
        <w:numPr>
          <w:ilvl w:val="0"/>
          <w:numId w:val="31"/>
        </w:numPr>
        <w:jc w:val="both"/>
      </w:pPr>
      <w:r>
        <w:t>contains 3 numbers to set self-consistent-charge (SCC) calculations parameters:</w:t>
      </w:r>
    </w:p>
    <w:p w14:paraId="50E9E01F" w14:textId="77777777" w:rsidR="006F3226" w:rsidRDefault="00D8270B" w:rsidP="00533F37">
      <w:pPr>
        <w:pStyle w:val="ListParagraph"/>
        <w:numPr>
          <w:ilvl w:val="1"/>
          <w:numId w:val="31"/>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533F37">
      <w:pPr>
        <w:pStyle w:val="ListParagraph"/>
        <w:numPr>
          <w:ilvl w:val="1"/>
          <w:numId w:val="31"/>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r w:rsidRPr="00D8270B">
        <w:t>Klopman-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r w:rsidRPr="00D8270B">
        <w:t>Mataga-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533F37">
      <w:pPr>
        <w:pStyle w:val="ListParagraph"/>
        <w:numPr>
          <w:ilvl w:val="1"/>
          <w:numId w:val="31"/>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140EDB3D" w:rsidR="00AB0950" w:rsidRDefault="00AB0950" w:rsidP="00533F37">
      <w:pPr>
        <w:pStyle w:val="ListParagraph"/>
        <w:numPr>
          <w:ilvl w:val="0"/>
          <w:numId w:val="31"/>
        </w:numPr>
        <w:jc w:val="both"/>
      </w:pPr>
      <w:r>
        <w:t xml:space="preserve">contains </w:t>
      </w:r>
      <w:r w:rsidR="006E4EFA">
        <w:t>three</w:t>
      </w:r>
      <w:r>
        <w:t xml:space="preserve"> numbers:</w:t>
      </w:r>
    </w:p>
    <w:p w14:paraId="71DD78B5" w14:textId="77777777" w:rsidR="00BB4EF8" w:rsidRDefault="00AB0950" w:rsidP="00533F37">
      <w:pPr>
        <w:pStyle w:val="ListParagraph"/>
        <w:numPr>
          <w:ilvl w:val="1"/>
          <w:numId w:val="31"/>
        </w:numPr>
        <w:jc w:val="both"/>
      </w:pPr>
      <w:r>
        <w:t xml:space="preserve">First one </w:t>
      </w:r>
      <w:r w:rsidR="00BB4EF8">
        <w:t>describes which scheme of simulation to use:</w:t>
      </w:r>
    </w:p>
    <w:p w14:paraId="586CB795" w14:textId="23E3AE8A" w:rsidR="006619F9" w:rsidRPr="00E17170" w:rsidRDefault="006619F9" w:rsidP="00F15D6C">
      <w:pPr>
        <w:pStyle w:val="ListParagraph"/>
        <w:jc w:val="both"/>
        <w:rPr>
          <w:u w:val="single"/>
        </w:rPr>
      </w:pPr>
      <w:r>
        <w:t>0 sets a scheme of decoupled electrons and ions, with instant electron thermalisation (something like Two-Temperature Model).</w:t>
      </w:r>
    </w:p>
    <w:p w14:paraId="5DCBA479" w14:textId="77777777" w:rsidR="00BB4EF8" w:rsidRDefault="006619F9" w:rsidP="00F15D6C">
      <w:pPr>
        <w:pStyle w:val="ListParagraph"/>
        <w:jc w:val="both"/>
      </w:pPr>
      <w:r>
        <w:t>1 s</w:t>
      </w:r>
      <w:r w:rsidR="00BB4EF8">
        <w:t>et</w:t>
      </w:r>
      <w:r>
        <w:t>s</w:t>
      </w:r>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w:t>
      </w:r>
      <w:r w:rsidR="0079528D" w:rsidRPr="005F14A8">
        <w:rPr>
          <w:i/>
          <w:iCs/>
        </w:rPr>
        <w:t>does not work well with a pulse on</w:t>
      </w:r>
      <w:r w:rsidR="00A325A3" w:rsidRPr="005F14A8">
        <w:rPr>
          <w:i/>
          <w:iCs/>
        </w:rPr>
        <w:t xml:space="preserve"> or with electron-ion coupling on</w:t>
      </w:r>
      <w:r w:rsidR="0079528D" w:rsidRPr="005F14A8">
        <w:rPr>
          <w:i/>
          <w:iCs/>
        </w:rPr>
        <w:t>, only for tests of unirradiated material</w:t>
      </w:r>
      <w:r w:rsidR="0079528D">
        <w:t>)</w:t>
      </w:r>
      <w:r>
        <w:t>.</w:t>
      </w:r>
    </w:p>
    <w:p w14:paraId="07988238" w14:textId="77777777" w:rsidR="005F14A8" w:rsidRDefault="006619F9" w:rsidP="00F15D6C">
      <w:pPr>
        <w:pStyle w:val="ListParagraph"/>
        <w:jc w:val="both"/>
      </w:pPr>
      <w:r>
        <w:t>3</w:t>
      </w:r>
      <w:r w:rsidR="0079528D">
        <w:t xml:space="preserve"> use</w:t>
      </w:r>
      <w:r>
        <w:t>s the</w:t>
      </w:r>
      <w:r w:rsidR="0079528D">
        <w:t xml:space="preserve"> true Born-Oppenheimer</w:t>
      </w:r>
      <w:r w:rsidR="0012032A">
        <w:t xml:space="preserve"> (BO)</w:t>
      </w:r>
      <w:r w:rsidR="0079528D">
        <w:t xml:space="preserve"> scheme </w:t>
      </w:r>
      <w:r w:rsidR="00043857">
        <w:t>– constant electron populations</w:t>
      </w:r>
      <w:r>
        <w:t>.</w:t>
      </w:r>
      <w:r w:rsidR="005F14A8">
        <w:t xml:space="preserve"> </w:t>
      </w:r>
    </w:p>
    <w:p w14:paraId="67027E27" w14:textId="49817CAB" w:rsidR="0079528D" w:rsidRDefault="005F14A8" w:rsidP="00F15D6C">
      <w:pPr>
        <w:pStyle w:val="ListParagraph"/>
        <w:jc w:val="both"/>
      </w:pPr>
      <w:r w:rsidRPr="005F14A8">
        <w:rPr>
          <w:i/>
          <w:iCs/>
        </w:rPr>
        <w:t>Note</w:t>
      </w:r>
      <w:r>
        <w:t xml:space="preserve"> that if the laser pulse is on, the populations will change; also, if the electron-phonon coupling is on, it will affect the populations so the simulation instead of BO will be Ehrenfest-like dynamics.</w:t>
      </w:r>
    </w:p>
    <w:p w14:paraId="70BB479C" w14:textId="7D79D723" w:rsidR="0012032A" w:rsidRDefault="0012032A" w:rsidP="00F15D6C">
      <w:pPr>
        <w:pStyle w:val="ListParagraph"/>
        <w:jc w:val="both"/>
      </w:pPr>
      <w:r>
        <w:t>4 uses the relaxation time approximation to trace evolution of the electron distribution function</w:t>
      </w:r>
      <w:r w:rsidR="00A56B1C">
        <w:t xml:space="preserve">. </w:t>
      </w:r>
      <w:r w:rsidR="00A56B1C" w:rsidRPr="00A56B1C">
        <w:rPr>
          <w:i/>
          <w:iCs/>
        </w:rPr>
        <w:t>This should be the default choice.</w:t>
      </w:r>
    </w:p>
    <w:p w14:paraId="65AE7C47" w14:textId="53844B42" w:rsidR="00F9425F" w:rsidRPr="006E4EFA" w:rsidRDefault="006619F9" w:rsidP="00533F37">
      <w:pPr>
        <w:pStyle w:val="ListParagraph"/>
        <w:numPr>
          <w:ilvl w:val="1"/>
          <w:numId w:val="31"/>
        </w:numPr>
        <w:jc w:val="both"/>
      </w:pPr>
      <w:r>
        <w:t xml:space="preserve">Second number tells when the scheme should start to be used. </w:t>
      </w:r>
      <w:r w:rsidR="00E40C8D">
        <w:t xml:space="preserve">This parameter is used only if the first number is set to 1, then the simulation may be run with option 2, until the given here time is reached. </w:t>
      </w:r>
      <w:r>
        <w:t xml:space="preserve">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sidRPr="00E40C8D">
        <w:rPr>
          <w:i/>
        </w:rPr>
        <w:t>Strongly r</w:t>
      </w:r>
      <w:r w:rsidR="00A325A3" w:rsidRPr="00E40C8D">
        <w:rPr>
          <w:i/>
        </w:rPr>
        <w:t xml:space="preserve">ecommended not to </w:t>
      </w:r>
      <w:r w:rsidR="00282814" w:rsidRPr="00E40C8D">
        <w:rPr>
          <w:i/>
        </w:rPr>
        <w:t>change!</w:t>
      </w:r>
    </w:p>
    <w:p w14:paraId="52CC447E" w14:textId="77777777" w:rsidR="00A56B1C" w:rsidRPr="00A56B1C" w:rsidRDefault="006E4EFA" w:rsidP="00533F37">
      <w:pPr>
        <w:pStyle w:val="ListParagraph"/>
        <w:numPr>
          <w:ilvl w:val="1"/>
          <w:numId w:val="31"/>
        </w:numPr>
        <w:jc w:val="both"/>
      </w:pPr>
      <w:r>
        <w:rPr>
          <w:iCs/>
        </w:rPr>
        <w:t xml:space="preserve">Third number sets the </w:t>
      </w:r>
      <w:r>
        <w:rPr>
          <w:iCs/>
          <w:lang w:val="en-US"/>
        </w:rPr>
        <w:t>characteristic time in [fs], used in the relaxation-time approximation only</w:t>
      </w:r>
      <w:r w:rsidR="00A56B1C">
        <w:rPr>
          <w:iCs/>
          <w:lang w:val="en-US"/>
        </w:rPr>
        <w:t xml:space="preserve">. </w:t>
      </w:r>
    </w:p>
    <w:p w14:paraId="4CC487F9" w14:textId="41F048C4" w:rsidR="006E4EFA" w:rsidRDefault="00A56B1C" w:rsidP="00A56B1C">
      <w:pPr>
        <w:pStyle w:val="ListParagraph"/>
        <w:ind w:left="1440"/>
        <w:jc w:val="both"/>
      </w:pPr>
      <w:r w:rsidRPr="00A56B1C">
        <w:rPr>
          <w:i/>
          <w:lang w:val="en-US"/>
        </w:rPr>
        <w:t>Note</w:t>
      </w:r>
      <w:r>
        <w:rPr>
          <w:iCs/>
          <w:lang w:val="en-US"/>
        </w:rPr>
        <w:t xml:space="preserve">: To turn the simulation </w:t>
      </w:r>
      <w:r w:rsidR="005C338D">
        <w:rPr>
          <w:iCs/>
          <w:lang w:val="en-US"/>
        </w:rPr>
        <w:t>in</w:t>
      </w:r>
      <w:r>
        <w:rPr>
          <w:iCs/>
          <w:lang w:val="en-US"/>
        </w:rPr>
        <w:t>to instantaneous thermalization (equivalent to option 0 in “a”), set here time = 0.0</w:t>
      </w:r>
      <w:r w:rsidR="006C4D57">
        <w:rPr>
          <w:iCs/>
          <w:lang w:val="en-US"/>
        </w:rPr>
        <w:t>e0</w:t>
      </w:r>
      <w:r>
        <w:rPr>
          <w:iCs/>
          <w:lang w:val="en-US"/>
        </w:rPr>
        <w:t xml:space="preserve">. To turn </w:t>
      </w:r>
      <w:r w:rsidR="005C338D">
        <w:rPr>
          <w:iCs/>
          <w:lang w:val="en-US"/>
        </w:rPr>
        <w:t xml:space="preserve">the </w:t>
      </w:r>
      <w:r>
        <w:rPr>
          <w:iCs/>
          <w:lang w:val="en-US"/>
        </w:rPr>
        <w:t xml:space="preserve">simulation </w:t>
      </w:r>
      <w:r w:rsidR="005C338D">
        <w:rPr>
          <w:iCs/>
          <w:lang w:val="en-US"/>
        </w:rPr>
        <w:t>in</w:t>
      </w:r>
      <w:r>
        <w:rPr>
          <w:iCs/>
          <w:lang w:val="en-US"/>
        </w:rPr>
        <w:t xml:space="preserve">to Ehrenfest-like (or BO, </w:t>
      </w:r>
      <w:r w:rsidR="00275BA1">
        <w:rPr>
          <w:iCs/>
          <w:lang w:val="en-US"/>
        </w:rPr>
        <w:t>i</w:t>
      </w:r>
      <w:r>
        <w:rPr>
          <w:iCs/>
          <w:lang w:val="en-US"/>
        </w:rPr>
        <w:t xml:space="preserve">f </w:t>
      </w:r>
      <w:r w:rsidR="00275BA1">
        <w:rPr>
          <w:iCs/>
          <w:lang w:val="en-US"/>
        </w:rPr>
        <w:t xml:space="preserve">the electron-ion </w:t>
      </w:r>
      <w:r>
        <w:rPr>
          <w:iCs/>
          <w:lang w:val="en-US"/>
        </w:rPr>
        <w:t>coupling is off), set here infinite time, e.g., 1.0e20.</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533F37">
      <w:pPr>
        <w:pStyle w:val="ListParagraph"/>
        <w:numPr>
          <w:ilvl w:val="0"/>
          <w:numId w:val="31"/>
        </w:numPr>
        <w:jc w:val="both"/>
      </w:pPr>
      <w:r>
        <w:t>which electron-phonon coupling to use:</w:t>
      </w:r>
    </w:p>
    <w:p w14:paraId="12CA76DD" w14:textId="77777777" w:rsidR="0070426C" w:rsidRDefault="00040906" w:rsidP="00533F37">
      <w:pPr>
        <w:pStyle w:val="ListParagraph"/>
        <w:numPr>
          <w:ilvl w:val="1"/>
          <w:numId w:val="31"/>
        </w:numPr>
        <w:jc w:val="both"/>
      </w:pPr>
      <w:r>
        <w:t xml:space="preserve">0 means no coupling included; </w:t>
      </w:r>
    </w:p>
    <w:p w14:paraId="45B296C1" w14:textId="2F71126A" w:rsidR="0070426C" w:rsidRDefault="000C5994" w:rsidP="0070426C">
      <w:pPr>
        <w:pStyle w:val="ListParagraph"/>
        <w:ind w:left="1440"/>
        <w:jc w:val="both"/>
      </w:pPr>
      <w:r>
        <w:lastRenderedPageBreak/>
        <w:t>-</w:t>
      </w:r>
      <w:r w:rsidR="00040906">
        <w:t xml:space="preserve">1 </w:t>
      </w:r>
      <w:r>
        <w:t xml:space="preserve">generalization of </w:t>
      </w:r>
      <w:r w:rsidR="00040906">
        <w:t>dynamical coupling</w:t>
      </w:r>
      <w:r w:rsidR="00E17170">
        <w:t xml:space="preserve"> as described in Ref.</w:t>
      </w:r>
      <w:r w:rsidR="00C51107">
        <w:fldChar w:fldCharType="begin" w:fldLock="1"/>
      </w:r>
      <w:r w:rsidR="00DC38E8">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1]","plainTextFormattedCitation":"[31]","previouslyFormattedCitation":"[31]"},"properties":{"noteIndex":0},"schema":"https://github.com/citation-style-language/schema/raw/master/csl-citation.json"}</w:instrText>
      </w:r>
      <w:r w:rsidR="00C51107">
        <w:fldChar w:fldCharType="separate"/>
      </w:r>
      <w:r w:rsidR="00C51107" w:rsidRPr="00C51107">
        <w:rPr>
          <w:noProof/>
        </w:rPr>
        <w:t>[31]</w:t>
      </w:r>
      <w:r w:rsidR="00C51107">
        <w:fldChar w:fldCharType="end"/>
      </w:r>
      <w:r w:rsidR="00040906">
        <w:t xml:space="preserve"> (</w:t>
      </w:r>
      <w:r w:rsidR="00040906" w:rsidRPr="00E17170">
        <w:rPr>
          <w:u w:val="single"/>
        </w:rPr>
        <w:t>this must be the default choice</w:t>
      </w:r>
      <w:r w:rsidR="00040906">
        <w:t xml:space="preserve">); </w:t>
      </w:r>
    </w:p>
    <w:p w14:paraId="2791E4D3" w14:textId="6BA7C78F" w:rsidR="0070426C" w:rsidRDefault="000C5994" w:rsidP="0070426C">
      <w:pPr>
        <w:pStyle w:val="ListParagraph"/>
        <w:ind w:left="1440"/>
        <w:jc w:val="both"/>
      </w:pPr>
      <w:r>
        <w:t>1 means first-order dynamical coupling as described in Ref.</w:t>
      </w:r>
      <w:r>
        <w:fldChar w:fldCharType="begin" w:fldLock="1"/>
      </w:r>
      <w:r w:rsidR="00DC38E8">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2]","plainTextFormattedCitation":"[32]","previouslyFormattedCitation":"[32]"},"properties":{"noteIndex":0},"schema":"https://github.com/citation-style-language/schema/raw/master/csl-citation.json"}</w:instrText>
      </w:r>
      <w:r>
        <w:fldChar w:fldCharType="separate"/>
      </w:r>
      <w:r w:rsidR="00C51107" w:rsidRPr="00C51107">
        <w:rPr>
          <w:noProof/>
        </w:rPr>
        <w:t>[32]</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533F37">
      <w:pPr>
        <w:pStyle w:val="ListParagraph"/>
        <w:numPr>
          <w:ilvl w:val="0"/>
          <w:numId w:val="31"/>
        </w:numPr>
        <w:jc w:val="both"/>
      </w:pPr>
      <w:r>
        <w:t xml:space="preserve">Coupling model; </w:t>
      </w:r>
      <w:r w:rsidR="006447AE">
        <w:t>has two numbers</w:t>
      </w:r>
      <w:r w:rsidR="0079528D">
        <w:t xml:space="preserve">: </w:t>
      </w:r>
    </w:p>
    <w:p w14:paraId="2EB0404E" w14:textId="77777777" w:rsidR="0079528D" w:rsidRDefault="006447AE" w:rsidP="00533F37">
      <w:pPr>
        <w:pStyle w:val="ListParagraph"/>
        <w:numPr>
          <w:ilvl w:val="1"/>
          <w:numId w:val="31"/>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6A2A149B" w:rsidR="006447AE" w:rsidRDefault="006447AE" w:rsidP="00533F37">
      <w:pPr>
        <w:pStyle w:val="ListParagraph"/>
        <w:numPr>
          <w:ilvl w:val="1"/>
          <w:numId w:val="31"/>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572812" w:rsidRPr="00AC57D9">
        <w:rPr>
          <w:color w:val="4F81BD" w:themeColor="accent1"/>
        </w:rPr>
        <w:t>Calculation of electron-ion coupling parameter g(T</w:t>
      </w:r>
      <w:r w:rsidR="00572812" w:rsidRPr="00AC57D9">
        <w:rPr>
          <w:color w:val="4F81BD" w:themeColor="accent1"/>
          <w:vertAlign w:val="subscript"/>
        </w:rPr>
        <w:t>e</w:t>
      </w:r>
      <w:r w:rsidR="00572812" w:rsidRPr="00AC57D9">
        <w:rPr>
          <w:color w:val="4F81BD" w:themeColor="accent1"/>
        </w:rPr>
        <w:t>), C</w:t>
      </w:r>
      <w:r w:rsidR="00572812" w:rsidRPr="00046931">
        <w:rPr>
          <w:color w:val="4F81BD" w:themeColor="accent1"/>
          <w:vertAlign w:val="subscript"/>
        </w:rPr>
        <w:t>e</w:t>
      </w:r>
      <w:r w:rsidR="00572812" w:rsidRPr="00AC57D9">
        <w:rPr>
          <w:color w:val="4F81BD" w:themeColor="accent1"/>
        </w:rPr>
        <w:t>(T</w:t>
      </w:r>
      <w:r w:rsidR="00572812" w:rsidRPr="00AC57D9">
        <w:rPr>
          <w:color w:val="4F81BD" w:themeColor="accent1"/>
          <w:vertAlign w:val="subscript"/>
        </w:rPr>
        <w:t>e</w:t>
      </w:r>
      <w:r w:rsidR="00572812" w:rsidRPr="00AC57D9">
        <w:rPr>
          <w:color w:val="4F81BD" w:themeColor="accent1"/>
        </w:rPr>
        <w:t>)</w:t>
      </w:r>
      <w:r w:rsidR="00572812">
        <w:rPr>
          <w:color w:val="4F81BD" w:themeColor="accent1"/>
        </w:rPr>
        <w:t>, μ</w:t>
      </w:r>
      <w:r w:rsidR="00572812" w:rsidRPr="00AC57D9">
        <w:rPr>
          <w:color w:val="4F81BD" w:themeColor="accent1"/>
        </w:rPr>
        <w:t>(T</w:t>
      </w:r>
      <w:r w:rsidR="00572812" w:rsidRPr="00AC57D9">
        <w:rPr>
          <w:color w:val="4F81BD" w:themeColor="accent1"/>
          <w:vertAlign w:val="subscript"/>
        </w:rPr>
        <w:t>e</w:t>
      </w:r>
      <w:r w:rsidR="00572812"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533F37">
      <w:pPr>
        <w:pStyle w:val="ListParagraph"/>
        <w:numPr>
          <w:ilvl w:val="0"/>
          <w:numId w:val="31"/>
        </w:numPr>
        <w:jc w:val="both"/>
      </w:pPr>
      <w:r>
        <w:t>Coupling model (continuation);</w:t>
      </w:r>
      <w:r w:rsidR="006447AE">
        <w:t xml:space="preserve"> contains two numbers</w:t>
      </w:r>
      <w:r>
        <w:t>:</w:t>
      </w:r>
    </w:p>
    <w:p w14:paraId="0BECDA29" w14:textId="77777777" w:rsidR="009C0B38" w:rsidRDefault="009C0B38" w:rsidP="00533F37">
      <w:pPr>
        <w:pStyle w:val="ListParagraph"/>
        <w:numPr>
          <w:ilvl w:val="1"/>
          <w:numId w:val="31"/>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r w:rsidR="00D62B3F">
        <w:t>E.g. s</w:t>
      </w:r>
      <w:r>
        <w:t>et 5 eV by default to separate over-band-gap nonadiabatic transitions in diamond.</w:t>
      </w:r>
    </w:p>
    <w:p w14:paraId="187A1337" w14:textId="77777777" w:rsidR="006447AE" w:rsidRDefault="0038466A" w:rsidP="00533F37">
      <w:pPr>
        <w:pStyle w:val="ListParagraph"/>
        <w:numPr>
          <w:ilvl w:val="1"/>
          <w:numId w:val="31"/>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533F37">
      <w:pPr>
        <w:pStyle w:val="ListParagraph"/>
        <w:numPr>
          <w:ilvl w:val="0"/>
          <w:numId w:val="31"/>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Yes’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713F3263" w14:textId="490ADA8F" w:rsidR="004643AA" w:rsidRDefault="005C67C8" w:rsidP="00533F37">
      <w:pPr>
        <w:pStyle w:val="ListParagraph"/>
        <w:numPr>
          <w:ilvl w:val="0"/>
          <w:numId w:val="31"/>
        </w:numPr>
        <w:jc w:val="both"/>
      </w:pPr>
      <w:r>
        <w:t>Berendsen thermostat for atoms</w:t>
      </w:r>
      <w:r w:rsidR="006632BF">
        <w:t>;</w:t>
      </w:r>
      <w:r w:rsidR="004643AA">
        <w:t xml:space="preserve"> it can be set in two ways:</w:t>
      </w:r>
    </w:p>
    <w:p w14:paraId="30AA29EA" w14:textId="7483E6B9" w:rsidR="00D62B3F" w:rsidRDefault="004643AA" w:rsidP="004643AA">
      <w:pPr>
        <w:pStyle w:val="ListParagraph"/>
        <w:jc w:val="both"/>
      </w:pPr>
      <w:r>
        <w:t>Option #1: If t</w:t>
      </w:r>
      <w:r w:rsidR="00D62B3F">
        <w:t xml:space="preserve">hree numbers </w:t>
      </w:r>
      <w:r>
        <w:t xml:space="preserve">are given </w:t>
      </w:r>
      <w:r w:rsidR="00D62B3F">
        <w:t>here</w:t>
      </w:r>
      <w:r>
        <w:t>, they</w:t>
      </w:r>
      <w:r w:rsidR="00D62B3F">
        <w:t xml:space="preserv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DC38E8">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C38E8">
        <w:rPr>
          <w:rFonts w:ascii="Cambria Math" w:hAnsi="Cambria Math" w:cs="Cambria Math"/>
        </w:rPr>
        <w:instrText>∼</w:instrText>
      </w:r>
      <w:r w:rsidR="00DC38E8">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3]"},"properties":{"noteIndex":0},"schema":"https://github.com/citation-style-language/schema/raw/master/csl-citation.json"}</w:instrText>
      </w:r>
      <w:r w:rsidR="003102EF">
        <w:fldChar w:fldCharType="separate"/>
      </w:r>
      <w:r w:rsidR="00C51107" w:rsidRPr="00C51107">
        <w:rPr>
          <w:noProof/>
        </w:rPr>
        <w:t>[33]</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2A8536FD"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w:t>
      </w:r>
      <w:r w:rsidR="004643AA">
        <w:t>/heating</w:t>
      </w:r>
      <w:r w:rsidR="00D52C4C">
        <w:t xml:space="preserve"> will be made until te</w:t>
      </w:r>
      <w:r w:rsidR="00D62B3F">
        <w:t>mperatures equilibration in [K].</w:t>
      </w:r>
      <w:r w:rsidR="00D52C4C">
        <w:t xml:space="preserve"> </w:t>
      </w:r>
    </w:p>
    <w:p w14:paraId="22645E51" w14:textId="60D3673D" w:rsidR="00D21DB4" w:rsidRDefault="00D62B3F" w:rsidP="00F15D6C">
      <w:pPr>
        <w:pStyle w:val="ListParagraph"/>
        <w:jc w:val="both"/>
      </w:pPr>
      <w:r>
        <w:t>T</w:t>
      </w:r>
      <w:r w:rsidR="00D52C4C">
        <w:t>he third one is the characteristic time of cooling</w:t>
      </w:r>
      <w:r w:rsidR="004643AA">
        <w:t>/heating</w:t>
      </w:r>
      <w:r w:rsidR="00D52C4C">
        <w:t xml:space="preserve"> </w:t>
      </w:r>
      <w:r w:rsidR="005C67C8">
        <w:t xml:space="preserve">of atoms </w:t>
      </w:r>
      <w:r w:rsidR="00D52C4C">
        <w:t>in [fs].</w:t>
      </w:r>
    </w:p>
    <w:p w14:paraId="4404C20D" w14:textId="462B9DE5" w:rsidR="004643AA" w:rsidRDefault="004643AA" w:rsidP="00F15D6C">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2553B87" w14:textId="5E68E88A" w:rsidR="004643AA" w:rsidRDefault="004643AA" w:rsidP="00F15D6C">
      <w:pPr>
        <w:pStyle w:val="ListParagraph"/>
        <w:jc w:val="both"/>
      </w:pPr>
      <w:r>
        <w:t>First number: time of simulation in [fs], when to switch to the Berendsen thermostat parameters given in the next two numbers.</w:t>
      </w:r>
    </w:p>
    <w:p w14:paraId="79ADDBE2" w14:textId="3DD7922E" w:rsidR="004643AA" w:rsidRDefault="004643AA" w:rsidP="00F15D6C">
      <w:pPr>
        <w:pStyle w:val="ListParagraph"/>
        <w:jc w:val="both"/>
      </w:pPr>
      <w:r>
        <w:t>Second line: the atomic thermostat temperature [K].</w:t>
      </w:r>
    </w:p>
    <w:p w14:paraId="2C5F008B" w14:textId="79E2AF4F" w:rsidR="004643AA" w:rsidRDefault="004643AA" w:rsidP="004643AA">
      <w:pPr>
        <w:pStyle w:val="ListParagraph"/>
        <w:jc w:val="both"/>
      </w:pPr>
      <w:r>
        <w:t xml:space="preserve">Third line: the characteristic time of </w:t>
      </w:r>
      <w:r w:rsidR="009A091B">
        <w:t>the Berendsen thermostat for</w:t>
      </w:r>
      <w:r>
        <w:t xml:space="preserve"> atoms in [fs].</w:t>
      </w:r>
    </w:p>
    <w:p w14:paraId="086C5154" w14:textId="02D35733" w:rsidR="0071598E" w:rsidRDefault="0071598E" w:rsidP="004643AA">
      <w:pPr>
        <w:pStyle w:val="ListParagraph"/>
        <w:jc w:val="both"/>
      </w:pPr>
      <w:r>
        <w:t>E.g., if the file contains</w:t>
      </w:r>
      <w:r w:rsidR="005050C6">
        <w:t xml:space="preserve"> the following lines</w:t>
      </w:r>
      <w:r w:rsidR="005A5D05">
        <w:t>:</w:t>
      </w:r>
    </w:p>
    <w:p w14:paraId="76B4881F" w14:textId="17B72865" w:rsidR="005A5D05" w:rsidRDefault="005A5D05" w:rsidP="004643AA">
      <w:pPr>
        <w:pStyle w:val="ListParagraph"/>
        <w:jc w:val="both"/>
      </w:pPr>
      <w:r>
        <w:t>-1.0e10</w:t>
      </w:r>
      <w:r>
        <w:tab/>
        <w:t>300</w:t>
      </w:r>
      <w:r>
        <w:tab/>
        <w:t>1.0e15</w:t>
      </w:r>
    </w:p>
    <w:p w14:paraId="0D670A4D" w14:textId="11DBF12E" w:rsidR="005A5D05" w:rsidRDefault="005A5D05" w:rsidP="004643AA">
      <w:pPr>
        <w:pStyle w:val="ListParagraph"/>
        <w:jc w:val="both"/>
      </w:pPr>
      <w:r>
        <w:t>0.0</w:t>
      </w:r>
      <w:r>
        <w:tab/>
        <w:t>500</w:t>
      </w:r>
      <w:r>
        <w:tab/>
        <w:t>100.0</w:t>
      </w:r>
    </w:p>
    <w:p w14:paraId="26EFC8F8" w14:textId="1EB46A22" w:rsidR="005A5D05" w:rsidRDefault="005A5D05" w:rsidP="004643AA">
      <w:pPr>
        <w:pStyle w:val="ListParagraph"/>
        <w:jc w:val="both"/>
      </w:pPr>
      <w:r>
        <w:t>100</w:t>
      </w:r>
      <w:r>
        <w:tab/>
        <w:t>1000</w:t>
      </w:r>
      <w:r>
        <w:tab/>
        <w:t>700.0</w:t>
      </w:r>
    </w:p>
    <w:p w14:paraId="5593990C" w14:textId="12B706E1" w:rsidR="005A5D05" w:rsidRDefault="005050C6" w:rsidP="004643AA">
      <w:pPr>
        <w:pStyle w:val="ListParagraph"/>
        <w:jc w:val="both"/>
      </w:pPr>
      <w:r>
        <w:lastRenderedPageBreak/>
        <w:t>It will be interpreted as follows: at</w:t>
      </w:r>
      <w:r w:rsidR="005A5D05">
        <w:t xml:space="preserve"> the beginning of simulation (at 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Default="005C67C8" w:rsidP="00533F37">
      <w:pPr>
        <w:pStyle w:val="ListParagraph"/>
        <w:numPr>
          <w:ilvl w:val="0"/>
          <w:numId w:val="31"/>
        </w:numPr>
        <w:jc w:val="both"/>
      </w:pPr>
      <w:r>
        <w:t>Berendsen thermostat for electrons;</w:t>
      </w:r>
      <w:r w:rsidR="009A091B" w:rsidRPr="009A091B">
        <w:t xml:space="preserve"> </w:t>
      </w:r>
      <w:r w:rsidR="009A091B">
        <w:t>it can be set in two ways</w:t>
      </w:r>
      <w:r w:rsidR="0071598E">
        <w:t>, analogous to the atomic thermostat</w:t>
      </w:r>
      <w:r w:rsidR="009A091B">
        <w:t>:</w:t>
      </w:r>
    </w:p>
    <w:p w14:paraId="7F830D28" w14:textId="227A8BE1" w:rsidR="005C67C8" w:rsidRDefault="009A091B" w:rsidP="009A091B">
      <w:pPr>
        <w:pStyle w:val="ListParagraph"/>
        <w:jc w:val="both"/>
      </w:pPr>
      <w:r>
        <w:t xml:space="preserve">Option #1: </w:t>
      </w:r>
      <w:r w:rsidR="008004CE">
        <w:t xml:space="preserve">If three numbers are given here, they </w:t>
      </w:r>
      <w:r w:rsidR="005C67C8">
        <w:t xml:space="preserve">define a simple model (rate equation) for artificial cooling mimicking transport effects </w:t>
      </w:r>
      <w:r w:rsidR="005C67C8">
        <w:fldChar w:fldCharType="begin" w:fldLock="1"/>
      </w:r>
      <w:r w:rsidR="00DC38E8">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C38E8">
        <w:rPr>
          <w:rFonts w:ascii="Cambria Math" w:hAnsi="Cambria Math" w:cs="Cambria Math"/>
        </w:rPr>
        <w:instrText>∼</w:instrText>
      </w:r>
      <w:r w:rsidR="00DC38E8">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3]"},"properties":{"noteIndex":0},"schema":"https://github.com/citation-style-language/schema/raw/master/csl-citation.json"}</w:instrText>
      </w:r>
      <w:r w:rsidR="005C67C8">
        <w:fldChar w:fldCharType="separate"/>
      </w:r>
      <w:r w:rsidR="00C51107" w:rsidRPr="00C51107">
        <w:rPr>
          <w:noProof/>
        </w:rPr>
        <w:t>[33]</w:t>
      </w:r>
      <w:r w:rsidR="005C67C8">
        <w:fldChar w:fldCharType="end"/>
      </w:r>
      <w:r w:rsidR="005C67C8">
        <w:t xml:space="preserve">, using Berendsen thermostat </w:t>
      </w:r>
      <w:r w:rsidR="005C67C8">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5C67C8">
        <w:fldChar w:fldCharType="separate"/>
      </w:r>
      <w:r w:rsidR="0090556D" w:rsidRPr="0090556D">
        <w:rPr>
          <w:noProof/>
        </w:rPr>
        <w:t>[19]</w:t>
      </w:r>
      <w:r w:rsidR="005C67C8">
        <w:fldChar w:fldCharType="end"/>
      </w:r>
      <w:r w:rsidR="005C67C8">
        <w:t>:</w:t>
      </w:r>
    </w:p>
    <w:p w14:paraId="619CBF86" w14:textId="5D2907E4" w:rsidR="005C67C8" w:rsidRDefault="005C67C8" w:rsidP="00F15D6C">
      <w:pPr>
        <w:pStyle w:val="ListParagraph"/>
        <w:jc w:val="both"/>
      </w:pPr>
      <w:r>
        <w:t>First number: include electron heat transport out of the electronic system (1), or not (0).</w:t>
      </w:r>
    </w:p>
    <w:p w14:paraId="556C6B98" w14:textId="2ABD6766" w:rsidR="005C67C8" w:rsidRDefault="005C67C8" w:rsidP="00F15D6C">
      <w:pPr>
        <w:pStyle w:val="ListParagraph"/>
        <w:jc w:val="both"/>
      </w:pPr>
      <w:r w:rsidRPr="00264782">
        <w:t>Second number</w:t>
      </w:r>
      <w:r>
        <w:t>: in case if there is transport, sets the electronic bath temperature towards which the cooling</w:t>
      </w:r>
      <w:r w:rsidR="009A091B">
        <w:t>/heating</w:t>
      </w:r>
      <w:r>
        <w:t xml:space="preserve"> will be made until temperatures equilibration in [K]. </w:t>
      </w:r>
    </w:p>
    <w:p w14:paraId="4826C064" w14:textId="4A7D2DA8" w:rsidR="009A091B" w:rsidRDefault="005C67C8" w:rsidP="009A091B">
      <w:pPr>
        <w:pStyle w:val="ListParagraph"/>
        <w:jc w:val="both"/>
      </w:pPr>
      <w:r>
        <w:t>The third one is the characteristic time of electronic cooling</w:t>
      </w:r>
      <w:r w:rsidR="009A091B">
        <w:t>/heating</w:t>
      </w:r>
      <w:r>
        <w:t xml:space="preserve"> in [fs].</w:t>
      </w:r>
    </w:p>
    <w:p w14:paraId="11AF8FA7" w14:textId="77777777" w:rsidR="009A091B" w:rsidRDefault="009A091B" w:rsidP="009A091B">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726AC8C" w14:textId="77777777" w:rsidR="009A091B" w:rsidRDefault="009A091B" w:rsidP="009A091B">
      <w:pPr>
        <w:pStyle w:val="ListParagraph"/>
        <w:jc w:val="both"/>
      </w:pPr>
      <w:r>
        <w:t>First number: time of simulation in [fs], when to switch to the Berendsen thermostat parameters given in the next two numbers.</w:t>
      </w:r>
    </w:p>
    <w:p w14:paraId="41B63726" w14:textId="232BA2D8" w:rsidR="009A091B" w:rsidRDefault="009A091B" w:rsidP="009A091B">
      <w:pPr>
        <w:pStyle w:val="ListParagraph"/>
        <w:jc w:val="both"/>
      </w:pPr>
      <w:r>
        <w:t xml:space="preserve">Second line: the </w:t>
      </w:r>
      <w:r w:rsidR="00E30B5F">
        <w:t>electronic</w:t>
      </w:r>
      <w:r>
        <w:t xml:space="preserve"> thermostat temperature [K].</w:t>
      </w:r>
    </w:p>
    <w:p w14:paraId="6459127A" w14:textId="28B2B4FB" w:rsidR="009A091B" w:rsidRDefault="009A091B" w:rsidP="008361E9">
      <w:pPr>
        <w:pStyle w:val="ListParagraph"/>
        <w:jc w:val="both"/>
      </w:pPr>
      <w:r>
        <w:t xml:space="preserve">Third line: the characteristic time of the Berendsen thermostat for </w:t>
      </w:r>
      <w:r w:rsidR="00E30B5F">
        <w:t>electrons</w:t>
      </w:r>
      <w:r>
        <w:t xml:space="preserve"> in [fs].</w:t>
      </w:r>
    </w:p>
    <w:p w14:paraId="6AD5C9A3" w14:textId="416C2CC7" w:rsidR="00DB40D6" w:rsidRPr="00D21DB4" w:rsidRDefault="00DB40D6" w:rsidP="008361E9">
      <w:pPr>
        <w:pStyle w:val="ListParagraph"/>
        <w:jc w:val="both"/>
      </w:pPr>
      <w:r w:rsidRPr="0063151C">
        <w:rPr>
          <w:i/>
          <w:iCs/>
        </w:rPr>
        <w:t>Note</w:t>
      </w:r>
      <w:r>
        <w:t xml:space="preserve"> that if </w:t>
      </w:r>
      <w:r w:rsidR="0063151C">
        <w:t>e</w:t>
      </w:r>
      <w:r>
        <w:t>lectronic thermostat is used, it will equilibrate the electronic distribution function towards the given temperature, and electronic nonequilibrium simulation is thus affected.</w:t>
      </w:r>
    </w:p>
    <w:p w14:paraId="3302B140" w14:textId="75EDFC56" w:rsidR="008B7898" w:rsidRPr="00264782" w:rsidRDefault="008B7898" w:rsidP="00533F37">
      <w:pPr>
        <w:pStyle w:val="ListParagraph"/>
        <w:numPr>
          <w:ilvl w:val="0"/>
          <w:numId w:val="31"/>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DC38E8">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4]","plainTextFormattedCitation":"[34]","previouslyFormattedCitation":"[34]"},"properties":{"noteIndex":0},"schema":"https://github.com/citation-style-language/schema/raw/master/csl-citation.json"}</w:instrText>
      </w:r>
      <w:r w:rsidR="003102EF">
        <w:fldChar w:fldCharType="separate"/>
      </w:r>
      <w:r w:rsidR="00C51107" w:rsidRPr="00C51107">
        <w:rPr>
          <w:noProof/>
        </w:rPr>
        <w:t>[34]</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533F37">
      <w:pPr>
        <w:pStyle w:val="ListParagraph"/>
        <w:numPr>
          <w:ilvl w:val="0"/>
          <w:numId w:val="31"/>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533F37">
      <w:pPr>
        <w:pStyle w:val="ListParagraph"/>
        <w:numPr>
          <w:ilvl w:val="1"/>
          <w:numId w:val="31"/>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533F37">
      <w:pPr>
        <w:pStyle w:val="ListParagraph"/>
        <w:numPr>
          <w:ilvl w:val="1"/>
          <w:numId w:val="31"/>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e. E.g. if -2.0 is set here, an</w:t>
      </w:r>
      <w:r>
        <w:t xml:space="preserve"> electron will be emitted after performing 2 collisions</w:t>
      </w:r>
      <w:r w:rsidR="00486CE8">
        <w:t xml:space="preserve"> (unless is falls below the cut-off energy and joins the low-energy fraction)</w:t>
      </w:r>
      <w:r>
        <w:t>.</w:t>
      </w:r>
    </w:p>
    <w:p w14:paraId="2BF143FD" w14:textId="6063491D" w:rsidR="00D64AEF" w:rsidRDefault="00D64AEF" w:rsidP="00533F37">
      <w:pPr>
        <w:pStyle w:val="ListParagraph"/>
        <w:numPr>
          <w:ilvl w:val="1"/>
          <w:numId w:val="31"/>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DC38E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fldChar w:fldCharType="separate"/>
      </w:r>
      <w:r w:rsidR="00C51107" w:rsidRPr="00C51107">
        <w:rPr>
          <w:noProof/>
        </w:rPr>
        <w:t>[35]</w:t>
      </w:r>
      <w:r w:rsidR="003102EF">
        <w:fldChar w:fldCharType="end"/>
      </w:r>
      <w:r>
        <w:t>.</w:t>
      </w:r>
    </w:p>
    <w:p w14:paraId="61C9F98E" w14:textId="239C457E" w:rsidR="008B7898" w:rsidRDefault="008B7898" w:rsidP="00533F37">
      <w:pPr>
        <w:pStyle w:val="ListParagraph"/>
        <w:numPr>
          <w:ilvl w:val="0"/>
          <w:numId w:val="31"/>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EDF15D3" w:rsidR="00016FF2" w:rsidRDefault="00016FF2" w:rsidP="00533F37">
      <w:pPr>
        <w:pStyle w:val="ListParagraph"/>
        <w:numPr>
          <w:ilvl w:val="0"/>
          <w:numId w:val="31"/>
        </w:numPr>
        <w:jc w:val="both"/>
      </w:pPr>
      <w:r>
        <w:t xml:space="preserve">the </w:t>
      </w:r>
      <w:r w:rsidR="00E962AF">
        <w:t>three</w:t>
      </w:r>
      <w:r>
        <w:t xml:space="preserve"> numbers here specify</w:t>
      </w:r>
      <w:r w:rsidR="00EF3AA2">
        <w:t xml:space="preserve"> parameters of </w:t>
      </w:r>
      <w:r w:rsidR="00E943E8">
        <w:t xml:space="preserve">density of states, DOS, </w:t>
      </w:r>
      <w:r w:rsidR="00EF3AA2">
        <w:t>calculations</w:t>
      </w:r>
      <w:r w:rsidR="002415E2">
        <w:t xml:space="preserve"> at each saving time step</w:t>
      </w:r>
      <w:r>
        <w:t>:</w:t>
      </w:r>
    </w:p>
    <w:p w14:paraId="3F96CE73" w14:textId="0CDAD555" w:rsidR="0018486D" w:rsidRDefault="001C1F4F" w:rsidP="00533F37">
      <w:pPr>
        <w:pStyle w:val="ListParagraph"/>
        <w:numPr>
          <w:ilvl w:val="0"/>
          <w:numId w:val="13"/>
        </w:numPr>
        <w:jc w:val="both"/>
      </w:pPr>
      <w:r>
        <w:t xml:space="preserve">First number sets: </w:t>
      </w:r>
      <w:r w:rsidR="00016FF2">
        <w:t xml:space="preserve">to calculate </w:t>
      </w:r>
      <w:r w:rsidR="00E962AF">
        <w:t xml:space="preserve">total </w:t>
      </w:r>
      <w:r w:rsidR="00016FF2">
        <w:t>DOS or not</w:t>
      </w:r>
      <w:r>
        <w:t>.</w:t>
      </w:r>
      <w:r w:rsidR="00016FF2">
        <w:t xml:space="preserve"> </w:t>
      </w:r>
      <w:r w:rsidR="0018486D">
        <w:t>Use the following parameters:</w:t>
      </w:r>
    </w:p>
    <w:p w14:paraId="629F5335" w14:textId="75A371E1" w:rsidR="0018486D" w:rsidRDefault="00016FF2" w:rsidP="0018486D">
      <w:pPr>
        <w:pStyle w:val="ListParagraph"/>
        <w:ind w:left="1080"/>
        <w:jc w:val="both"/>
      </w:pPr>
      <w:r>
        <w:t>0</w:t>
      </w:r>
      <w:r w:rsidR="001C1F4F">
        <w:t xml:space="preserve"> to exclude DOS calculations; </w:t>
      </w:r>
    </w:p>
    <w:p w14:paraId="73E00EC4" w14:textId="6630ACD8" w:rsidR="0018486D" w:rsidRDefault="001C1F4F" w:rsidP="0018486D">
      <w:pPr>
        <w:pStyle w:val="ListParagraph"/>
        <w:ind w:left="1080"/>
        <w:jc w:val="both"/>
      </w:pPr>
      <w:r>
        <w:lastRenderedPageBreak/>
        <w:t>1 to calculate DOS with the parameters set by the Probe pulse (see above optional “Probe” in the file INPUT_MATERIAL)</w:t>
      </w:r>
      <w:r w:rsidR="00BB64F0">
        <w:t>; if Probe is unused, then Gamma-point calculations of DOS will be used by default.</w:t>
      </w:r>
    </w:p>
    <w:p w14:paraId="78948457" w14:textId="5C4FA87C" w:rsidR="001C1F4F" w:rsidRDefault="001C1F4F" w:rsidP="0018486D">
      <w:pPr>
        <w:pStyle w:val="ListParagraph"/>
        <w:ind w:left="1080"/>
        <w:jc w:val="both"/>
      </w:pPr>
      <w:r>
        <w:t xml:space="preserve">2 to </w:t>
      </w:r>
      <w:r w:rsidR="00BB64F0">
        <w:t xml:space="preserve">calculate DOS for a given number of k-points (it </w:t>
      </w:r>
      <w:r>
        <w:t>overwrite</w:t>
      </w:r>
      <w:r w:rsidR="00BB64F0">
        <w:t>s</w:t>
      </w:r>
      <w:r>
        <w:t xml:space="preserve"> the Probe parameters</w:t>
      </w:r>
      <w:r w:rsidR="008756D1">
        <w:t xml:space="preserve"> and excludes Probe</w:t>
      </w:r>
      <w:r w:rsidR="00ED6A2F">
        <w:t xml:space="preserve"> if it was not set to calculate k-points</w:t>
      </w:r>
      <w:r w:rsidR="00BB64F0">
        <w:t>,</w:t>
      </w:r>
      <w:r>
        <w:t xml:space="preserve"> or if Probe is unused</w:t>
      </w:r>
      <w:r w:rsidR="00BB64F0">
        <w:t>)</w:t>
      </w:r>
      <w:r>
        <w:t>.</w:t>
      </w:r>
    </w:p>
    <w:p w14:paraId="7B36F785" w14:textId="60320B04" w:rsidR="00F40509" w:rsidRDefault="001C1F4F" w:rsidP="00533F37">
      <w:pPr>
        <w:pStyle w:val="ListParagraph"/>
        <w:numPr>
          <w:ilvl w:val="0"/>
          <w:numId w:val="13"/>
        </w:numPr>
        <w:jc w:val="both"/>
      </w:pPr>
      <w:r>
        <w:t xml:space="preserve">Second number: </w:t>
      </w:r>
      <w:r w:rsidR="00016FF2">
        <w:t>which spreading to use for constructing the DOS out of the discrete energy levels in [eV].</w:t>
      </w:r>
    </w:p>
    <w:p w14:paraId="06C2B4FD" w14:textId="00B24C1A" w:rsidR="006A123A" w:rsidRDefault="001C1F4F" w:rsidP="00533F37">
      <w:pPr>
        <w:pStyle w:val="ListParagraph"/>
        <w:numPr>
          <w:ilvl w:val="0"/>
          <w:numId w:val="13"/>
        </w:numPr>
        <w:jc w:val="both"/>
      </w:pPr>
      <w:r>
        <w:t xml:space="preserve">Third number: </w:t>
      </w:r>
      <w:r w:rsidR="00E962AF">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533F37">
      <w:pPr>
        <w:pStyle w:val="ListParagraph"/>
        <w:numPr>
          <w:ilvl w:val="0"/>
          <w:numId w:val="31"/>
        </w:numPr>
        <w:jc w:val="both"/>
      </w:pPr>
      <w:r>
        <w:t xml:space="preserve">to </w:t>
      </w:r>
      <w:r w:rsidR="00D13CBD" w:rsidRPr="00D13CBD">
        <w:t>save Mulliken charges for types of atoms</w:t>
      </w:r>
      <w:r w:rsidR="00D13CBD">
        <w:t xml:space="preserve"> (</w:t>
      </w:r>
      <w:r>
        <w:t xml:space="preserve">set </w:t>
      </w:r>
      <w:r w:rsidR="00D13CBD">
        <w:t>1), or not (</w:t>
      </w:r>
      <w:r>
        <w:t xml:space="preserve">set </w:t>
      </w:r>
      <w:r w:rsidR="00D13CBD">
        <w:t>0)</w:t>
      </w:r>
    </w:p>
    <w:p w14:paraId="2735EAE4" w14:textId="77777777" w:rsidR="00B93355" w:rsidRDefault="00332ECC" w:rsidP="00533F37">
      <w:pPr>
        <w:pStyle w:val="ListParagraph"/>
        <w:numPr>
          <w:ilvl w:val="0"/>
          <w:numId w:val="31"/>
        </w:numPr>
        <w:jc w:val="both"/>
      </w:pPr>
      <w:r>
        <w:t xml:space="preserve">Three numbers defining printout of the </w:t>
      </w:r>
      <w:r w:rsidR="00F40509">
        <w:t>electron distribution function at each saving timestep</w:t>
      </w:r>
      <w:r w:rsidR="00B93355">
        <w:t>.</w:t>
      </w:r>
      <w:r>
        <w:t xml:space="preserve"> </w:t>
      </w:r>
    </w:p>
    <w:p w14:paraId="60FE1EC9" w14:textId="0E053220" w:rsidR="00332ECC" w:rsidRDefault="00332ECC" w:rsidP="00533F37">
      <w:pPr>
        <w:pStyle w:val="ListParagraph"/>
        <w:numPr>
          <w:ilvl w:val="0"/>
          <w:numId w:val="13"/>
        </w:numPr>
        <w:jc w:val="both"/>
      </w:pPr>
      <w:r>
        <w:t>First is the flag that defines what to print out:</w:t>
      </w:r>
    </w:p>
    <w:p w14:paraId="515C7BAF" w14:textId="41C82526" w:rsidR="009151E2" w:rsidRDefault="009151E2" w:rsidP="00332ECC">
      <w:pPr>
        <w:pStyle w:val="ListParagraph"/>
        <w:jc w:val="both"/>
      </w:pPr>
      <w:r>
        <w:t>0 means no printing out of electron distribution (this should be the default choice, because printing out the distribution produces large files, which are usually unnecessary);</w:t>
      </w:r>
    </w:p>
    <w:p w14:paraId="2DA5391C" w14:textId="368CC489" w:rsidR="009151E2" w:rsidRDefault="00332ECC" w:rsidP="00332ECC">
      <w:pPr>
        <w:pStyle w:val="ListParagraph"/>
        <w:jc w:val="both"/>
      </w:pPr>
      <w:r>
        <w:t xml:space="preserve">1 </w:t>
      </w:r>
      <w:r w:rsidR="009151E2">
        <w:t xml:space="preserve">means </w:t>
      </w:r>
      <w:r>
        <w:t xml:space="preserve">to printout the electron populations on the energy levels only (below </w:t>
      </w:r>
      <w:r w:rsidRPr="00332ECC">
        <w:rPr>
          <w:i/>
          <w:iCs/>
        </w:rPr>
        <w:t>E</w:t>
      </w:r>
      <w:r w:rsidRPr="00332ECC">
        <w:rPr>
          <w:i/>
          <w:iCs/>
          <w:vertAlign w:val="subscript"/>
        </w:rPr>
        <w:t>cutoff</w:t>
      </w:r>
      <w:r>
        <w:t xml:space="preserve">); </w:t>
      </w:r>
    </w:p>
    <w:p w14:paraId="29063E2F" w14:textId="0DDF9B56" w:rsidR="009151E2" w:rsidRDefault="009151E2" w:rsidP="00332ECC">
      <w:pPr>
        <w:pStyle w:val="ListParagraph"/>
        <w:jc w:val="both"/>
      </w:pPr>
      <w:r>
        <w:t>2 means to also printout the electron distribution on a grid with the parameters set in the other two numbers in this line (produces twice the large files; not recommended to be used);</w:t>
      </w:r>
    </w:p>
    <w:p w14:paraId="3BF709EE" w14:textId="395E9EED" w:rsidR="009151E2" w:rsidRDefault="009151E2" w:rsidP="00332ECC">
      <w:pPr>
        <w:pStyle w:val="ListParagraph"/>
        <w:jc w:val="both"/>
      </w:pPr>
      <w:r>
        <w:t>-2 means to printout only the distribution on the given grid, with the parameters defined by the two other numbers in this line;</w:t>
      </w:r>
    </w:p>
    <w:p w14:paraId="77C33325" w14:textId="5F7184AD" w:rsidR="00B93355" w:rsidRDefault="00B93355" w:rsidP="00533F37">
      <w:pPr>
        <w:pStyle w:val="ListParagraph"/>
        <w:numPr>
          <w:ilvl w:val="0"/>
          <w:numId w:val="13"/>
        </w:numPr>
        <w:jc w:val="both"/>
      </w:pPr>
      <w:r>
        <w:t>Second number in the line defines the step in the energy grid in [eV], on which the distribution is printed out, if flag 2 or -2 is set.</w:t>
      </w:r>
    </w:p>
    <w:p w14:paraId="4FBE6DCE" w14:textId="4B14CB2C" w:rsidR="00B93355" w:rsidRDefault="00B93355" w:rsidP="00533F37">
      <w:pPr>
        <w:pStyle w:val="ListParagraph"/>
        <w:numPr>
          <w:ilvl w:val="0"/>
          <w:numId w:val="13"/>
        </w:numPr>
        <w:jc w:val="both"/>
      </w:pPr>
      <w:r>
        <w:t>Third number defines the maximal energy for the grid in [eV], used if the flag 2 or -2 is set.</w:t>
      </w:r>
    </w:p>
    <w:p w14:paraId="57232092" w14:textId="1A6F42B3" w:rsidR="00F40509" w:rsidRDefault="00F40509" w:rsidP="00332ECC">
      <w:pPr>
        <w:pStyle w:val="ListParagraph"/>
        <w:jc w:val="both"/>
      </w:pPr>
      <w:r>
        <w:t>Most of the time, it is not necessary, thus use the default value 0.</w:t>
      </w:r>
      <w:r w:rsidR="006F0AE8">
        <w:t xml:space="preserve"> </w:t>
      </w:r>
      <w:r w:rsidR="00B93355">
        <w:t xml:space="preserve">Option 1 is useful </w:t>
      </w:r>
      <w:r w:rsidR="006F0AE8">
        <w:t>in case of nonequilibrium electron distributions, such as BO or relaxation-time approximation simulation.</w:t>
      </w:r>
      <w:r w:rsidR="00B93355">
        <w:t xml:space="preserve"> Option -2 is useful for modelling of the electron emission. Option 2 may be useful for code development and debugging.</w:t>
      </w:r>
    </w:p>
    <w:p w14:paraId="79A5625E" w14:textId="4BFCC578" w:rsidR="008B7898" w:rsidRDefault="008B7898" w:rsidP="00533F37">
      <w:pPr>
        <w:pStyle w:val="ListParagraph"/>
        <w:numPr>
          <w:ilvl w:val="0"/>
          <w:numId w:val="31"/>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533F37">
      <w:pPr>
        <w:pStyle w:val="ListParagraph"/>
        <w:numPr>
          <w:ilvl w:val="0"/>
          <w:numId w:val="31"/>
        </w:numPr>
        <w:jc w:val="both"/>
      </w:pPr>
      <w:r>
        <w:t>save atomic positions additionally in xyz-format</w:t>
      </w:r>
      <w:r w:rsidRPr="00E021B5">
        <w:rPr>
          <w:rStyle w:val="FootnoteReference"/>
        </w:rPr>
        <w:footnoteReference w:id="13"/>
      </w:r>
      <w:r>
        <w:t xml:space="preserve"> (set 1), or not (0</w:t>
      </w:r>
      <w:r w:rsidR="00D931F9">
        <w:t xml:space="preserve">). This format is used for </w:t>
      </w:r>
      <w:r w:rsidR="001B3E82">
        <w:t>plotting</w:t>
      </w:r>
      <w:r>
        <w:t xml:space="preserve"> and making movies of the atomic positions e.g. with VMD</w:t>
      </w:r>
      <w:r w:rsidRPr="00E021B5">
        <w:rPr>
          <w:rStyle w:val="FootnoteReference"/>
        </w:rPr>
        <w:footnoteReference w:id="14"/>
      </w:r>
      <w:r w:rsidR="00A221EA">
        <w:t xml:space="preserve"> </w:t>
      </w:r>
      <w:r w:rsidR="00940288">
        <w:t xml:space="preserve">or similar </w:t>
      </w:r>
      <w:r w:rsidR="00A221EA">
        <w:t>program.</w:t>
      </w:r>
    </w:p>
    <w:p w14:paraId="332161C0" w14:textId="4B12DF48" w:rsidR="00A221EA" w:rsidRDefault="00A221EA" w:rsidP="00533F37">
      <w:pPr>
        <w:pStyle w:val="ListParagraph"/>
        <w:numPr>
          <w:ilvl w:val="0"/>
          <w:numId w:val="31"/>
        </w:numPr>
        <w:jc w:val="both"/>
      </w:pPr>
      <w:r>
        <w:t>save atomic positions additionally in CIF-format</w:t>
      </w:r>
      <w:r w:rsidR="005745E6" w:rsidRPr="00E021B5">
        <w:rPr>
          <w:rStyle w:val="FootnoteReference"/>
        </w:rPr>
        <w:footnoteReference w:id="15"/>
      </w:r>
      <w:r>
        <w:t xml:space="preserve"> (set 1), or not (0). This format is u</w:t>
      </w:r>
      <w:r w:rsidR="00CC7ECD">
        <w:t>s</w:t>
      </w:r>
      <w:r>
        <w:t xml:space="preserve">ed for powder diffraction patterns calculations </w:t>
      </w:r>
      <w:r>
        <w:rPr>
          <w:lang w:val="en-US"/>
        </w:rPr>
        <w:t xml:space="preserve">e.g. </w:t>
      </w:r>
      <w:r>
        <w:t>with Mercury</w:t>
      </w:r>
      <w:r w:rsidR="005745E6" w:rsidRPr="00E021B5">
        <w:rPr>
          <w:rStyle w:val="FootnoteReference"/>
        </w:rPr>
        <w:footnoteReference w:id="16"/>
      </w:r>
      <w:r>
        <w:t xml:space="preserve"> software.</w:t>
      </w:r>
    </w:p>
    <w:p w14:paraId="22AFDE04" w14:textId="2E0C9CBB" w:rsidR="00495229" w:rsidRDefault="00495229" w:rsidP="00533F37">
      <w:pPr>
        <w:pStyle w:val="ListParagraph"/>
        <w:numPr>
          <w:ilvl w:val="0"/>
          <w:numId w:val="31"/>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533F37">
      <w:pPr>
        <w:pStyle w:val="ListParagraph"/>
        <w:numPr>
          <w:ilvl w:val="0"/>
          <w:numId w:val="31"/>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u^</w:t>
      </w:r>
      <w:r w:rsidRPr="006510B5">
        <w:rPr>
          <w:i/>
        </w:rPr>
        <w:t>N</w:t>
      </w:r>
      <w:r w:rsidRPr="006510B5">
        <w:t>&gt;-&lt;u0^</w:t>
      </w:r>
      <w:r w:rsidRPr="006510B5">
        <w:rPr>
          <w:i/>
        </w:rPr>
        <w:t>N</w:t>
      </w:r>
      <w:r w:rsidRPr="006510B5">
        <w:t>&gt;)</w:t>
      </w:r>
      <w:r>
        <w:t>. For example, for mean square displacement, set 2.</w:t>
      </w:r>
    </w:p>
    <w:p w14:paraId="1EA7165B" w14:textId="64A04311" w:rsidR="006510B5" w:rsidRDefault="008920E0" w:rsidP="00533F37">
      <w:pPr>
        <w:pStyle w:val="ListParagraph"/>
        <w:numPr>
          <w:ilvl w:val="0"/>
          <w:numId w:val="31"/>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533F37">
      <w:pPr>
        <w:pStyle w:val="ListParagraph"/>
        <w:numPr>
          <w:ilvl w:val="0"/>
          <w:numId w:val="31"/>
        </w:numPr>
        <w:jc w:val="both"/>
      </w:pPr>
      <w:r>
        <w:lastRenderedPageBreak/>
        <w:t>which format to use to plot output figures: eps, jpeg, gif, png, pdf</w:t>
      </w:r>
    </w:p>
    <w:p w14:paraId="334D6185" w14:textId="362BEEE6" w:rsidR="00BD43BF" w:rsidRDefault="00264782" w:rsidP="00533F37">
      <w:pPr>
        <w:pStyle w:val="ListParagraph"/>
        <w:numPr>
          <w:ilvl w:val="0"/>
          <w:numId w:val="31"/>
        </w:numPr>
        <w:jc w:val="both"/>
      </w:pPr>
      <w:r>
        <w:t>contains three numbers: numbers of k-points in each direction x, y, z; used only wit</w:t>
      </w:r>
      <w:r w:rsidR="007E33A9">
        <w:t>h the ‘Trani-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533F37">
      <w:pPr>
        <w:pStyle w:val="ListParagraph"/>
        <w:numPr>
          <w:ilvl w:val="0"/>
          <w:numId w:val="31"/>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2BE75D11" w:rsidR="00BD43BF" w:rsidRDefault="00BD43BF" w:rsidP="00BD43BF">
      <w:pPr>
        <w:pStyle w:val="ListParagraph"/>
        <w:numPr>
          <w:ilvl w:val="0"/>
          <w:numId w:val="3"/>
        </w:numPr>
        <w:spacing w:before="120"/>
        <w:jc w:val="both"/>
      </w:pPr>
      <w:r w:rsidRPr="00692B86">
        <w:rPr>
          <w:color w:val="00B050"/>
        </w:rPr>
        <w:t>DRUDE</w:t>
      </w:r>
      <w:r>
        <w:t xml:space="preserve">: to set the parameters of the Drude optical model (if in the file INPUT_DATA above, </w:t>
      </w:r>
      <w:r w:rsidR="00CF5907">
        <w:t xml:space="preserve">option “Probe” </w:t>
      </w:r>
      <w:r>
        <w:t>is set to use Drude model for the calculation of the optical coefficients of the probe pulse). The following lines must be exactly in the following order and format:</w:t>
      </w:r>
    </w:p>
    <w:p w14:paraId="61DFE4E7" w14:textId="106F0325" w:rsidR="00BD43BF" w:rsidRDefault="00BD43BF" w:rsidP="00BD43BF">
      <w:pPr>
        <w:ind w:left="360"/>
      </w:pPr>
      <w:r>
        <w:t>Line Op1: DRUDE – the keyword, indicating that the following three lines set the parameters of the Drud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480611D8" w:rsidR="005621B8" w:rsidRDefault="00BD43BF" w:rsidP="00693073">
      <w:pPr>
        <w:pStyle w:val="ListParagraph"/>
        <w:numPr>
          <w:ilvl w:val="0"/>
          <w:numId w:val="3"/>
        </w:numPr>
        <w:spacing w:before="200"/>
        <w:ind w:left="714" w:hanging="357"/>
        <w:jc w:val="both"/>
      </w:pPr>
      <w:r w:rsidRPr="00692B86">
        <w:rPr>
          <w:color w:val="00B050"/>
        </w:rPr>
        <w:t>MASS</w:t>
      </w:r>
      <w:r>
        <w:t xml:space="preserve">: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6CCB31BC"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SiAu,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572812" w:rsidRPr="00572812">
        <w:rPr>
          <w:b/>
          <w:bCs/>
          <w:sz w:val="18"/>
          <w:szCs w:val="18"/>
        </w:rPr>
        <w:t xml:space="preserve">Figure </w:t>
      </w:r>
      <w:r w:rsidR="00572812" w:rsidRPr="00572812">
        <w:rPr>
          <w:b/>
          <w:bCs/>
          <w:noProof/>
          <w:sz w:val="18"/>
          <w:szCs w:val="18"/>
        </w:rPr>
        <w:t>VIII</w:t>
      </w:r>
      <w:r w:rsidR="00572812" w:rsidRPr="00572812">
        <w:rPr>
          <w:b/>
          <w:bCs/>
          <w:sz w:val="18"/>
          <w:szCs w:val="18"/>
        </w:rPr>
        <w:t>.</w:t>
      </w:r>
      <w:r w:rsidR="00572812" w:rsidRPr="00572812">
        <w:rPr>
          <w:b/>
          <w:bCs/>
          <w:noProof/>
          <w:sz w:val="18"/>
          <w:szCs w:val="18"/>
        </w:rPr>
        <w:t>4</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07DC560C" w:rsidR="00693073" w:rsidRPr="00CA047A" w:rsidRDefault="00693073" w:rsidP="00693073">
      <w:pPr>
        <w:spacing w:after="0"/>
        <w:ind w:left="357"/>
        <w:jc w:val="both"/>
        <w:rPr>
          <w:b/>
          <w:bCs/>
          <w:color w:val="0070C0"/>
          <w:sz w:val="18"/>
          <w:szCs w:val="18"/>
        </w:rPr>
      </w:pPr>
      <w:bookmarkStart w:id="20"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572812">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572812">
        <w:rPr>
          <w:b/>
          <w:bCs/>
          <w:noProof/>
          <w:color w:val="0070C0"/>
          <w:sz w:val="18"/>
          <w:szCs w:val="18"/>
        </w:rPr>
        <w:t>4</w:t>
      </w:r>
      <w:r w:rsidRPr="00CA047A">
        <w:rPr>
          <w:b/>
          <w:bCs/>
          <w:noProof/>
          <w:color w:val="0070C0"/>
          <w:sz w:val="18"/>
          <w:szCs w:val="18"/>
        </w:rPr>
        <w:fldChar w:fldCharType="end"/>
      </w:r>
      <w:bookmarkEnd w:id="20"/>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65EA2798" w:rsidR="000032A4" w:rsidRDefault="006A6C83" w:rsidP="00EE2E27">
      <w:pPr>
        <w:pStyle w:val="ListParagraph"/>
        <w:numPr>
          <w:ilvl w:val="0"/>
          <w:numId w:val="3"/>
        </w:numPr>
        <w:spacing w:before="240"/>
        <w:jc w:val="both"/>
      </w:pPr>
      <w:r w:rsidRPr="00692B86">
        <w:rPr>
          <w:color w:val="00B050"/>
        </w:rPr>
        <w:lastRenderedPageBreak/>
        <w:t>NAME</w:t>
      </w:r>
      <w:r>
        <w:t>: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character(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5A04AB72" w:rsidR="005C4BB0" w:rsidRDefault="006A6C83" w:rsidP="00EE2E27">
      <w:pPr>
        <w:pStyle w:val="ListParagraph"/>
        <w:numPr>
          <w:ilvl w:val="0"/>
          <w:numId w:val="3"/>
        </w:numPr>
        <w:spacing w:before="200"/>
        <w:jc w:val="both"/>
      </w:pPr>
      <w:r w:rsidRPr="00692B86">
        <w:rPr>
          <w:color w:val="00B050"/>
        </w:rPr>
        <w:t>NO_AUGER</w:t>
      </w:r>
      <w:r>
        <w:t>: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572812" w:rsidRPr="00572812">
        <w:rPr>
          <w:b/>
          <w:bCs/>
          <w:sz w:val="18"/>
          <w:szCs w:val="18"/>
        </w:rPr>
        <w:t xml:space="preserve">Figure </w:t>
      </w:r>
      <w:r w:rsidR="00572812" w:rsidRPr="00572812">
        <w:rPr>
          <w:b/>
          <w:bCs/>
          <w:noProof/>
          <w:sz w:val="18"/>
          <w:szCs w:val="18"/>
        </w:rPr>
        <w:t>VIII</w:t>
      </w:r>
      <w:r w:rsidR="00572812" w:rsidRPr="00572812">
        <w:rPr>
          <w:b/>
          <w:bCs/>
          <w:sz w:val="18"/>
          <w:szCs w:val="18"/>
        </w:rPr>
        <w:t>.</w:t>
      </w:r>
      <w:r w:rsidR="00572812" w:rsidRPr="00572812">
        <w:rPr>
          <w:b/>
          <w:bCs/>
          <w:noProof/>
          <w:sz w:val="18"/>
          <w:szCs w:val="18"/>
        </w:rPr>
        <w:t>4</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263FA870" w:rsidR="005C4BB0" w:rsidRDefault="006A6C83" w:rsidP="00EE2E27">
      <w:pPr>
        <w:pStyle w:val="ListParagraph"/>
        <w:numPr>
          <w:ilvl w:val="0"/>
          <w:numId w:val="3"/>
        </w:numPr>
        <w:spacing w:after="0"/>
        <w:jc w:val="both"/>
      </w:pPr>
      <w:r w:rsidRPr="00692B86">
        <w:rPr>
          <w:color w:val="00B050"/>
        </w:rPr>
        <w:t>AUGER</w:t>
      </w:r>
      <w:r>
        <w:t>: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572812" w:rsidRPr="00572812">
        <w:rPr>
          <w:b/>
          <w:bCs/>
          <w:sz w:val="18"/>
          <w:szCs w:val="18"/>
        </w:rPr>
        <w:t xml:space="preserve">Figure </w:t>
      </w:r>
      <w:r w:rsidR="00572812" w:rsidRPr="00572812">
        <w:rPr>
          <w:b/>
          <w:bCs/>
          <w:noProof/>
          <w:sz w:val="18"/>
          <w:szCs w:val="18"/>
        </w:rPr>
        <w:t>VIII</w:t>
      </w:r>
      <w:r w:rsidR="00572812" w:rsidRPr="00572812">
        <w:rPr>
          <w:b/>
          <w:bCs/>
          <w:sz w:val="18"/>
          <w:szCs w:val="18"/>
        </w:rPr>
        <w:t>.</w:t>
      </w:r>
      <w:r w:rsidR="00572812" w:rsidRPr="00572812">
        <w:rPr>
          <w:b/>
          <w:bCs/>
          <w:noProof/>
          <w:sz w:val="18"/>
          <w:szCs w:val="18"/>
        </w:rPr>
        <w:t>4</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sets the atomic shell, for which the Auger decay time must be replaced. The shells numbers are printed out in the output file</w:t>
      </w:r>
      <w:r w:rsidR="00612A43">
        <w:t xml:space="preserve"> </w:t>
      </w:r>
      <w:r w:rsidRPr="00612A43">
        <w:rPr>
          <w:color w:val="1F497D" w:themeColor="text2"/>
        </w:rPr>
        <w:t>!OUTPU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7244429A" w:rsidR="00612A43" w:rsidRDefault="006F5AED" w:rsidP="00457C94">
      <w:pPr>
        <w:pStyle w:val="ListParagraph"/>
        <w:numPr>
          <w:ilvl w:val="0"/>
          <w:numId w:val="3"/>
        </w:numPr>
        <w:spacing w:after="0"/>
        <w:jc w:val="both"/>
      </w:pPr>
      <w:r w:rsidRPr="00692B86">
        <w:rPr>
          <w:color w:val="00B050"/>
        </w:rPr>
        <w:t>Ip</w:t>
      </w:r>
      <w:r>
        <w:t>: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r w:rsidRPr="00612A43">
        <w:rPr>
          <w:i/>
          <w:iCs/>
        </w:rPr>
        <w:t>ionization_potential</w:t>
      </w:r>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r w:rsidRPr="00612A43">
        <w:rPr>
          <w:i/>
          <w:iCs/>
        </w:rPr>
        <w:t>ionization_potential</w:t>
      </w:r>
      <w:r>
        <w:t xml:space="preserve"> sets the ionization potential in the shell in [eV].</w:t>
      </w:r>
    </w:p>
    <w:p w14:paraId="7D781B5E" w14:textId="3FBC036F" w:rsidR="00612A43" w:rsidRDefault="006F5AED" w:rsidP="00EE2E27">
      <w:pPr>
        <w:pStyle w:val="ListParagraph"/>
        <w:numPr>
          <w:ilvl w:val="0"/>
          <w:numId w:val="3"/>
        </w:numPr>
        <w:spacing w:after="0"/>
        <w:jc w:val="both"/>
      </w:pPr>
      <w:r w:rsidRPr="00692B86">
        <w:rPr>
          <w:color w:val="00B050"/>
        </w:rPr>
        <w:t>Ek</w:t>
      </w:r>
      <w:r>
        <w:t>: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Ek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Pr>
          <w:i/>
          <w:iCs/>
        </w:rPr>
        <w:t>kinetic_energy</w:t>
      </w:r>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r>
        <w:rPr>
          <w:i/>
          <w:iCs/>
        </w:rPr>
        <w:t>kinetic_energy</w:t>
      </w:r>
      <w:r>
        <w:t xml:space="preserve"> sets the </w:t>
      </w:r>
      <w:r w:rsidR="00611B60">
        <w:t>kinetic energy of electrons</w:t>
      </w:r>
      <w:r>
        <w:t xml:space="preserve"> in the shell in [eV].</w:t>
      </w:r>
    </w:p>
    <w:p w14:paraId="484F46A6" w14:textId="2ADC8BF9" w:rsidR="000032A4" w:rsidRDefault="00C8303F" w:rsidP="00EE2E27">
      <w:pPr>
        <w:pStyle w:val="ListParagraph"/>
        <w:numPr>
          <w:ilvl w:val="0"/>
          <w:numId w:val="3"/>
        </w:numPr>
        <w:spacing w:after="0"/>
        <w:jc w:val="both"/>
      </w:pPr>
      <w:r w:rsidRPr="00692B86">
        <w:rPr>
          <w:color w:val="00B050"/>
        </w:rPr>
        <w:t>Ne</w:t>
      </w:r>
      <w:r>
        <w:t>: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lastRenderedPageBreak/>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21" w:name="_Ref43995759"/>
      <w:bookmarkStart w:id="22" w:name="_Toc135729401"/>
      <w:r w:rsidRPr="00C43694">
        <w:t xml:space="preserve">Executing consecutive runs of the program </w:t>
      </w:r>
      <w:r w:rsidR="00C25FD8">
        <w:t>automatically</w:t>
      </w:r>
      <w:bookmarkEnd w:id="21"/>
      <w:bookmarkEnd w:id="22"/>
    </w:p>
    <w:p w14:paraId="32925E73" w14:textId="200407DC"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xml:space="preserve">, you can </w:t>
      </w:r>
      <w:r w:rsidR="00692B86">
        <w:t xml:space="preserve">(apart from setting corresponding optional parameters in the INPUT file) </w:t>
      </w:r>
      <w:r w:rsidR="00C43694">
        <w:t xml:space="preserve">create several input files </w:t>
      </w:r>
      <w:r w:rsidR="00692B86">
        <w:t xml:space="preserve">manually </w:t>
      </w:r>
      <w:r w:rsidR="00C43694">
        <w:t>in the following manner:</w:t>
      </w:r>
    </w:p>
    <w:p w14:paraId="343E36F9" w14:textId="77777777" w:rsidR="00C43694" w:rsidRDefault="00C43694" w:rsidP="003F195B">
      <w:pPr>
        <w:jc w:val="both"/>
      </w:pPr>
      <w:r>
        <w:t xml:space="preserve">First simulation run will use as input files </w:t>
      </w:r>
    </w:p>
    <w:p w14:paraId="51CFB616" w14:textId="1E0B3A82" w:rsidR="00C43694" w:rsidRDefault="00C43694" w:rsidP="003F195B">
      <w:pPr>
        <w:jc w:val="both"/>
      </w:pPr>
      <w:r>
        <w:t xml:space="preserve">INPUT_MATERIAL.txt </w:t>
      </w:r>
      <w:r w:rsidR="002C1860">
        <w:t xml:space="preserve">(or INPUT.txt) </w:t>
      </w:r>
      <w:r>
        <w:t>and</w:t>
      </w:r>
      <w:r w:rsidR="00575220">
        <w:t xml:space="preserve"> possibly</w:t>
      </w:r>
      <w:r>
        <w:t xml:space="preserve">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49400504" w:rsidR="00C43694" w:rsidRDefault="00C43694" w:rsidP="003F195B">
      <w:pPr>
        <w:jc w:val="both"/>
      </w:pPr>
      <w:r>
        <w:t xml:space="preserve">INPUT_MATERIAL_1.txt </w:t>
      </w:r>
      <w:r w:rsidR="002C1860">
        <w:t xml:space="preserve">(or INPUT_1.txt) </w:t>
      </w:r>
      <w:r>
        <w:t>and</w:t>
      </w:r>
      <w:r w:rsidR="00575220">
        <w:t xml:space="preserve"> possibly</w:t>
      </w:r>
      <w:r>
        <w:t xml:space="preserve"> NUMERICAL_PARAMETERS_1.txt</w:t>
      </w:r>
    </w:p>
    <w:p w14:paraId="48EB63D0" w14:textId="29C430A3"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0D1F64D1" w:rsidR="000F756C" w:rsidRDefault="00930008" w:rsidP="003F195B">
      <w:pPr>
        <w:jc w:val="both"/>
      </w:pPr>
      <w:r>
        <w:t xml:space="preserve">Note </w:t>
      </w:r>
      <w:r w:rsidR="001F2882">
        <w:t xml:space="preserve">#1: </w:t>
      </w:r>
      <w:r>
        <w:t>that if the file NUMERICAL_PARAMETERS_1.txt with the numerical parameters for the second run is absent, XTANT will use the original file NUMERICAL_PARAMETERS.txt instead. So, if the numerical parameters are identical in the simulation runs, there is no need to copy the same file – the original file will be reused.</w:t>
      </w:r>
      <w:r w:rsidR="001F2882">
        <w:t xml:space="preserve"> </w:t>
      </w:r>
    </w:p>
    <w:p w14:paraId="1C5F72EA" w14:textId="1DEE0365" w:rsidR="001F2882" w:rsidRDefault="001F2882" w:rsidP="001F2882">
      <w:pPr>
        <w:jc w:val="both"/>
      </w:pPr>
      <w:r>
        <w:t xml:space="preserve">Note #2: if the numerical parameters are provided in the INPUT_PARAMETER.txt (or INPUT.txt), the file </w:t>
      </w:r>
      <w:r w:rsidR="007C7AE2">
        <w:t>NUMERICAL_PARAMETERS</w:t>
      </w:r>
      <w:r>
        <w:t>.txt is unnecessary (as well as its numbered copies).</w:t>
      </w:r>
    </w:p>
    <w:p w14:paraId="79B26927" w14:textId="740EFDA8" w:rsidR="00B16FCD" w:rsidRDefault="00B16FCD" w:rsidP="003F195B">
      <w:pPr>
        <w:jc w:val="both"/>
      </w:pPr>
      <w:r>
        <w:t>Note</w:t>
      </w:r>
      <w:r w:rsidR="00EF3B5B">
        <w:t xml:space="preserve"> #3:</w:t>
      </w:r>
      <w:r>
        <w:t xml:space="preserve"> if in the INPUT_PARAMETER.txt </w:t>
      </w:r>
      <w:r w:rsidR="001F2882">
        <w:t xml:space="preserve">(or INPUT.txt) </w:t>
      </w:r>
      <w:r>
        <w:t>file you set a grid for the absorbed dose, a number of input files will be created automatically with the varying doses, corresponding to the grid given. In this case, all existing numbered files (INPUT_MATERIAL_</w:t>
      </w:r>
      <w:r w:rsidRPr="00B16FCD">
        <w:rPr>
          <w:i/>
          <w:iCs/>
        </w:rPr>
        <w:t>i</w:t>
      </w:r>
      <w:r>
        <w:t xml:space="preserve">.txt </w:t>
      </w:r>
      <w:r w:rsidR="00EF3B5B">
        <w:t>(or INPUT_</w:t>
      </w:r>
      <w:r w:rsidR="00EF3B5B" w:rsidRPr="00EF3B5B">
        <w:rPr>
          <w:i/>
          <w:iCs/>
        </w:rPr>
        <w:t>i</w:t>
      </w:r>
      <w:r w:rsidR="00EF3B5B">
        <w:t xml:space="preserve">.txt) </w:t>
      </w:r>
      <w:r>
        <w:t>and</w:t>
      </w:r>
      <w:r w:rsidR="00575220">
        <w:t xml:space="preserve"> possibly</w:t>
      </w:r>
      <w:r>
        <w:t xml:space="preserve"> NUMERICAL_PARAMETERS_</w:t>
      </w:r>
      <w:r w:rsidRPr="00B16FCD">
        <w:rPr>
          <w:i/>
          <w:iCs/>
        </w:rPr>
        <w:t>i</w:t>
      </w:r>
      <w:r>
        <w:t xml:space="preserve">.txt) will be overwritten, so make sure there is no conflict between the pre-existing files and the given dose </w:t>
      </w:r>
      <w:r w:rsidR="00EF3B5B">
        <w:t xml:space="preserve">or coupling </w:t>
      </w:r>
      <w:r>
        <w:t>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3" w:name="_Toc135729402"/>
      <w:r w:rsidRPr="00C43694">
        <w:t>Folder</w:t>
      </w:r>
      <w:r>
        <w:t xml:space="preserve"> </w:t>
      </w:r>
      <w:r>
        <w:rPr>
          <w:color w:val="1F497D"/>
        </w:rPr>
        <w:t>[</w:t>
      </w:r>
      <w:r w:rsidRPr="00AC1350">
        <w:rPr>
          <w:i/>
          <w:color w:val="1F497D"/>
        </w:rPr>
        <w:t>material name</w:t>
      </w:r>
      <w:r>
        <w:rPr>
          <w:color w:val="1F497D"/>
        </w:rPr>
        <w:t>]</w:t>
      </w:r>
      <w:bookmarkEnd w:id="23"/>
    </w:p>
    <w:p w14:paraId="40E9EB54" w14:textId="6B31A500" w:rsidR="00BE3F98" w:rsidRDefault="002755B5" w:rsidP="00DC6383">
      <w:pPr>
        <w:jc w:val="both"/>
      </w:pPr>
      <w:r>
        <w:t>Folders with material parameters, named exactly as the material name given above in the file INPUT_</w:t>
      </w:r>
      <w:r w:rsidR="005D5548">
        <w:t>MATERIAL</w:t>
      </w:r>
      <w:r>
        <w:t>.txt</w:t>
      </w:r>
      <w:r w:rsidR="001C5FD4">
        <w:t xml:space="preserve"> (or INPUT.txt)</w:t>
      </w:r>
      <w:r>
        <w:t>, contain a number of files describing necessary materia</w:t>
      </w:r>
      <w:r w:rsidR="00BE3F98">
        <w:t>l parameters for the simulation.</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4" w:name="_Toc135729403"/>
      <w:r>
        <w:lastRenderedPageBreak/>
        <w:t>[</w:t>
      </w:r>
      <w:r w:rsidRPr="00C60E9E">
        <w:rPr>
          <w:i/>
        </w:rPr>
        <w:t>A</w:t>
      </w:r>
      <w:r>
        <w:t>]_[</w:t>
      </w:r>
      <w:r w:rsidRPr="00C60E9E">
        <w:rPr>
          <w:i/>
        </w:rPr>
        <w:t>A</w:t>
      </w:r>
      <w:r>
        <w:t>]_</w:t>
      </w:r>
      <w:r w:rsidR="00DC6383" w:rsidRPr="00DC6383">
        <w:t>TB_Hamiltonian_parameters.txt</w:t>
      </w:r>
      <w:r>
        <w:t xml:space="preserve"> </w:t>
      </w:r>
      <w:r w:rsidR="00A06BC1">
        <w:t xml:space="preserve"> and </w:t>
      </w:r>
      <w:r>
        <w:t>[</w:t>
      </w:r>
      <w:r w:rsidRPr="00C60E9E">
        <w:rPr>
          <w:i/>
        </w:rPr>
        <w:t>A</w:t>
      </w:r>
      <w:r>
        <w:t>]_[</w:t>
      </w:r>
      <w:r w:rsidRPr="00C60E9E">
        <w:rPr>
          <w:i/>
        </w:rPr>
        <w:t>A</w:t>
      </w:r>
      <w:r>
        <w:t>]_</w:t>
      </w:r>
      <w:r w:rsidR="00A06BC1" w:rsidRPr="00A06BC1">
        <w:t>TB_Repulsive_parameters.txt</w:t>
      </w:r>
      <w:bookmarkEnd w:id="24"/>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TB</w:t>
      </w:r>
      <w:r>
        <w:t xml:space="preserve"> : ThreeBodyTB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69F6ADE2"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DC38E8">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6]","plainTextFormattedCitation":"[4,36]","previouslyFormattedCitation":"[4,36]"},"properties":{"noteIndex":0},"schema":"https://github.com/citation-style-language/schema/raw/master/csl-citation.json"}</w:instrText>
      </w:r>
      <w:r w:rsidR="003102EF">
        <w:fldChar w:fldCharType="separate"/>
      </w:r>
      <w:r w:rsidR="00C51107" w:rsidRPr="00C51107">
        <w:rPr>
          <w:noProof/>
        </w:rPr>
        <w:t>[4,36]</w:t>
      </w:r>
      <w:r w:rsidR="003102EF">
        <w:fldChar w:fldCharType="end"/>
      </w:r>
    </w:p>
    <w:p w14:paraId="52CD84C4" w14:textId="53EC2E56" w:rsidR="004339AE" w:rsidRDefault="004339AE" w:rsidP="004339AE">
      <w:pPr>
        <w:pStyle w:val="ListParagraph"/>
        <w:numPr>
          <w:ilvl w:val="0"/>
          <w:numId w:val="3"/>
        </w:numPr>
        <w:jc w:val="both"/>
      </w:pPr>
      <w:r w:rsidRPr="00DE3827">
        <w:rPr>
          <w:color w:val="0070C0"/>
        </w:rPr>
        <w:t>DFTB</w:t>
      </w:r>
      <w:r w:rsidRPr="004339AE">
        <w:rPr>
          <w:color w:val="0070C0"/>
        </w:rPr>
        <w:t>_no_repulsion</w:t>
      </w:r>
      <w:r>
        <w:t>: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fldChar w:fldCharType="begin" w:fldLock="1"/>
      </w:r>
      <w: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6]","plainTextFormattedCitation":"[4,36]","previouslyFormattedCitation":"[4,36]"},"properties":{"noteIndex":0},"schema":"https://github.com/citation-style-language/schema/raw/master/csl-citation.json"}</w:instrText>
      </w:r>
      <w:r>
        <w:fldChar w:fldCharType="separate"/>
      </w:r>
      <w:r w:rsidRPr="00C51107">
        <w:rPr>
          <w:noProof/>
        </w:rPr>
        <w:t>[4,36]</w:t>
      </w:r>
      <w:r>
        <w:fldChar w:fldCharType="end"/>
      </w:r>
      <w:r>
        <w:t>, but without the repulsive potential in the file</w:t>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01363A5F" w:rsidR="00851CC7" w:rsidRDefault="00851CC7" w:rsidP="00851CC7">
      <w:pPr>
        <w:pStyle w:val="ListParagraph"/>
        <w:numPr>
          <w:ilvl w:val="0"/>
          <w:numId w:val="3"/>
        </w:numPr>
        <w:jc w:val="both"/>
      </w:pPr>
      <w:r w:rsidRPr="00DE3827">
        <w:rPr>
          <w:color w:val="0070C0"/>
        </w:rPr>
        <w:t>Mehl</w:t>
      </w:r>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DC38E8">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7]","plainTextFormattedCitation":"[37]","previouslyFormattedCitation":"[37]"},"properties":{"noteIndex":0},"schema":"https://github.com/citation-style-language/schema/raw/master/csl-citation.json"}</w:instrText>
      </w:r>
      <w:r w:rsidR="003102EF">
        <w:fldChar w:fldCharType="separate"/>
      </w:r>
      <w:r w:rsidR="00C51107" w:rsidRPr="00C51107">
        <w:rPr>
          <w:noProof/>
        </w:rPr>
        <w:t>[37]</w:t>
      </w:r>
      <w:r w:rsidR="003102EF">
        <w:fldChar w:fldCharType="end"/>
      </w:r>
    </w:p>
    <w:p w14:paraId="69058FB2" w14:textId="5DF59C01" w:rsidR="00DE3827" w:rsidRDefault="00DE3827" w:rsidP="00DC6383">
      <w:pPr>
        <w:pStyle w:val="ListParagraph"/>
        <w:numPr>
          <w:ilvl w:val="0"/>
          <w:numId w:val="3"/>
        </w:numPr>
        <w:jc w:val="both"/>
      </w:pPr>
      <w:r w:rsidRPr="00DE3827">
        <w:rPr>
          <w:color w:val="0070C0"/>
        </w:rPr>
        <w:t>Molteni</w:t>
      </w:r>
      <w:r>
        <w:t xml:space="preserve"> : </w:t>
      </w:r>
      <w:r w:rsidR="005D5548">
        <w:t>sp</w:t>
      </w:r>
      <w:r w:rsidR="005D5548" w:rsidRPr="00DE3827">
        <w:rPr>
          <w:vertAlign w:val="superscript"/>
        </w:rPr>
        <w:t>3</w:t>
      </w:r>
      <w:r w:rsidR="005D5548">
        <w:t xml:space="preserve">s*-basis set according to Molteni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r w:rsidRPr="00DE3827">
        <w:rPr>
          <w:color w:val="0070C0"/>
        </w:rPr>
        <w:t xml:space="preserve">Pettifor </w:t>
      </w:r>
      <w:r>
        <w:t>: sp</w:t>
      </w:r>
      <w:r w:rsidRPr="00DE3827">
        <w:rPr>
          <w:vertAlign w:val="superscript"/>
        </w:rPr>
        <w:t>3</w:t>
      </w:r>
      <w:r>
        <w:t xml:space="preserve">-basis set according to Pettifor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r>
        <w:rPr>
          <w:color w:val="0070C0"/>
        </w:rPr>
        <w:t xml:space="preserve">xTB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533F37">
      <w:pPr>
        <w:pStyle w:val="Heading4"/>
        <w:numPr>
          <w:ilvl w:val="0"/>
          <w:numId w:val="12"/>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4A39884E" w:rsidR="00007993" w:rsidRDefault="00007993" w:rsidP="00007993">
      <w:pPr>
        <w:pStyle w:val="Caption"/>
      </w:pPr>
      <w:bookmarkStart w:id="25" w:name="_Hlk109211754"/>
      <w:r>
        <w:t xml:space="preserve">Figure </w:t>
      </w:r>
      <w:r w:rsidR="004271B4">
        <w:fldChar w:fldCharType="begin"/>
      </w:r>
      <w:r w:rsidR="004271B4">
        <w:instrText xml:space="preserve"> STYLEREF 1 \s </w:instrText>
      </w:r>
      <w:r w:rsidR="004271B4">
        <w:fldChar w:fldCharType="separate"/>
      </w:r>
      <w:r w:rsidR="00572812">
        <w:rPr>
          <w:noProof/>
        </w:rPr>
        <w:t>VIII</w:t>
      </w:r>
      <w:r w:rsidR="004271B4">
        <w:rPr>
          <w:noProof/>
        </w:rPr>
        <w:fldChar w:fldCharType="end"/>
      </w:r>
      <w:r>
        <w:t>.</w:t>
      </w:r>
      <w:r w:rsidR="004271B4">
        <w:fldChar w:fldCharType="begin"/>
      </w:r>
      <w:r w:rsidR="004271B4">
        <w:instrText xml:space="preserve"> SEQ Figure \* ARABIC \s 1 </w:instrText>
      </w:r>
      <w:r w:rsidR="004271B4">
        <w:fldChar w:fldCharType="separate"/>
      </w:r>
      <w:r w:rsidR="00572812">
        <w:rPr>
          <w:noProof/>
        </w:rPr>
        <w:t>5</w:t>
      </w:r>
      <w:r w:rsidR="004271B4">
        <w:rPr>
          <w:noProof/>
        </w:rPr>
        <w:fldChar w:fldCharType="end"/>
      </w:r>
      <w:r>
        <w:t xml:space="preserve">. 3TB </w:t>
      </w:r>
      <w:r w:rsidRPr="00DC6383">
        <w:t>TB_Hamiltonian_parameters.tx</w:t>
      </w:r>
      <w:r>
        <w:t>t</w:t>
      </w:r>
      <w:bookmarkEnd w:id="25"/>
      <w:r>
        <w:tab/>
      </w:r>
      <w:r>
        <w:tab/>
      </w:r>
      <w:r>
        <w:tab/>
        <w:t xml:space="preserve">Figure </w:t>
      </w:r>
      <w:r w:rsidR="004271B4">
        <w:fldChar w:fldCharType="begin"/>
      </w:r>
      <w:r w:rsidR="004271B4">
        <w:instrText xml:space="preserve"> STYLEREF 1 \s </w:instrText>
      </w:r>
      <w:r w:rsidR="004271B4">
        <w:fldChar w:fldCharType="separate"/>
      </w:r>
      <w:r w:rsidR="00572812">
        <w:rPr>
          <w:noProof/>
        </w:rPr>
        <w:t>VIII</w:t>
      </w:r>
      <w:r w:rsidR="004271B4">
        <w:rPr>
          <w:noProof/>
        </w:rPr>
        <w:fldChar w:fldCharType="end"/>
      </w:r>
      <w:r>
        <w:t>.</w:t>
      </w:r>
      <w:r w:rsidR="004271B4">
        <w:fldChar w:fldCharType="begin"/>
      </w:r>
      <w:r w:rsidR="004271B4">
        <w:instrText xml:space="preserve"> SEQ Figure \* ARABIC \s 1 </w:instrText>
      </w:r>
      <w:r w:rsidR="004271B4">
        <w:fldChar w:fldCharType="separate"/>
      </w:r>
      <w:r w:rsidR="00572812">
        <w:rPr>
          <w:noProof/>
        </w:rPr>
        <w:t>6</w:t>
      </w:r>
      <w:r w:rsidR="004271B4">
        <w:rPr>
          <w:noProof/>
        </w:rPr>
        <w:fldChar w:fldCharType="end"/>
      </w:r>
      <w:r>
        <w:t xml:space="preserve"> 3TB </w:t>
      </w:r>
      <w:r w:rsidRPr="00A06BC1">
        <w:t>TB_Repulsive_parameters.txt</w:t>
      </w:r>
    </w:p>
    <w:p w14:paraId="5B472423" w14:textId="4AE6EDED" w:rsidR="00007993" w:rsidRDefault="00007993" w:rsidP="00DA5A2E">
      <w:r>
        <w:t>The files contain the parameters, according to ThreeBodyTB</w:t>
      </w:r>
      <w:r w:rsidR="001C255A" w:rsidRPr="00E021B5">
        <w:rPr>
          <w:rStyle w:val="FootnoteReference"/>
        </w:rPr>
        <w:footnoteReference w:id="17"/>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specifies the model name</w:t>
      </w:r>
      <w:r>
        <w:t>, must be “3TB”</w:t>
      </w:r>
    </w:p>
    <w:p w14:paraId="6C5AF4C4" w14:textId="1B4444FC" w:rsidR="00007993" w:rsidRDefault="00F93FBB" w:rsidP="00DA5A2E">
      <w:r>
        <w:lastRenderedPageBreak/>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r w:rsidR="00007993" w:rsidRPr="00007993">
        <w:rPr>
          <w:i/>
          <w:iCs/>
        </w:rPr>
        <w:t>rc</w:t>
      </w:r>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r w:rsidR="00007993" w:rsidRPr="00007993">
        <w:rPr>
          <w:i/>
          <w:iCs/>
        </w:rPr>
        <w:t>rc</w:t>
      </w:r>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533F37">
      <w:pPr>
        <w:pStyle w:val="Heading4"/>
        <w:numPr>
          <w:ilvl w:val="0"/>
          <w:numId w:val="12"/>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513E3FA8" w:rsidR="001A11F7" w:rsidRDefault="001A11F7" w:rsidP="001A11F7">
      <w:pPr>
        <w:pStyle w:val="Caption"/>
      </w:pPr>
      <w:bookmarkStart w:id="26" w:name="_Ref71362808"/>
      <w:r>
        <w:t xml:space="preserve">Figure </w:t>
      </w:r>
      <w:r w:rsidR="004271B4">
        <w:fldChar w:fldCharType="begin"/>
      </w:r>
      <w:r w:rsidR="004271B4">
        <w:instrText xml:space="preserve"> STYLEREF 1 \s </w:instrText>
      </w:r>
      <w:r w:rsidR="004271B4">
        <w:fldChar w:fldCharType="separate"/>
      </w:r>
      <w:r w:rsidR="00572812">
        <w:rPr>
          <w:noProof/>
        </w:rPr>
        <w:t>VIII</w:t>
      </w:r>
      <w:r w:rsidR="004271B4">
        <w:rPr>
          <w:noProof/>
        </w:rPr>
        <w:fldChar w:fldCharType="end"/>
      </w:r>
      <w:r w:rsidR="008F65B0">
        <w:t>.</w:t>
      </w:r>
      <w:r w:rsidR="004271B4">
        <w:fldChar w:fldCharType="begin"/>
      </w:r>
      <w:r w:rsidR="004271B4">
        <w:instrText xml:space="preserve"> SEQ Figure \* ARABIC \s 1 </w:instrText>
      </w:r>
      <w:r w:rsidR="004271B4">
        <w:fldChar w:fldCharType="separate"/>
      </w:r>
      <w:r w:rsidR="00572812">
        <w:rPr>
          <w:noProof/>
        </w:rPr>
        <w:t>7</w:t>
      </w:r>
      <w:r w:rsidR="004271B4">
        <w:rPr>
          <w:noProof/>
        </w:rPr>
        <w:fldChar w:fldCharType="end"/>
      </w:r>
      <w:bookmarkEnd w:id="26"/>
      <w:r>
        <w:t xml:space="preserve">. BOP </w:t>
      </w:r>
      <w:r w:rsidRPr="00DC6383">
        <w:t>TB_Hamiltonian_parameters.tx</w:t>
      </w:r>
      <w:r w:rsidR="00A14080">
        <w:t>t</w:t>
      </w:r>
      <w:r w:rsidR="00A14080">
        <w:tab/>
      </w:r>
      <w:r w:rsidR="00A14080">
        <w:tab/>
      </w:r>
      <w:r w:rsidR="00A14080">
        <w:tab/>
      </w:r>
      <w:bookmarkStart w:id="27" w:name="_Ref71362849"/>
      <w:r>
        <w:t xml:space="preserve">Figure </w:t>
      </w:r>
      <w:r w:rsidR="004271B4">
        <w:fldChar w:fldCharType="begin"/>
      </w:r>
      <w:r w:rsidR="004271B4">
        <w:instrText xml:space="preserve"> STYLEREF 1 \s </w:instrText>
      </w:r>
      <w:r w:rsidR="004271B4">
        <w:fldChar w:fldCharType="separate"/>
      </w:r>
      <w:r w:rsidR="00572812">
        <w:rPr>
          <w:noProof/>
        </w:rPr>
        <w:t>VIII</w:t>
      </w:r>
      <w:r w:rsidR="004271B4">
        <w:rPr>
          <w:noProof/>
        </w:rPr>
        <w:fldChar w:fldCharType="end"/>
      </w:r>
      <w:r w:rsidR="008F65B0">
        <w:t>.</w:t>
      </w:r>
      <w:r w:rsidR="004271B4">
        <w:fldChar w:fldCharType="begin"/>
      </w:r>
      <w:r w:rsidR="004271B4">
        <w:instrText xml:space="preserve"> SEQ Figure \* ARABIC \s 1 </w:instrText>
      </w:r>
      <w:r w:rsidR="004271B4">
        <w:fldChar w:fldCharType="separate"/>
      </w:r>
      <w:r w:rsidR="00572812">
        <w:rPr>
          <w:noProof/>
        </w:rPr>
        <w:t>8</w:t>
      </w:r>
      <w:r w:rsidR="004271B4">
        <w:rPr>
          <w:noProof/>
        </w:rPr>
        <w:fldChar w:fldCharType="end"/>
      </w:r>
      <w:bookmarkEnd w:id="27"/>
      <w:r>
        <w:t xml:space="preserve"> BOP </w:t>
      </w:r>
      <w:r w:rsidRPr="00A06BC1">
        <w:t>TB_Repulsive_parameters.txt</w:t>
      </w:r>
    </w:p>
    <w:p w14:paraId="24B27C96" w14:textId="0BAAED3E"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572812">
        <w:t xml:space="preserve">Figure </w:t>
      </w:r>
      <w:r w:rsidR="00572812">
        <w:rPr>
          <w:noProof/>
        </w:rPr>
        <w:t>VIII</w:t>
      </w:r>
      <w:r w:rsidR="00572812">
        <w:t>.</w:t>
      </w:r>
      <w:r w:rsidR="00572812">
        <w:rPr>
          <w:noProof/>
        </w:rPr>
        <w:t>7</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572812">
        <w:t xml:space="preserve">Figure </w:t>
      </w:r>
      <w:r w:rsidR="00572812">
        <w:rPr>
          <w:noProof/>
        </w:rPr>
        <w:t>VIII</w:t>
      </w:r>
      <w:r w:rsidR="00572812">
        <w:t>.</w:t>
      </w:r>
      <w:r w:rsidR="00572812">
        <w:rPr>
          <w:noProof/>
        </w:rPr>
        <w:t>8</w:t>
      </w:r>
      <w:r>
        <w:fldChar w:fldCharType="end"/>
      </w:r>
      <w:r>
        <w:t>.</w:t>
      </w:r>
    </w:p>
    <w:p w14:paraId="6E6252C4" w14:textId="77777777" w:rsidR="001A11F7" w:rsidRPr="001A11F7" w:rsidRDefault="001A11F7" w:rsidP="001A11F7"/>
    <w:p w14:paraId="4D0E25F5" w14:textId="77777777" w:rsidR="00164E30" w:rsidRDefault="00164E30" w:rsidP="00533F37">
      <w:pPr>
        <w:pStyle w:val="Heading4"/>
        <w:numPr>
          <w:ilvl w:val="0"/>
          <w:numId w:val="12"/>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088367AA" w:rsidR="00060FAC" w:rsidRDefault="00060FAC" w:rsidP="00060FAC">
      <w:pPr>
        <w:pStyle w:val="Caption"/>
        <w:jc w:val="center"/>
      </w:pPr>
      <w:bookmarkStart w:id="28" w:name="_Ref427682"/>
      <w:r>
        <w:t xml:space="preserve">Figure </w:t>
      </w:r>
      <w:r w:rsidR="004271B4">
        <w:fldChar w:fldCharType="begin"/>
      </w:r>
      <w:r w:rsidR="004271B4">
        <w:instrText xml:space="preserve"> STYLEREF 1 \s </w:instrText>
      </w:r>
      <w:r w:rsidR="004271B4">
        <w:fldChar w:fldCharType="separate"/>
      </w:r>
      <w:r w:rsidR="00572812">
        <w:rPr>
          <w:noProof/>
        </w:rPr>
        <w:t>VIII</w:t>
      </w:r>
      <w:r w:rsidR="004271B4">
        <w:rPr>
          <w:noProof/>
        </w:rPr>
        <w:fldChar w:fldCharType="end"/>
      </w:r>
      <w:r w:rsidR="008F65B0">
        <w:t>.</w:t>
      </w:r>
      <w:r w:rsidR="004271B4">
        <w:fldChar w:fldCharType="begin"/>
      </w:r>
      <w:r w:rsidR="004271B4">
        <w:instrText xml:space="preserve"> SEQ Figure \* ARABIC \s 1 </w:instrText>
      </w:r>
      <w:r w:rsidR="004271B4">
        <w:fldChar w:fldCharType="separate"/>
      </w:r>
      <w:r w:rsidR="00572812">
        <w:rPr>
          <w:noProof/>
        </w:rPr>
        <w:t>9</w:t>
      </w:r>
      <w:r w:rsidR="004271B4">
        <w:rPr>
          <w:noProof/>
        </w:rPr>
        <w:fldChar w:fldCharType="end"/>
      </w:r>
      <w:bookmarkEnd w:id="28"/>
      <w:r>
        <w:t xml:space="preserve">. </w:t>
      </w:r>
      <w:r w:rsidRPr="00DC6383">
        <w:t>TB_Hamiltonian_parameters.tx</w:t>
      </w:r>
      <w:r w:rsidR="00A14080">
        <w:t>t</w:t>
      </w:r>
      <w:r w:rsidR="00A14080">
        <w:tab/>
      </w:r>
      <w:r w:rsidR="00A14080">
        <w:tab/>
      </w:r>
      <w:bookmarkStart w:id="29" w:name="_Ref428009"/>
      <w:bookmarkStart w:id="30" w:name="_Ref435598"/>
      <w:r>
        <w:t xml:space="preserve">Figure </w:t>
      </w:r>
      <w:r w:rsidR="004271B4">
        <w:fldChar w:fldCharType="begin"/>
      </w:r>
      <w:r w:rsidR="004271B4">
        <w:instrText xml:space="preserve"> STYLEREF 1 \s </w:instrText>
      </w:r>
      <w:r w:rsidR="004271B4">
        <w:fldChar w:fldCharType="separate"/>
      </w:r>
      <w:r w:rsidR="00572812">
        <w:rPr>
          <w:noProof/>
        </w:rPr>
        <w:t>VIII</w:t>
      </w:r>
      <w:r w:rsidR="004271B4">
        <w:rPr>
          <w:noProof/>
        </w:rPr>
        <w:fldChar w:fldCharType="end"/>
      </w:r>
      <w:r w:rsidR="008F65B0">
        <w:t>.</w:t>
      </w:r>
      <w:r w:rsidR="004271B4">
        <w:fldChar w:fldCharType="begin"/>
      </w:r>
      <w:r w:rsidR="004271B4">
        <w:instrText xml:space="preserve"> SEQ Figure \* ARABIC \s 1 </w:instrText>
      </w:r>
      <w:r w:rsidR="004271B4">
        <w:fldChar w:fldCharType="separate"/>
      </w:r>
      <w:r w:rsidR="00572812">
        <w:rPr>
          <w:noProof/>
        </w:rPr>
        <w:t>10</w:t>
      </w:r>
      <w:r w:rsidR="004271B4">
        <w:rPr>
          <w:noProof/>
        </w:rPr>
        <w:fldChar w:fldCharType="end"/>
      </w:r>
      <w:bookmarkEnd w:id="29"/>
      <w:bookmarkEnd w:id="30"/>
      <w:r>
        <w:t xml:space="preserve"> </w:t>
      </w:r>
      <w:r w:rsidRPr="00A06BC1">
        <w:t>TB_Repulsive_parameters.txt</w:t>
      </w:r>
      <w:r w:rsidR="00E8722C">
        <w:t xml:space="preserve"> in DFTB format</w:t>
      </w:r>
    </w:p>
    <w:p w14:paraId="3F154B32" w14:textId="3D656AD9"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572812">
        <w:t xml:space="preserve">Figure </w:t>
      </w:r>
      <w:r w:rsidR="00572812">
        <w:rPr>
          <w:noProof/>
        </w:rPr>
        <w:t>VIII</w:t>
      </w:r>
      <w:r w:rsidR="00572812">
        <w:t>.</w:t>
      </w:r>
      <w:r w:rsidR="00572812">
        <w:rPr>
          <w:noProof/>
        </w:rPr>
        <w:t>9</w:t>
      </w:r>
      <w:r w:rsidR="003102EF">
        <w:fldChar w:fldCharType="end"/>
      </w:r>
      <w:r>
        <w:t xml:space="preserve"> and </w:t>
      </w:r>
      <w:r w:rsidR="003102EF">
        <w:fldChar w:fldCharType="begin"/>
      </w:r>
      <w:r w:rsidR="0011620B">
        <w:instrText xml:space="preserve"> REF _Ref435598 \h </w:instrText>
      </w:r>
      <w:r w:rsidR="003102EF">
        <w:fldChar w:fldCharType="separate"/>
      </w:r>
      <w:r w:rsidR="00572812">
        <w:t xml:space="preserve">Figure </w:t>
      </w:r>
      <w:r w:rsidR="00572812">
        <w:rPr>
          <w:noProof/>
        </w:rPr>
        <w:t>VIII</w:t>
      </w:r>
      <w:r w:rsidR="00572812">
        <w:t>.</w:t>
      </w:r>
      <w:r w:rsidR="00572812">
        <w:rPr>
          <w:noProof/>
        </w:rPr>
        <w:t>10</w:t>
      </w:r>
      <w:r w:rsidR="003102EF">
        <w:fldChar w:fldCharType="end"/>
      </w:r>
      <w:r w:rsidR="0011620B">
        <w:t xml:space="preserve"> </w:t>
      </w:r>
      <w:r>
        <w:t>of C interaction with C (e.g. in diamond). In the Hamiltonian file (</w:t>
      </w:r>
      <w:r w:rsidR="003102EF">
        <w:fldChar w:fldCharType="begin"/>
      </w:r>
      <w:r>
        <w:instrText xml:space="preserve"> REF _Ref427682 \h </w:instrText>
      </w:r>
      <w:r w:rsidR="003102EF">
        <w:fldChar w:fldCharType="separate"/>
      </w:r>
      <w:r w:rsidR="00572812">
        <w:t xml:space="preserve">Figure </w:t>
      </w:r>
      <w:r w:rsidR="00572812">
        <w:rPr>
          <w:noProof/>
        </w:rPr>
        <w:t>VIII</w:t>
      </w:r>
      <w:r w:rsidR="00572812">
        <w:t>.</w:t>
      </w:r>
      <w:r w:rsidR="00572812">
        <w:rPr>
          <w:noProof/>
        </w:rPr>
        <w:t>9</w:t>
      </w:r>
      <w:r w:rsidR="003102EF">
        <w:fldChar w:fldCharType="end"/>
      </w:r>
      <w:r>
        <w:t>):</w:t>
      </w:r>
    </w:p>
    <w:p w14:paraId="2EF291D6" w14:textId="77777777" w:rsidR="00EF58AC" w:rsidRDefault="00EF58AC" w:rsidP="00533F37">
      <w:pPr>
        <w:pStyle w:val="ListParagraph"/>
        <w:numPr>
          <w:ilvl w:val="0"/>
          <w:numId w:val="13"/>
        </w:numPr>
        <w:jc w:val="both"/>
      </w:pPr>
      <w:r>
        <w:t xml:space="preserve">The first line sets the parameterization (DFTB). </w:t>
      </w:r>
    </w:p>
    <w:p w14:paraId="2AD17BF6" w14:textId="77777777" w:rsidR="00EF58AC" w:rsidRDefault="00EF58AC" w:rsidP="00533F37">
      <w:pPr>
        <w:pStyle w:val="ListParagraph"/>
        <w:numPr>
          <w:ilvl w:val="0"/>
          <w:numId w:val="13"/>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533F37">
      <w:pPr>
        <w:pStyle w:val="ListParagraph"/>
        <w:numPr>
          <w:ilvl w:val="0"/>
          <w:numId w:val="13"/>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4271B4" w:rsidP="00533F37">
      <w:pPr>
        <w:pStyle w:val="ListParagraph"/>
        <w:numPr>
          <w:ilvl w:val="0"/>
          <w:numId w:val="32"/>
        </w:numPr>
        <w:jc w:val="both"/>
      </w:pPr>
      <w:hyperlink r:id="rId22"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30C6826D" w:rsidR="006323F0" w:rsidRDefault="004271B4" w:rsidP="00533F37">
      <w:pPr>
        <w:pStyle w:val="ListParagraph"/>
        <w:numPr>
          <w:ilvl w:val="0"/>
          <w:numId w:val="32"/>
        </w:numPr>
        <w:jc w:val="both"/>
      </w:pPr>
      <w:hyperlink r:id="rId23" w:history="1">
        <w:r w:rsidR="006323F0" w:rsidRPr="00827DF3">
          <w:rPr>
            <w:rStyle w:val="Hyperlink"/>
          </w:rPr>
          <w:t>http://kiff.vfab.org/dftb</w:t>
        </w:r>
      </w:hyperlink>
      <w:r w:rsidR="006323F0">
        <w:t xml:space="preserve"> - alternative distribution of parameter files</w:t>
      </w:r>
    </w:p>
    <w:p w14:paraId="3EF303C4" w14:textId="17D09B2A" w:rsidR="00D53236" w:rsidRDefault="004271B4" w:rsidP="00533F37">
      <w:pPr>
        <w:pStyle w:val="ListParagraph"/>
        <w:numPr>
          <w:ilvl w:val="0"/>
          <w:numId w:val="32"/>
        </w:numPr>
        <w:jc w:val="both"/>
      </w:pPr>
      <w:hyperlink r:id="rId24"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w:t>
      </w:r>
      <w:r w:rsidR="009D3142">
        <w:t xml:space="preserve"> fitted</w:t>
      </w:r>
      <w:r w:rsidR="00BF5B20">
        <w:t xml:space="preserve"> </w:t>
      </w:r>
      <w:r w:rsidR="00D74752">
        <w:t xml:space="preserve">(with no documentation but apparently came from here </w:t>
      </w:r>
      <w:hyperlink r:id="rId25" w:history="1">
        <w:r w:rsidR="00D74752" w:rsidRPr="00DB30E2">
          <w:rPr>
            <w:rStyle w:val="Hyperlink"/>
          </w:rPr>
          <w:t>https://www5.hp-ez.com/hp/calculations/page441</w:t>
        </w:r>
      </w:hyperlink>
      <w:r w:rsidR="00D74752">
        <w:t>)</w:t>
      </w:r>
      <w:r w:rsidR="00D53236">
        <w:t>.</w:t>
      </w:r>
      <w:r w:rsidR="009D3142">
        <w:t xml:space="preserve"> It may (and in most cases does) require manual fitting of the repulsive potential, for which one may use the function of TB_wall below. In case of compounds, it may also require manual adjustment of the on-site energies of elements to match those expected in compounds.</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77033247" w:rsidR="00205E75" w:rsidRDefault="00205E75" w:rsidP="00533F37">
      <w:pPr>
        <w:pStyle w:val="ListParagraph"/>
        <w:numPr>
          <w:ilvl w:val="0"/>
          <w:numId w:val="33"/>
        </w:numPr>
        <w:ind w:left="284" w:hanging="284"/>
        <w:jc w:val="both"/>
      </w:pPr>
      <w:r>
        <w:t>Pt</w:t>
      </w:r>
      <w:r w:rsidR="006D3EA1">
        <w:t>Ru</w:t>
      </w:r>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DC38E8">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8]","plainTextFormattedCitation":"[38]","previouslyFormattedCitation":"[38]"},"properties":{"noteIndex":0},"schema":"https://github.com/citation-style-language/schema/raw/master/csl-citation.json"}</w:instrText>
      </w:r>
      <w:r w:rsidR="006D3EA1">
        <w:fldChar w:fldCharType="separate"/>
      </w:r>
      <w:r w:rsidR="00C51107" w:rsidRPr="00C51107">
        <w:rPr>
          <w:noProof/>
        </w:rPr>
        <w:t>[38]</w:t>
      </w:r>
      <w:r w:rsidR="006D3EA1">
        <w:fldChar w:fldCharType="end"/>
      </w:r>
    </w:p>
    <w:p w14:paraId="7D8DAA39" w14:textId="6D29958C" w:rsidR="004E4135" w:rsidRDefault="004E4135" w:rsidP="00533F37">
      <w:pPr>
        <w:pStyle w:val="ListParagraph"/>
        <w:numPr>
          <w:ilvl w:val="0"/>
          <w:numId w:val="33"/>
        </w:numPr>
        <w:ind w:left="284" w:hanging="284"/>
        <w:jc w:val="both"/>
      </w:pPr>
      <w:r w:rsidRPr="004E4135">
        <w:t>TransMet</w:t>
      </w:r>
      <w:r>
        <w:t xml:space="preserve"> containing Ag-Ag, Au-Au, Cu-Cu, Ni-Ni, Pd-Pd, Pt-Pt (for nanoclusters) from </w:t>
      </w:r>
      <w:r>
        <w:fldChar w:fldCharType="begin" w:fldLock="1"/>
      </w:r>
      <w:r w:rsidR="00DC38E8">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9]","plainTextFormattedCitation":"[39]","previouslyFormattedCitation":"[39]"},"properties":{"noteIndex":0},"schema":"https://github.com/citation-style-language/schema/raw/master/csl-citation.json"}</w:instrText>
      </w:r>
      <w:r>
        <w:fldChar w:fldCharType="separate"/>
      </w:r>
      <w:r w:rsidR="00C51107" w:rsidRPr="00C51107">
        <w:rPr>
          <w:noProof/>
        </w:rPr>
        <w:t>[39]</w:t>
      </w:r>
      <w:r>
        <w:fldChar w:fldCharType="end"/>
      </w:r>
    </w:p>
    <w:p w14:paraId="5DCCB048" w14:textId="3E2BE5F7" w:rsidR="002B0F48" w:rsidRDefault="0053354C" w:rsidP="00533F37">
      <w:pPr>
        <w:pStyle w:val="ListParagraph"/>
        <w:numPr>
          <w:ilvl w:val="0"/>
          <w:numId w:val="33"/>
        </w:numPr>
        <w:ind w:left="284" w:hanging="284"/>
        <w:jc w:val="both"/>
      </w:pPr>
      <w:r w:rsidRPr="0053354C">
        <w:t>trans3d-LANLFeC</w:t>
      </w:r>
      <w:r>
        <w:t xml:space="preserve"> for Fe-C-O from </w:t>
      </w:r>
      <w:r>
        <w:fldChar w:fldCharType="begin" w:fldLock="1"/>
      </w:r>
      <w:r w:rsidR="00DC38E8">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40]","plainTextFormattedCitation":"[40]","previouslyFormattedCitation":"[40]"},"properties":{"noteIndex":0},"schema":"https://github.com/citation-style-language/schema/raw/master/csl-citation.json"}</w:instrText>
      </w:r>
      <w:r>
        <w:fldChar w:fldCharType="separate"/>
      </w:r>
      <w:r w:rsidR="00C51107" w:rsidRPr="00C51107">
        <w:rPr>
          <w:noProof/>
        </w:rPr>
        <w:t>[40]</w:t>
      </w:r>
      <w:r>
        <w:fldChar w:fldCharType="end"/>
      </w:r>
    </w:p>
    <w:p w14:paraId="35221696" w14:textId="4A35AB85" w:rsidR="00F940E5" w:rsidRDefault="00F940E5" w:rsidP="00533F37">
      <w:pPr>
        <w:pStyle w:val="ListParagraph"/>
        <w:numPr>
          <w:ilvl w:val="0"/>
          <w:numId w:val="33"/>
        </w:numPr>
        <w:ind w:left="284" w:hanging="284"/>
        <w:jc w:val="both"/>
      </w:pPr>
      <w:r>
        <w:t xml:space="preserve">Al2O3 containing files Al-Al, Al-O, O-O, optimised for solid Al2O3 from </w:t>
      </w:r>
      <w:r>
        <w:fldChar w:fldCharType="begin" w:fldLock="1"/>
      </w:r>
      <w: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41]","plainTextFormattedCitation":"[41]"},"properties":{"noteIndex":0},"schema":"https://github.com/citation-style-language/schema/raw/master/csl-citation.json"}</w:instrText>
      </w:r>
      <w:r>
        <w:fldChar w:fldCharType="separate"/>
      </w:r>
      <w:r w:rsidRPr="00F940E5">
        <w:rPr>
          <w:noProof/>
        </w:rPr>
        <w:t>[41]</w:t>
      </w:r>
      <w:r>
        <w:fldChar w:fldCharType="end"/>
      </w:r>
    </w:p>
    <w:p w14:paraId="2BA5D4DD" w14:textId="3ED361DC" w:rsidR="00240F5E" w:rsidRDefault="00240F5E" w:rsidP="00533F37">
      <w:pPr>
        <w:pStyle w:val="ListParagraph"/>
        <w:numPr>
          <w:ilvl w:val="0"/>
          <w:numId w:val="33"/>
        </w:numPr>
        <w:ind w:left="284" w:hanging="284"/>
        <w:jc w:val="both"/>
      </w:pPr>
      <w:r>
        <w:rPr>
          <w:lang w:val="en-US"/>
        </w:rPr>
        <w:t xml:space="preserve">BC containing B-C from </w:t>
      </w:r>
      <w:hyperlink r:id="rId26" w:history="1">
        <w:r w:rsidRPr="00BE78A8">
          <w:rPr>
            <w:rStyle w:val="Hyperlink"/>
            <w:lang w:val="en-US"/>
          </w:rPr>
          <w:t>https://github.com/tlyoon/BC_SKfiles</w:t>
        </w:r>
      </w:hyperlink>
      <w:r>
        <w:rPr>
          <w:lang w:val="en-US"/>
        </w:rPr>
        <w:t xml:space="preserve"> </w:t>
      </w:r>
    </w:p>
    <w:p w14:paraId="05CA2837" w14:textId="1E71A873" w:rsidR="00205E75" w:rsidRDefault="00205E75" w:rsidP="00533F37">
      <w:pPr>
        <w:pStyle w:val="ListParagraph"/>
        <w:numPr>
          <w:ilvl w:val="0"/>
          <w:numId w:val="33"/>
        </w:numPr>
        <w:ind w:left="284" w:hanging="284"/>
        <w:jc w:val="both"/>
      </w:pPr>
      <w:r w:rsidRPr="00205E75">
        <w:t>3ob_cnoh</w:t>
      </w:r>
      <w:r>
        <w:t xml:space="preserve"> </w:t>
      </w:r>
      <w:r w:rsidR="000C3615">
        <w:t xml:space="preserve">containing parameters for </w:t>
      </w:r>
      <w:r>
        <w:t>C-H-N-O-P-S</w:t>
      </w:r>
      <w:r w:rsidR="000C3615">
        <w:t xml:space="preserve"> interactions</w:t>
      </w:r>
      <w:r>
        <w:t xml:space="preserve"> from </w:t>
      </w:r>
      <w:hyperlink r:id="rId27" w:history="1">
        <w:r w:rsidRPr="00827DF3">
          <w:rPr>
            <w:rStyle w:val="Hyperlink"/>
          </w:rPr>
          <w:t>https://bitbucket.org/solccp/adpt_core/src/master/erepfit/example/3ob_cnoh/</w:t>
        </w:r>
      </w:hyperlink>
      <w:r>
        <w:t xml:space="preserve"> </w:t>
      </w:r>
    </w:p>
    <w:p w14:paraId="11F404EA" w14:textId="77777777" w:rsidR="00F940E5" w:rsidRDefault="00F940E5" w:rsidP="00F940E5">
      <w:pPr>
        <w:pStyle w:val="ListParagraph"/>
        <w:numPr>
          <w:ilvl w:val="0"/>
          <w:numId w:val="33"/>
        </w:numPr>
        <w:ind w:left="284" w:hanging="284"/>
        <w:jc w:val="both"/>
      </w:pPr>
      <w:r w:rsidRPr="00B37BC5">
        <w:t>MoS</w:t>
      </w:r>
      <w:r>
        <w:t xml:space="preserve"> containing Mo-S from </w:t>
      </w:r>
      <w:hyperlink r:id="rId28" w:history="1">
        <w:r w:rsidRPr="00827DF3">
          <w:rPr>
            <w:rStyle w:val="Hyperlink"/>
          </w:rPr>
          <w:t>https://github.com/hyllios/dftb_auto</w:t>
        </w:r>
      </w:hyperlink>
      <w:r>
        <w:t xml:space="preserve"> (need to be converted from svn format to skf!)</w:t>
      </w:r>
    </w:p>
    <w:p w14:paraId="254FD832" w14:textId="77777777" w:rsidR="00854482" w:rsidRDefault="00854482" w:rsidP="00854482">
      <w:pPr>
        <w:jc w:val="both"/>
      </w:pPr>
      <w:r>
        <w:t>List of tools that can be used to create your own SK-parameters:</w:t>
      </w:r>
    </w:p>
    <w:p w14:paraId="63057441" w14:textId="77777777" w:rsidR="00D15B6D" w:rsidRDefault="004271B4" w:rsidP="00533F37">
      <w:pPr>
        <w:pStyle w:val="ListParagraph"/>
        <w:numPr>
          <w:ilvl w:val="0"/>
          <w:numId w:val="34"/>
        </w:numPr>
        <w:jc w:val="both"/>
      </w:pPr>
      <w:hyperlink r:id="rId29" w:history="1">
        <w:r w:rsidR="00D15B6D" w:rsidRPr="00827DF3">
          <w:rPr>
            <w:rStyle w:val="Hyperlink"/>
          </w:rPr>
          <w:t>https://github.com/dftbplus/skprogs</w:t>
        </w:r>
      </w:hyperlink>
      <w:r w:rsidR="00D15B6D">
        <w:t xml:space="preserve"> </w:t>
      </w:r>
    </w:p>
    <w:p w14:paraId="5E96319F" w14:textId="4E4F5E8D" w:rsidR="004668E8" w:rsidRDefault="004271B4" w:rsidP="00533F37">
      <w:pPr>
        <w:pStyle w:val="ListParagraph"/>
        <w:numPr>
          <w:ilvl w:val="0"/>
          <w:numId w:val="34"/>
        </w:numPr>
        <w:jc w:val="both"/>
      </w:pPr>
      <w:hyperlink r:id="rId30"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31" w:history="1">
        <w:r w:rsidR="00740E77" w:rsidRPr="00BE78A8">
          <w:rPr>
            <w:rStyle w:val="Hyperlink"/>
          </w:rPr>
          <w:t>https://github.com/pekkosk/hotbit/wiki/Parameters-and-parametrization</w:t>
        </w:r>
      </w:hyperlink>
      <w:r w:rsidR="00740E77">
        <w:t>)</w:t>
      </w:r>
    </w:p>
    <w:p w14:paraId="379A8E38" w14:textId="18D2A784" w:rsidR="00ED517B" w:rsidRDefault="004271B4" w:rsidP="00533F37">
      <w:pPr>
        <w:pStyle w:val="ListParagraph"/>
        <w:numPr>
          <w:ilvl w:val="0"/>
          <w:numId w:val="34"/>
        </w:numPr>
        <w:jc w:val="both"/>
      </w:pPr>
      <w:hyperlink r:id="rId32"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4271B4" w:rsidP="00533F37">
      <w:pPr>
        <w:pStyle w:val="ListParagraph"/>
        <w:numPr>
          <w:ilvl w:val="0"/>
          <w:numId w:val="34"/>
        </w:numPr>
        <w:jc w:val="both"/>
      </w:pPr>
      <w:hyperlink r:id="rId33" w:history="1">
        <w:r w:rsidR="004668E8" w:rsidRPr="00827DF3">
          <w:rPr>
            <w:rStyle w:val="Hyperlink"/>
          </w:rPr>
          <w:t>https://bitbucket.org/solccp/adpt_core/src/master/</w:t>
        </w:r>
      </w:hyperlink>
    </w:p>
    <w:p w14:paraId="143E7365" w14:textId="1443F765" w:rsidR="000D5B07" w:rsidRDefault="004271B4" w:rsidP="00533F37">
      <w:pPr>
        <w:pStyle w:val="ListParagraph"/>
        <w:numPr>
          <w:ilvl w:val="0"/>
          <w:numId w:val="34"/>
        </w:numPr>
        <w:jc w:val="both"/>
      </w:pPr>
      <w:hyperlink r:id="rId34" w:history="1">
        <w:r w:rsidR="000D5B07" w:rsidRPr="00827DF3">
          <w:rPr>
            <w:rStyle w:val="Hyperlink"/>
          </w:rPr>
          <w:t>https://gitlab.com/mvdb/tango</w:t>
        </w:r>
      </w:hyperlink>
      <w:r w:rsidR="000D5B07">
        <w:t xml:space="preserve"> </w:t>
      </w:r>
    </w:p>
    <w:p w14:paraId="0E7688C7" w14:textId="3C953F79" w:rsidR="00FB5CB0" w:rsidRDefault="004271B4" w:rsidP="00533F37">
      <w:pPr>
        <w:pStyle w:val="ListParagraph"/>
        <w:numPr>
          <w:ilvl w:val="0"/>
          <w:numId w:val="34"/>
        </w:numPr>
        <w:jc w:val="both"/>
      </w:pPr>
      <w:hyperlink r:id="rId35" w:history="1">
        <w:r w:rsidR="00FB5CB0" w:rsidRPr="00827DF3">
          <w:rPr>
            <w:rStyle w:val="Hyperlink"/>
          </w:rPr>
          <w:t>https://github.com/v2quan89/DFTBparaopt</w:t>
        </w:r>
      </w:hyperlink>
      <w:r w:rsidR="00FB5CB0">
        <w:t xml:space="preserve"> </w:t>
      </w:r>
    </w:p>
    <w:p w14:paraId="652458A0" w14:textId="69AFC16D"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572812">
        <w:t xml:space="preserve">Figure </w:t>
      </w:r>
      <w:r w:rsidR="00572812">
        <w:rPr>
          <w:noProof/>
        </w:rPr>
        <w:t>VIII</w:t>
      </w:r>
      <w:r w:rsidR="00572812">
        <w:t>.</w:t>
      </w:r>
      <w:r w:rsidR="00572812">
        <w:rPr>
          <w:noProof/>
        </w:rPr>
        <w:t>10</w:t>
      </w:r>
      <w:r w:rsidR="003102EF">
        <w:fldChar w:fldCharType="end"/>
      </w:r>
      <w:r>
        <w:t>):</w:t>
      </w:r>
    </w:p>
    <w:p w14:paraId="3E68F10E" w14:textId="77777777" w:rsidR="00EF58AC" w:rsidRDefault="00EF58AC" w:rsidP="00533F37">
      <w:pPr>
        <w:pStyle w:val="ListParagraph"/>
        <w:numPr>
          <w:ilvl w:val="0"/>
          <w:numId w:val="13"/>
        </w:numPr>
        <w:jc w:val="both"/>
      </w:pPr>
      <w:r>
        <w:t>The first line sets the parameterization (DFTB). Must be the same as in Hamiltonian file.</w:t>
      </w:r>
    </w:p>
    <w:p w14:paraId="5AF47462" w14:textId="77777777" w:rsidR="00EF58AC" w:rsidRDefault="00EF58AC" w:rsidP="00533F37">
      <w:pPr>
        <w:pStyle w:val="ListParagraph"/>
        <w:numPr>
          <w:ilvl w:val="0"/>
          <w:numId w:val="13"/>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533F37">
      <w:pPr>
        <w:pStyle w:val="ListParagraph"/>
        <w:numPr>
          <w:ilvl w:val="0"/>
          <w:numId w:val="13"/>
        </w:numPr>
        <w:jc w:val="both"/>
      </w:pPr>
      <w:r>
        <w:t>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is given), thus 1 is the default choice.</w:t>
      </w:r>
    </w:p>
    <w:p w14:paraId="7EB643CA" w14:textId="43FF9E03" w:rsidR="00EF58AC" w:rsidRDefault="00EF58AC" w:rsidP="00EF58AC">
      <w:pPr>
        <w:jc w:val="both"/>
      </w:pPr>
      <w:r>
        <w:t>All the parameters within the skf-files are described on the dftb-website</w:t>
      </w:r>
      <w:r w:rsidRPr="00E021B5">
        <w:rPr>
          <w:rStyle w:val="FootnoteReference"/>
        </w:rPr>
        <w:footnoteReference w:id="18"/>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059F7630" w14:textId="62593D1A" w:rsidR="00BE0B0D" w:rsidRDefault="00BE0B0D" w:rsidP="00533F37">
      <w:pPr>
        <w:pStyle w:val="Heading4"/>
        <w:numPr>
          <w:ilvl w:val="0"/>
          <w:numId w:val="12"/>
        </w:numPr>
      </w:pPr>
      <w:r>
        <w:lastRenderedPageBreak/>
        <w:t>DFTB_no_repulsion parameterization</w:t>
      </w:r>
    </w:p>
    <w:p w14:paraId="6BAF44D1" w14:textId="5028C1F0" w:rsidR="00BE0B0D" w:rsidRDefault="00BE0B0D" w:rsidP="00C07B6B">
      <w:pPr>
        <w:jc w:val="both"/>
      </w:pPr>
      <w:r>
        <w:t xml:space="preserve">This parameterization is identical to the DFTB described above, but without the repulsive potential, e.g. found in </w:t>
      </w:r>
      <w:hyperlink r:id="rId36" w:history="1">
        <w:r w:rsidRPr="00827DF3">
          <w:rPr>
            <w:rStyle w:val="Hyperlink"/>
          </w:rPr>
          <w:t>https://github.com/by-student-2017/Slater-Koster-parameters-no-repulsion_v1</w:t>
        </w:r>
      </w:hyperlink>
      <w:r>
        <w:t>. In this case, there may be additional line present in the Hamiltonian file, specifying the inner directory</w:t>
      </w:r>
      <w:r w:rsidR="00C07B6B">
        <w:t xml:space="preserve">: in “2elements” directory, there are other directories with pair-wise elements, e.g. Al-X etc.), meaning if the second line specifies the parameterization “2elements”, there must be the third line specifying which subfolder to take the parameterization from (see example in </w:t>
      </w:r>
      <w:r w:rsidR="00C07B6B">
        <w:fldChar w:fldCharType="begin"/>
      </w:r>
      <w:r w:rsidR="00C07B6B">
        <w:instrText xml:space="preserve"> REF _Ref132886838 \h </w:instrText>
      </w:r>
      <w:r w:rsidR="00C07B6B">
        <w:fldChar w:fldCharType="separate"/>
      </w:r>
      <w:r w:rsidR="00572812">
        <w:t xml:space="preserve">Figure </w:t>
      </w:r>
      <w:r w:rsidR="00572812">
        <w:rPr>
          <w:noProof/>
        </w:rPr>
        <w:t>VIII</w:t>
      </w:r>
      <w:r w:rsidR="00572812">
        <w:t>.</w:t>
      </w:r>
      <w:r w:rsidR="00572812">
        <w:rPr>
          <w:noProof/>
        </w:rPr>
        <w:t>11</w:t>
      </w:r>
      <w:r w:rsidR="00C07B6B">
        <w:fldChar w:fldCharType="end"/>
      </w:r>
      <w:r w:rsidR="00C07B6B">
        <w:t>).</w:t>
      </w:r>
    </w:p>
    <w:p w14:paraId="6D8B0FE7" w14:textId="6C4F8772" w:rsidR="00BE0B0D" w:rsidRDefault="00BE0B0D" w:rsidP="00BE0B0D">
      <w:r>
        <w:rPr>
          <w:noProof/>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060FAC">
        <w:t xml:space="preserve"> </w:t>
      </w:r>
      <w:r>
        <w:rPr>
          <w:noProof/>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17C7BC6D" w:rsidR="00BE0B0D" w:rsidRDefault="00BE0B0D" w:rsidP="00C07B6B">
      <w:pPr>
        <w:pStyle w:val="Caption"/>
      </w:pPr>
      <w:bookmarkStart w:id="31" w:name="_Ref132886838"/>
      <w:r>
        <w:t xml:space="preserve">Figure </w:t>
      </w:r>
      <w:r w:rsidR="004271B4">
        <w:fldChar w:fldCharType="begin"/>
      </w:r>
      <w:r w:rsidR="004271B4">
        <w:instrText xml:space="preserve"> STYLEREF 1 \s </w:instrText>
      </w:r>
      <w:r w:rsidR="004271B4">
        <w:fldChar w:fldCharType="separate"/>
      </w:r>
      <w:r w:rsidR="00572812">
        <w:rPr>
          <w:noProof/>
        </w:rPr>
        <w:t>VIII</w:t>
      </w:r>
      <w:r w:rsidR="004271B4">
        <w:rPr>
          <w:noProof/>
        </w:rPr>
        <w:fldChar w:fldCharType="end"/>
      </w:r>
      <w:r>
        <w:t>.</w:t>
      </w:r>
      <w:r w:rsidR="004271B4">
        <w:fldChar w:fldCharType="begin"/>
      </w:r>
      <w:r w:rsidR="004271B4">
        <w:instrText xml:space="preserve"> SEQ Figure \* ARABIC \s 1 </w:instrText>
      </w:r>
      <w:r w:rsidR="004271B4">
        <w:fldChar w:fldCharType="separate"/>
      </w:r>
      <w:r w:rsidR="00572812">
        <w:rPr>
          <w:noProof/>
        </w:rPr>
        <w:t>11</w:t>
      </w:r>
      <w:r w:rsidR="004271B4">
        <w:rPr>
          <w:noProof/>
        </w:rPr>
        <w:fldChar w:fldCharType="end"/>
      </w:r>
      <w:bookmarkEnd w:id="31"/>
      <w:r>
        <w:t xml:space="preserve">. </w:t>
      </w:r>
      <w:r w:rsidRPr="00DC6383">
        <w:t>TB_Hamiltonian_parameters.tx</w:t>
      </w:r>
      <w:r>
        <w:t>t</w:t>
      </w:r>
      <w:r w:rsidR="00C07B6B">
        <w:t xml:space="preserve">           </w:t>
      </w:r>
      <w:r>
        <w:t xml:space="preserve">Figure </w:t>
      </w:r>
      <w:r w:rsidR="004271B4">
        <w:fldChar w:fldCharType="begin"/>
      </w:r>
      <w:r w:rsidR="004271B4">
        <w:instrText xml:space="preserve"> STYLEREF 1 \s </w:instrText>
      </w:r>
      <w:r w:rsidR="004271B4">
        <w:fldChar w:fldCharType="separate"/>
      </w:r>
      <w:r w:rsidR="00572812">
        <w:rPr>
          <w:noProof/>
        </w:rPr>
        <w:t>VIII</w:t>
      </w:r>
      <w:r w:rsidR="004271B4">
        <w:rPr>
          <w:noProof/>
        </w:rPr>
        <w:fldChar w:fldCharType="end"/>
      </w:r>
      <w:r>
        <w:t>.</w:t>
      </w:r>
      <w:r w:rsidR="004271B4">
        <w:fldChar w:fldCharType="begin"/>
      </w:r>
      <w:r w:rsidR="004271B4">
        <w:instrText xml:space="preserve"> SEQ Figure \* ARABIC \s 1 </w:instrText>
      </w:r>
      <w:r w:rsidR="004271B4">
        <w:fldChar w:fldCharType="separate"/>
      </w:r>
      <w:r w:rsidR="00572812">
        <w:rPr>
          <w:noProof/>
        </w:rPr>
        <w:t>12</w:t>
      </w:r>
      <w:r w:rsidR="004271B4">
        <w:rPr>
          <w:noProof/>
        </w:rPr>
        <w:fldChar w:fldCharType="end"/>
      </w:r>
      <w:r>
        <w:t xml:space="preserve"> </w:t>
      </w:r>
      <w:r w:rsidRPr="00A06BC1">
        <w:t>TB_Repulsive_parameters.txt</w:t>
      </w:r>
      <w:r>
        <w:t xml:space="preserve"> in DFTB</w:t>
      </w:r>
      <w:r w:rsidR="00C07B6B">
        <w:t>_no_repulsion</w:t>
      </w:r>
      <w:r>
        <w:t xml:space="preserve"> format</w:t>
      </w:r>
    </w:p>
    <w:p w14:paraId="3A6E375B" w14:textId="50507113" w:rsidR="00C07B6B" w:rsidRPr="00BE0B0D" w:rsidRDefault="00C07B6B" w:rsidP="00BE0B0D">
      <w:r>
        <w:t xml:space="preserve">In this case, file </w:t>
      </w:r>
      <w:r w:rsidRPr="00A06BC1">
        <w:t>TB_Repulsive_parameters.txt</w:t>
      </w:r>
      <w:r>
        <w:t xml:space="preserve"> needs only one line with the name.</w:t>
      </w:r>
    </w:p>
    <w:p w14:paraId="70CA6B4E" w14:textId="2AE468E9" w:rsidR="00164E30" w:rsidRDefault="00164E30" w:rsidP="00533F37">
      <w:pPr>
        <w:pStyle w:val="Heading4"/>
        <w:numPr>
          <w:ilvl w:val="0"/>
          <w:numId w:val="12"/>
        </w:numPr>
      </w:pPr>
      <w:r>
        <w:t>Fu parameterization</w:t>
      </w:r>
    </w:p>
    <w:p w14:paraId="20837996" w14:textId="77777777" w:rsidR="006A7518" w:rsidRPr="00C97271" w:rsidRDefault="006A7518" w:rsidP="006A7518">
      <w:pPr>
        <w:rPr>
          <w:i/>
        </w:rPr>
      </w:pPr>
      <w:r>
        <w:t>The files contain parameters in exactly the same format as Pettifor, where only the first line should read “</w:t>
      </w:r>
      <w:r w:rsidRPr="006A7518">
        <w:t>Fu</w:t>
      </w:r>
      <w:r>
        <w:t>” instead of “Pettifor”. See description below.</w:t>
      </w:r>
      <w:r w:rsidR="00C97271">
        <w:t xml:space="preserve"> </w:t>
      </w:r>
      <w:r w:rsidR="00C97271" w:rsidRPr="00C97271">
        <w:rPr>
          <w:i/>
        </w:rPr>
        <w:t>Not recommended for use!</w:t>
      </w:r>
    </w:p>
    <w:p w14:paraId="6EDC38D8" w14:textId="77777777" w:rsidR="00164E30" w:rsidRDefault="00164E30" w:rsidP="00533F37">
      <w:pPr>
        <w:pStyle w:val="Heading4"/>
        <w:numPr>
          <w:ilvl w:val="0"/>
          <w:numId w:val="12"/>
        </w:numPr>
      </w:pPr>
      <w:r>
        <w:t>Mehl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Mehl”,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1AAB05C1" w:rsidR="00E8722C" w:rsidRDefault="00E8722C" w:rsidP="00E8722C">
      <w:pPr>
        <w:pStyle w:val="Caption"/>
      </w:pPr>
      <w:r>
        <w:t xml:space="preserve">Figure </w:t>
      </w:r>
      <w:r w:rsidR="004271B4">
        <w:fldChar w:fldCharType="begin"/>
      </w:r>
      <w:r w:rsidR="004271B4">
        <w:instrText xml:space="preserve"> STYLEREF 1 \s </w:instrText>
      </w:r>
      <w:r w:rsidR="004271B4">
        <w:fldChar w:fldCharType="separate"/>
      </w:r>
      <w:r w:rsidR="00572812">
        <w:rPr>
          <w:noProof/>
        </w:rPr>
        <w:t>VIII</w:t>
      </w:r>
      <w:r w:rsidR="004271B4">
        <w:rPr>
          <w:noProof/>
        </w:rPr>
        <w:fldChar w:fldCharType="end"/>
      </w:r>
      <w:r w:rsidR="008F65B0">
        <w:t>.</w:t>
      </w:r>
      <w:r w:rsidR="004271B4">
        <w:fldChar w:fldCharType="begin"/>
      </w:r>
      <w:r w:rsidR="004271B4">
        <w:instrText xml:space="preserve"> SEQ Figure \* ARABIC \s 1 </w:instrText>
      </w:r>
      <w:r w:rsidR="004271B4">
        <w:fldChar w:fldCharType="separate"/>
      </w:r>
      <w:r w:rsidR="00572812">
        <w:rPr>
          <w:noProof/>
        </w:rPr>
        <w:t>13</w:t>
      </w:r>
      <w:r w:rsidR="004271B4">
        <w:rPr>
          <w:noProof/>
        </w:rPr>
        <w:fldChar w:fldCharType="end"/>
      </w:r>
      <w:r>
        <w:t xml:space="preserve"> File </w:t>
      </w:r>
      <w:r w:rsidRPr="00A06BC1">
        <w:t>TB_Repulsive_parameters.txt</w:t>
      </w:r>
      <w:r>
        <w:t xml:space="preserve"> in NRL format</w:t>
      </w:r>
    </w:p>
    <w:p w14:paraId="3B211EB2" w14:textId="77777777" w:rsidR="00E8722C" w:rsidRDefault="00E8722C" w:rsidP="00E8722C">
      <w:r>
        <w:t>Line 1 must be “Mehl” identifying the parameterization name</w:t>
      </w:r>
    </w:p>
    <w:p w14:paraId="00A365B0" w14:textId="77777777" w:rsidR="00E8722C" w:rsidRDefault="00E8722C" w:rsidP="00E8722C">
      <w:r>
        <w:t>Line 2 contains three numbers:</w:t>
      </w:r>
    </w:p>
    <w:p w14:paraId="1780CE4E" w14:textId="24C12222" w:rsidR="00E8722C" w:rsidRDefault="000B793A" w:rsidP="00533F37">
      <w:pPr>
        <w:pStyle w:val="ListParagraph"/>
        <w:numPr>
          <w:ilvl w:val="0"/>
          <w:numId w:val="13"/>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E021B5">
        <w:rPr>
          <w:rStyle w:val="FootnoteReference"/>
        </w:rPr>
        <w:footnoteReference w:id="19"/>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533F37">
      <w:pPr>
        <w:pStyle w:val="ListParagraph"/>
        <w:numPr>
          <w:ilvl w:val="0"/>
          <w:numId w:val="13"/>
        </w:numPr>
        <w:ind w:left="426" w:hanging="426"/>
      </w:pPr>
      <w:r>
        <w:lastRenderedPageBreak/>
        <w:t xml:space="preserve">Second: includes the terms Sll'm </w:t>
      </w:r>
      <w:r w:rsidRPr="000B793A">
        <w:t>with delta</w:t>
      </w:r>
      <w:r>
        <w:t xml:space="preserve"> (1)</w:t>
      </w:r>
      <w:r w:rsidRPr="000B793A">
        <w:t xml:space="preserve"> or without</w:t>
      </w:r>
      <w:r>
        <w:t xml:space="preserve"> (0)</w:t>
      </w:r>
    </w:p>
    <w:p w14:paraId="5455AB2B" w14:textId="77777777" w:rsidR="000B793A" w:rsidRPr="00E8722C" w:rsidRDefault="000B793A" w:rsidP="00533F37">
      <w:pPr>
        <w:pStyle w:val="ListParagraph"/>
        <w:numPr>
          <w:ilvl w:val="0"/>
          <w:numId w:val="13"/>
        </w:numPr>
        <w:ind w:left="426" w:hanging="426"/>
      </w:pPr>
      <w:r w:rsidRPr="000B793A">
        <w:t>set f_bar = 0 or not (=1)</w:t>
      </w:r>
    </w:p>
    <w:p w14:paraId="7594789E" w14:textId="77777777" w:rsidR="00E8722C" w:rsidRDefault="000B793A" w:rsidP="00E8722C">
      <w:pPr>
        <w:jc w:val="both"/>
      </w:pPr>
      <w:r>
        <w:t>Line 3 sets the cutoff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r w:rsidR="00656C02" w:rsidRPr="00656C02">
        <w:rPr>
          <w:color w:val="0070C0"/>
        </w:rPr>
        <w:t>NRL_TB_database</w:t>
      </w:r>
      <w:r w:rsidR="00656C02">
        <w:t xml:space="preserve"> and can be used to construct required parameterizations for chosen materials.</w:t>
      </w:r>
    </w:p>
    <w:p w14:paraId="5FFB6EEE" w14:textId="49B20C84" w:rsidR="00B17D48" w:rsidRPr="00E8722C" w:rsidRDefault="00B17D48" w:rsidP="00E8722C">
      <w:pPr>
        <w:jc w:val="both"/>
      </w:pPr>
      <w:r>
        <w:t xml:space="preserve">Note that NRL parameterization often needs additional short-range repulsive potential </w:t>
      </w:r>
      <w:r>
        <w:fldChar w:fldCharType="begin" w:fldLock="1"/>
      </w:r>
      <w:r w:rsidR="00F940E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2]","plainTextFormattedCitation":"[42]","previouslyFormattedCitation":"[41]"},"properties":{"noteIndex":0},"schema":"https://github.com/citation-style-language/schema/raw/master/csl-citation.json"}</w:instrText>
      </w:r>
      <w:r>
        <w:fldChar w:fldCharType="separate"/>
      </w:r>
      <w:r w:rsidR="00F940E5" w:rsidRPr="00F940E5">
        <w:rPr>
          <w:noProof/>
        </w:rPr>
        <w:t>[42]</w:t>
      </w:r>
      <w:r>
        <w:fldChar w:fldCharType="end"/>
      </w:r>
      <w:r>
        <w:t>, as may be defined in a</w:t>
      </w:r>
      <w:r w:rsidR="008D3326">
        <w:t xml:space="preserve"> short-range (or</w:t>
      </w:r>
      <w:r>
        <w:t xml:space="preserve"> “wall”</w:t>
      </w:r>
      <w:r w:rsidR="008D3326">
        <w:t>)</w:t>
      </w:r>
      <w:r>
        <w:t xml:space="preserve"> file, see below.</w:t>
      </w:r>
    </w:p>
    <w:p w14:paraId="4BDB9619" w14:textId="77777777" w:rsidR="00164E30" w:rsidRDefault="00164E30" w:rsidP="00533F37">
      <w:pPr>
        <w:pStyle w:val="Heading4"/>
        <w:numPr>
          <w:ilvl w:val="0"/>
          <w:numId w:val="12"/>
        </w:numPr>
      </w:pPr>
      <w:r>
        <w:t>Molteni parameterization for sp</w:t>
      </w:r>
      <w:r w:rsidRPr="00E27F16">
        <w:rPr>
          <w:vertAlign w:val="superscript"/>
        </w:rPr>
        <w:t>3</w:t>
      </w:r>
      <w:r w:rsidRPr="00E27F16">
        <w:t>s*</w:t>
      </w:r>
      <w:r>
        <w:t xml:space="preserve"> basis set</w:t>
      </w:r>
    </w:p>
    <w:p w14:paraId="421A1DAA" w14:textId="4A3FE578"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572812">
        <w:t xml:space="preserve">Figure </w:t>
      </w:r>
      <w:r w:rsidR="00572812">
        <w:rPr>
          <w:noProof/>
        </w:rPr>
        <w:t>VIII</w:t>
      </w:r>
      <w:r w:rsidR="00572812">
        <w:t>.</w:t>
      </w:r>
      <w:r w:rsidR="00572812">
        <w:rPr>
          <w:noProof/>
        </w:rPr>
        <w:t>14</w:t>
      </w:r>
      <w:r w:rsidR="003102EF">
        <w:fldChar w:fldCharType="end"/>
      </w:r>
      <w:r>
        <w:t xml:space="preserve"> and </w:t>
      </w:r>
      <w:r w:rsidR="003102EF">
        <w:fldChar w:fldCharType="begin"/>
      </w:r>
      <w:r w:rsidR="00656C02">
        <w:instrText xml:space="preserve"> REF _Ref429788 \h </w:instrText>
      </w:r>
      <w:r w:rsidR="003102EF">
        <w:fldChar w:fldCharType="separate"/>
      </w:r>
      <w:r w:rsidR="00572812">
        <w:t xml:space="preserve">Figure </w:t>
      </w:r>
      <w:r w:rsidR="00572812">
        <w:rPr>
          <w:noProof/>
        </w:rPr>
        <w:t>VIII</w:t>
      </w:r>
      <w:r w:rsidR="00572812">
        <w:t>.</w:t>
      </w:r>
      <w:r w:rsidR="00572812">
        <w:rPr>
          <w:noProof/>
        </w:rPr>
        <w:t>15</w:t>
      </w:r>
      <w:r w:rsidR="003102EF">
        <w:fldChar w:fldCharType="end"/>
      </w:r>
      <w:r>
        <w:t xml:space="preserve"> for example of Ga interaction with As (GaAs). All the parameters are described in </w:t>
      </w:r>
      <w:r w:rsidR="003102EF">
        <w:fldChar w:fldCharType="begin" w:fldLock="1"/>
      </w:r>
      <w:r w:rsidR="00F940E5">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3]","plainTextFormattedCitation":"[16,43]","previouslyFormattedCitation":"[16,42]"},"properties":{"noteIndex":0},"schema":"https://github.com/citation-style-language/schema/raw/master/csl-citation.json"}</w:instrText>
      </w:r>
      <w:r w:rsidR="003102EF">
        <w:fldChar w:fldCharType="separate"/>
      </w:r>
      <w:r w:rsidR="00F940E5" w:rsidRPr="00F940E5">
        <w:rPr>
          <w:noProof/>
        </w:rPr>
        <w:t>[16,43]</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3FCAB17F" w:rsidR="00164E30" w:rsidRDefault="00164E30" w:rsidP="00164E30">
      <w:pPr>
        <w:pStyle w:val="Caption"/>
      </w:pPr>
      <w:bookmarkStart w:id="32" w:name="_Ref440547139"/>
      <w:r>
        <w:t xml:space="preserve">Figure </w:t>
      </w:r>
      <w:r w:rsidR="004271B4">
        <w:fldChar w:fldCharType="begin"/>
      </w:r>
      <w:r w:rsidR="004271B4">
        <w:instrText xml:space="preserve"> STYLEREF 1 \s </w:instrText>
      </w:r>
      <w:r w:rsidR="004271B4">
        <w:fldChar w:fldCharType="separate"/>
      </w:r>
      <w:r w:rsidR="00572812">
        <w:rPr>
          <w:noProof/>
        </w:rPr>
        <w:t>VIII</w:t>
      </w:r>
      <w:r w:rsidR="004271B4">
        <w:rPr>
          <w:noProof/>
        </w:rPr>
        <w:fldChar w:fldCharType="end"/>
      </w:r>
      <w:r w:rsidR="008F65B0">
        <w:t>.</w:t>
      </w:r>
      <w:r w:rsidR="004271B4">
        <w:fldChar w:fldCharType="begin"/>
      </w:r>
      <w:r w:rsidR="004271B4">
        <w:instrText xml:space="preserve"> SEQ Figure \* ARABIC \s 1 </w:instrText>
      </w:r>
      <w:r w:rsidR="004271B4">
        <w:fldChar w:fldCharType="separate"/>
      </w:r>
      <w:r w:rsidR="00572812">
        <w:rPr>
          <w:noProof/>
        </w:rPr>
        <w:t>14</w:t>
      </w:r>
      <w:r w:rsidR="004271B4">
        <w:rPr>
          <w:noProof/>
        </w:rPr>
        <w:fldChar w:fldCharType="end"/>
      </w:r>
      <w:bookmarkEnd w:id="32"/>
      <w:r>
        <w:t xml:space="preserve">. File </w:t>
      </w:r>
      <w:r w:rsidRPr="00DC6383">
        <w:t>TB_Hamiltonian_parameters.txt</w:t>
      </w:r>
      <w:r>
        <w:t xml:space="preserve"> </w:t>
      </w:r>
      <w:r w:rsidR="00656C02">
        <w:t>in Molteni forma</w:t>
      </w:r>
      <w:r w:rsidR="00B17D48">
        <w:tab/>
      </w:r>
      <w:bookmarkStart w:id="33" w:name="_Ref429788"/>
      <w:r>
        <w:t xml:space="preserve">Figure </w:t>
      </w:r>
      <w:r w:rsidR="004271B4">
        <w:fldChar w:fldCharType="begin"/>
      </w:r>
      <w:r w:rsidR="004271B4">
        <w:instrText xml:space="preserve"> STYLEREF 1 \s </w:instrText>
      </w:r>
      <w:r w:rsidR="004271B4">
        <w:fldChar w:fldCharType="separate"/>
      </w:r>
      <w:r w:rsidR="00572812">
        <w:rPr>
          <w:noProof/>
        </w:rPr>
        <w:t>VIII</w:t>
      </w:r>
      <w:r w:rsidR="004271B4">
        <w:rPr>
          <w:noProof/>
        </w:rPr>
        <w:fldChar w:fldCharType="end"/>
      </w:r>
      <w:r w:rsidR="008F65B0">
        <w:t>.</w:t>
      </w:r>
      <w:r w:rsidR="004271B4">
        <w:fldChar w:fldCharType="begin"/>
      </w:r>
      <w:r w:rsidR="004271B4">
        <w:instrText xml:space="preserve"> SEQ Figure \* ARABIC \s 1 </w:instrText>
      </w:r>
      <w:r w:rsidR="004271B4">
        <w:fldChar w:fldCharType="separate"/>
      </w:r>
      <w:r w:rsidR="00572812">
        <w:rPr>
          <w:noProof/>
        </w:rPr>
        <w:t>15</w:t>
      </w:r>
      <w:r w:rsidR="004271B4">
        <w:rPr>
          <w:noProof/>
        </w:rPr>
        <w:fldChar w:fldCharType="end"/>
      </w:r>
      <w:bookmarkEnd w:id="33"/>
      <w:r>
        <w:t xml:space="preserve"> File </w:t>
      </w:r>
      <w:r w:rsidRPr="00A06BC1">
        <w:t>TB_Repulsive_parameters.txt</w:t>
      </w:r>
      <w:r>
        <w:t xml:space="preserve"> </w:t>
      </w:r>
    </w:p>
    <w:p w14:paraId="1FF04089" w14:textId="77777777" w:rsidR="00164E30" w:rsidRPr="00164E30" w:rsidRDefault="00E27F16" w:rsidP="00533F37">
      <w:pPr>
        <w:pStyle w:val="Heading4"/>
        <w:numPr>
          <w:ilvl w:val="0"/>
          <w:numId w:val="12"/>
        </w:numPr>
      </w:pPr>
      <w:r>
        <w:t xml:space="preserve">Pettifor </w:t>
      </w:r>
      <w:r w:rsidR="00BC3D91">
        <w:t>parameterization</w:t>
      </w:r>
      <w:r>
        <w:t xml:space="preserve"> </w:t>
      </w:r>
    </w:p>
    <w:p w14:paraId="5EE89086" w14:textId="5E18AA2B"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572812">
        <w:t xml:space="preserve">Figure </w:t>
      </w:r>
      <w:r w:rsidR="00572812">
        <w:rPr>
          <w:noProof/>
        </w:rPr>
        <w:t>VIII</w:t>
      </w:r>
      <w:r w:rsidR="00572812">
        <w:t>.</w:t>
      </w:r>
      <w:r w:rsidR="00572812">
        <w:rPr>
          <w:noProof/>
        </w:rPr>
        <w:t>16</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572812">
        <w:t xml:space="preserve">Figure </w:t>
      </w:r>
      <w:r w:rsidR="00572812">
        <w:rPr>
          <w:noProof/>
        </w:rPr>
        <w:t>VIII</w:t>
      </w:r>
      <w:r w:rsidR="00572812">
        <w:t>.</w:t>
      </w:r>
      <w:r w:rsidR="00572812">
        <w:rPr>
          <w:noProof/>
        </w:rPr>
        <w:t>17</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F940E5">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4,44]","plainTextFormattedCitation":"[34,44]","previouslyFormattedCitation":"[34,43]"},"properties":{"noteIndex":0},"schema":"https://github.com/citation-style-language/schema/raw/master/csl-citation.json"}</w:instrText>
      </w:r>
      <w:r w:rsidR="003102EF">
        <w:fldChar w:fldCharType="separate"/>
      </w:r>
      <w:r w:rsidR="00F940E5" w:rsidRPr="00F940E5">
        <w:rPr>
          <w:noProof/>
        </w:rPr>
        <w:t>[34,44]</w:t>
      </w:r>
      <w:r w:rsidR="003102EF">
        <w:fldChar w:fldCharType="end"/>
      </w:r>
      <w:r>
        <w:t xml:space="preserve">. </w:t>
      </w:r>
    </w:p>
    <w:p w14:paraId="1AFD4CD5" w14:textId="77777777" w:rsidR="00DC6383" w:rsidRDefault="005D5548" w:rsidP="00DC6383">
      <w:r>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138BDAD7" w:rsidR="00DC6383" w:rsidRDefault="00DC6383" w:rsidP="00A06BC1">
      <w:pPr>
        <w:pStyle w:val="Caption"/>
      </w:pPr>
      <w:bookmarkStart w:id="34" w:name="_Ref413319617"/>
      <w:bookmarkStart w:id="35" w:name="_Ref413319591"/>
      <w:r>
        <w:t xml:space="preserve">Figure </w:t>
      </w:r>
      <w:r w:rsidR="004271B4">
        <w:fldChar w:fldCharType="begin"/>
      </w:r>
      <w:r w:rsidR="004271B4">
        <w:instrText xml:space="preserve"> STYLEREF 1 \s </w:instrText>
      </w:r>
      <w:r w:rsidR="004271B4">
        <w:fldChar w:fldCharType="separate"/>
      </w:r>
      <w:r w:rsidR="00572812">
        <w:rPr>
          <w:noProof/>
        </w:rPr>
        <w:t>VIII</w:t>
      </w:r>
      <w:r w:rsidR="004271B4">
        <w:rPr>
          <w:noProof/>
        </w:rPr>
        <w:fldChar w:fldCharType="end"/>
      </w:r>
      <w:r w:rsidR="008F65B0">
        <w:t>.</w:t>
      </w:r>
      <w:r w:rsidR="004271B4">
        <w:fldChar w:fldCharType="begin"/>
      </w:r>
      <w:r w:rsidR="004271B4">
        <w:instrText xml:space="preserve"> SEQ Figure \* ARABIC \s 1 </w:instrText>
      </w:r>
      <w:r w:rsidR="004271B4">
        <w:fldChar w:fldCharType="separate"/>
      </w:r>
      <w:r w:rsidR="00572812">
        <w:rPr>
          <w:noProof/>
        </w:rPr>
        <w:t>16</w:t>
      </w:r>
      <w:r w:rsidR="004271B4">
        <w:rPr>
          <w:noProof/>
        </w:rPr>
        <w:fldChar w:fldCharType="end"/>
      </w:r>
      <w:bookmarkEnd w:id="34"/>
      <w:r>
        <w:t xml:space="preserve">. </w:t>
      </w:r>
      <w:r w:rsidRPr="00DC6383">
        <w:t>TB_Hamiltonian_parameters.txt</w:t>
      </w:r>
      <w:r>
        <w:t xml:space="preserve"> </w:t>
      </w:r>
      <w:bookmarkEnd w:id="35"/>
      <w:r w:rsidR="00656C02">
        <w:t>in Pettifor format</w:t>
      </w:r>
      <w:r w:rsidR="00656C02">
        <w:tab/>
        <w:t xml:space="preserve">      </w:t>
      </w:r>
      <w:bookmarkStart w:id="36" w:name="_Ref429897"/>
      <w:r w:rsidR="00A06BC1">
        <w:t xml:space="preserve">Figure </w:t>
      </w:r>
      <w:r w:rsidR="004271B4">
        <w:fldChar w:fldCharType="begin"/>
      </w:r>
      <w:r w:rsidR="004271B4">
        <w:instrText xml:space="preserve"> STYLEREF 1 \s </w:instrText>
      </w:r>
      <w:r w:rsidR="004271B4">
        <w:fldChar w:fldCharType="separate"/>
      </w:r>
      <w:r w:rsidR="00572812">
        <w:rPr>
          <w:noProof/>
        </w:rPr>
        <w:t>VIII</w:t>
      </w:r>
      <w:r w:rsidR="004271B4">
        <w:rPr>
          <w:noProof/>
        </w:rPr>
        <w:fldChar w:fldCharType="end"/>
      </w:r>
      <w:r w:rsidR="008F65B0">
        <w:t>.</w:t>
      </w:r>
      <w:r w:rsidR="004271B4">
        <w:fldChar w:fldCharType="begin"/>
      </w:r>
      <w:r w:rsidR="004271B4">
        <w:instrText xml:space="preserve"> SEQ Figure \* ARABIC \s 1 </w:instrText>
      </w:r>
      <w:r w:rsidR="004271B4">
        <w:fldChar w:fldCharType="separate"/>
      </w:r>
      <w:r w:rsidR="00572812">
        <w:rPr>
          <w:noProof/>
        </w:rPr>
        <w:t>17</w:t>
      </w:r>
      <w:r w:rsidR="004271B4">
        <w:rPr>
          <w:noProof/>
        </w:rPr>
        <w:fldChar w:fldCharType="end"/>
      </w:r>
      <w:bookmarkEnd w:id="36"/>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7" w:name="_Toc135729404"/>
      <w:r>
        <w:t>[</w:t>
      </w:r>
      <w:r w:rsidRPr="00C60E9E">
        <w:rPr>
          <w:i/>
        </w:rPr>
        <w:t>A</w:t>
      </w:r>
      <w:r>
        <w:t>]_[</w:t>
      </w:r>
      <w:r w:rsidRPr="00C60E9E">
        <w:rPr>
          <w:i/>
        </w:rPr>
        <w:t>A</w:t>
      </w:r>
      <w:r w:rsidR="004D428B">
        <w:t>]_v</w:t>
      </w:r>
      <w:r>
        <w:t>dW.txt</w:t>
      </w:r>
      <w:bookmarkEnd w:id="37"/>
    </w:p>
    <w:p w14:paraId="0A5CA2C3" w14:textId="4C1FA6A8" w:rsidR="00312B47" w:rsidRDefault="00312B47" w:rsidP="003A3DFE">
      <w:pPr>
        <w:pStyle w:val="ListParagraph"/>
        <w:ind w:left="0" w:firstLine="709"/>
        <w:jc w:val="both"/>
      </w:pPr>
      <w:r>
        <w:t xml:space="preserve">This </w:t>
      </w:r>
      <w:r w:rsidR="00117388">
        <w:t xml:space="preserve">optional </w:t>
      </w:r>
      <w:r>
        <w:t xml:space="preserve">file contains the parameters used in the </w:t>
      </w:r>
      <w:r w:rsidR="0026230D">
        <w:t xml:space="preserve">van der Waals (vdW)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vdW potential is set according to Girifalco’s model, in the shape of the Lennard-Jones 12-6 potential (see e.g. </w:t>
      </w:r>
      <w:r w:rsidR="003102EF">
        <w:fldChar w:fldCharType="begin" w:fldLock="1"/>
      </w:r>
      <w:r w:rsidR="00F940E5">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5]","plainTextFormattedCitation":"[45]","previouslyFormattedCitation":"[44]"},"properties":{"noteIndex":0},"schema":"https://github.com/citation-style-language/schema/raw/master/csl-citation.json"}</w:instrText>
      </w:r>
      <w:r w:rsidR="003102EF">
        <w:fldChar w:fldCharType="separate"/>
      </w:r>
      <w:r w:rsidR="00F940E5" w:rsidRPr="00F940E5">
        <w:rPr>
          <w:noProof/>
        </w:rPr>
        <w:t>[45]</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DC38E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fldChar w:fldCharType="separate"/>
      </w:r>
      <w:r w:rsidR="00C51107" w:rsidRPr="00C51107">
        <w:rPr>
          <w:noProof/>
        </w:rPr>
        <w:t>[35]</w:t>
      </w:r>
      <w:r w:rsidR="003102EF">
        <w:fldChar w:fldCharType="end"/>
      </w:r>
      <w:r w:rsidR="0026230D">
        <w:t>.</w:t>
      </w:r>
    </w:p>
    <w:p w14:paraId="1EDCB7A2" w14:textId="5DB980BA"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r w:rsidR="0026230D">
        <w:t xml:space="preserve">Girifalco. </w:t>
      </w:r>
      <w:r w:rsidR="00FD247D">
        <w:t xml:space="preserve">An example of the file is shown in </w:t>
      </w:r>
      <w:r w:rsidR="003102EF">
        <w:fldChar w:fldCharType="begin"/>
      </w:r>
      <w:r w:rsidR="00FD247D">
        <w:instrText xml:space="preserve"> REF _Ref475368503 \h </w:instrText>
      </w:r>
      <w:r w:rsidR="003102EF">
        <w:fldChar w:fldCharType="separate"/>
      </w:r>
      <w:r w:rsidR="00572812">
        <w:t xml:space="preserve">Figure </w:t>
      </w:r>
      <w:r w:rsidR="00572812">
        <w:rPr>
          <w:noProof/>
        </w:rPr>
        <w:t>VIII</w:t>
      </w:r>
      <w:r w:rsidR="00572812">
        <w:t>.</w:t>
      </w:r>
      <w:r w:rsidR="00572812">
        <w:rPr>
          <w:noProof/>
        </w:rPr>
        <w:t>18</w:t>
      </w:r>
      <w:r w:rsidR="003102EF">
        <w:fldChar w:fldCharType="end"/>
      </w:r>
      <w:r w:rsidR="00FD247D">
        <w:t xml:space="preserve">. </w:t>
      </w:r>
      <w:r w:rsidR="0026230D">
        <w:t>By default, it is now set to something different, to exclude the vdW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If the file is absent, the calculations will proceed without vdW forces. So, this module will not affect the materials for which there is no vdW force or parameterization.</w:t>
      </w:r>
    </w:p>
    <w:p w14:paraId="2D1BFCE7" w14:textId="77777777" w:rsidR="00FD247D" w:rsidRDefault="00FD247D" w:rsidP="00FD247D">
      <w:pPr>
        <w:pStyle w:val="Caption"/>
      </w:pPr>
      <w:r>
        <w:rPr>
          <w:b w:val="0"/>
          <w:bCs w:val="0"/>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3F82770C" w:rsidR="00FD247D" w:rsidRPr="00580791" w:rsidRDefault="00FD247D" w:rsidP="00FD247D">
      <w:pPr>
        <w:pStyle w:val="Caption"/>
      </w:pPr>
      <w:bookmarkStart w:id="38" w:name="_Ref475368503"/>
      <w:r>
        <w:lastRenderedPageBreak/>
        <w:t xml:space="preserve">Figure </w:t>
      </w:r>
      <w:r w:rsidR="004271B4">
        <w:fldChar w:fldCharType="begin"/>
      </w:r>
      <w:r w:rsidR="004271B4">
        <w:instrText xml:space="preserve"> STYLEREF 1 \s </w:instrText>
      </w:r>
      <w:r w:rsidR="004271B4">
        <w:fldChar w:fldCharType="separate"/>
      </w:r>
      <w:r w:rsidR="00572812">
        <w:rPr>
          <w:noProof/>
        </w:rPr>
        <w:t>VIII</w:t>
      </w:r>
      <w:r w:rsidR="004271B4">
        <w:rPr>
          <w:noProof/>
        </w:rPr>
        <w:fldChar w:fldCharType="end"/>
      </w:r>
      <w:r w:rsidR="008F65B0">
        <w:t>.</w:t>
      </w:r>
      <w:r w:rsidR="004271B4">
        <w:fldChar w:fldCharType="begin"/>
      </w:r>
      <w:r w:rsidR="004271B4">
        <w:instrText xml:space="preserve"> SEQ Figure \* ARABIC \s 1 </w:instrText>
      </w:r>
      <w:r w:rsidR="004271B4">
        <w:fldChar w:fldCharType="separate"/>
      </w:r>
      <w:r w:rsidR="00572812">
        <w:rPr>
          <w:noProof/>
        </w:rPr>
        <w:t>18</w:t>
      </w:r>
      <w:r w:rsidR="004271B4">
        <w:rPr>
          <w:noProof/>
        </w:rPr>
        <w:fldChar w:fldCharType="end"/>
      </w:r>
      <w:bookmarkEnd w:id="38"/>
      <w:r>
        <w:t xml:space="preserve"> File C_C_TB_vdW.txt</w:t>
      </w:r>
      <w:r>
        <w:rPr>
          <w:noProof/>
        </w:rPr>
        <w:t xml:space="preserve">  for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9" w:name="_Toc135729405"/>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9"/>
    </w:p>
    <w:p w14:paraId="68B617E1" w14:textId="235E7272" w:rsidR="00FD247D" w:rsidRDefault="003A3DFE" w:rsidP="00561D1D">
      <w:pPr>
        <w:pStyle w:val="ListParagraph"/>
        <w:ind w:left="0" w:firstLine="709"/>
        <w:jc w:val="both"/>
        <w:rPr>
          <w:lang w:val="en-US"/>
        </w:rPr>
      </w:pPr>
      <w:r>
        <w:rPr>
          <w:lang w:val="en-US"/>
        </w:rPr>
        <w:t>This</w:t>
      </w:r>
      <w:r w:rsidR="00A478F3">
        <w:rPr>
          <w:lang w:val="en-US"/>
        </w:rPr>
        <w:t xml:space="preserve"> optional</w:t>
      </w:r>
      <w:r>
        <w:rPr>
          <w:lang w:val="en-US"/>
        </w:rPr>
        <w:t xml:space="preserve"> file contains parameters of the softly-cut Coulomb potential</w:t>
      </w:r>
      <w:r w:rsidR="0072014E">
        <w:rPr>
          <w:lang w:val="en-US"/>
        </w:rPr>
        <w:t xml:space="preserve">, softly cut according to </w:t>
      </w:r>
      <w:r w:rsidR="003102EF">
        <w:rPr>
          <w:lang w:val="en-US"/>
        </w:rPr>
        <w:fldChar w:fldCharType="begin" w:fldLock="1"/>
      </w:r>
      <w:r w:rsidR="00DC38E8">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rPr>
          <w:lang w:val="en-US"/>
        </w:rPr>
        <w:fldChar w:fldCharType="separate"/>
      </w:r>
      <w:r w:rsidR="00C51107" w:rsidRPr="00C51107">
        <w:rPr>
          <w:noProof/>
          <w:lang w:val="en-US"/>
        </w:rPr>
        <w:t>[35]</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e.g.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572812">
        <w:t xml:space="preserve">Figure </w:t>
      </w:r>
      <w:r w:rsidR="00572812">
        <w:rPr>
          <w:noProof/>
        </w:rPr>
        <w:t>VIII</w:t>
      </w:r>
      <w:r w:rsidR="00572812">
        <w:t>.</w:t>
      </w:r>
      <w:r w:rsidR="00572812">
        <w:rPr>
          <w:noProof/>
        </w:rPr>
        <w:t>19</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6CBA13BA" w:rsidR="00FD247D" w:rsidRDefault="00FD247D" w:rsidP="00FD247D">
      <w:pPr>
        <w:pStyle w:val="Caption"/>
        <w:rPr>
          <w:noProof/>
        </w:rPr>
      </w:pPr>
      <w:bookmarkStart w:id="40" w:name="_Ref475368530"/>
      <w:r>
        <w:t xml:space="preserve">Figure </w:t>
      </w:r>
      <w:r w:rsidR="004271B4">
        <w:fldChar w:fldCharType="begin"/>
      </w:r>
      <w:r w:rsidR="004271B4">
        <w:instrText xml:space="preserve"> STYLEREF 1 \s </w:instrText>
      </w:r>
      <w:r w:rsidR="004271B4">
        <w:fldChar w:fldCharType="separate"/>
      </w:r>
      <w:r w:rsidR="00572812">
        <w:rPr>
          <w:noProof/>
        </w:rPr>
        <w:t>VIII</w:t>
      </w:r>
      <w:r w:rsidR="004271B4">
        <w:rPr>
          <w:noProof/>
        </w:rPr>
        <w:fldChar w:fldCharType="end"/>
      </w:r>
      <w:r w:rsidR="008F65B0">
        <w:t>.</w:t>
      </w:r>
      <w:r w:rsidR="004271B4">
        <w:fldChar w:fldCharType="begin"/>
      </w:r>
      <w:r w:rsidR="004271B4">
        <w:instrText xml:space="preserve"> SEQ Figure \* ARABIC \s 1 </w:instrText>
      </w:r>
      <w:r w:rsidR="004271B4">
        <w:fldChar w:fldCharType="separate"/>
      </w:r>
      <w:r w:rsidR="00572812">
        <w:rPr>
          <w:noProof/>
        </w:rPr>
        <w:t>19</w:t>
      </w:r>
      <w:r w:rsidR="004271B4">
        <w:rPr>
          <w:noProof/>
        </w:rPr>
        <w:fldChar w:fldCharType="end"/>
      </w:r>
      <w:bookmarkEnd w:id="40"/>
      <w:r>
        <w:t xml:space="preserve"> File C_C_TB_Coulomb.txt</w:t>
      </w:r>
      <w:r>
        <w:rPr>
          <w:noProof/>
        </w:rPr>
        <w:t xml:space="preserve">  for C</w:t>
      </w:r>
      <w:r w:rsidRPr="00FD247D">
        <w:rPr>
          <w:noProof/>
          <w:vertAlign w:val="subscript"/>
        </w:rPr>
        <w:t>60</w:t>
      </w:r>
      <w:r>
        <w:rPr>
          <w:noProof/>
        </w:rPr>
        <w:t>.</w:t>
      </w:r>
    </w:p>
    <w:p w14:paraId="3C83B00F" w14:textId="1D83BD0C" w:rsidR="000978D3" w:rsidRDefault="00A61103" w:rsidP="002C6AAA">
      <w:pPr>
        <w:pStyle w:val="Heading3"/>
        <w:numPr>
          <w:ilvl w:val="0"/>
          <w:numId w:val="5"/>
        </w:numPr>
        <w:spacing w:before="360" w:after="240"/>
        <w:ind w:left="714" w:hanging="357"/>
      </w:pPr>
      <w:bookmarkStart w:id="41" w:name="_Toc135729406"/>
      <w:r>
        <w:rPr>
          <w:lang w:val="en-US"/>
        </w:rPr>
        <w:t>[</w:t>
      </w:r>
      <w:r w:rsidRPr="00B24EF9">
        <w:rPr>
          <w:i/>
          <w:lang w:val="en-US"/>
        </w:rPr>
        <w:t>A</w:t>
      </w:r>
      <w:r>
        <w:rPr>
          <w:lang w:val="en-US"/>
        </w:rPr>
        <w:t>]</w:t>
      </w:r>
      <w:r w:rsidRPr="003A3DFE">
        <w:t>_</w:t>
      </w:r>
      <w:r>
        <w:t>[</w:t>
      </w:r>
      <w:r w:rsidRPr="00B24EF9">
        <w:rPr>
          <w:i/>
        </w:rPr>
        <w:t>A</w:t>
      </w:r>
      <w:r>
        <w:t>]</w:t>
      </w:r>
      <w:r w:rsidRPr="003A3DFE">
        <w:t>_TB_</w:t>
      </w:r>
      <w:r>
        <w:t>short</w:t>
      </w:r>
      <w:r w:rsidRPr="003A3DFE">
        <w:t>.txt</w:t>
      </w:r>
      <w:r>
        <w:rPr>
          <w:lang w:val="en-US"/>
        </w:rPr>
        <w:t xml:space="preserve"> </w:t>
      </w:r>
      <w:r w:rsidR="007E218E">
        <w:rPr>
          <w:lang w:val="en-US"/>
        </w:rPr>
        <w:t xml:space="preserve"> </w:t>
      </w:r>
      <w:r>
        <w:rPr>
          <w:lang w:val="en-US"/>
        </w:rPr>
        <w:t>or</w:t>
      </w:r>
      <w:r w:rsidR="007E218E">
        <w:rPr>
          <w:lang w:val="en-US"/>
        </w:rPr>
        <w:t xml:space="preserve"> </w:t>
      </w:r>
      <w:r>
        <w:rPr>
          <w:lang w:val="en-US"/>
        </w:rPr>
        <w:t xml:space="preserve"> </w:t>
      </w:r>
      <w:r w:rsidR="000978D3">
        <w:rPr>
          <w:lang w:val="en-US"/>
        </w:rPr>
        <w:t>[</w:t>
      </w:r>
      <w:r w:rsidR="000978D3" w:rsidRPr="00B24EF9">
        <w:rPr>
          <w:i/>
          <w:lang w:val="en-US"/>
        </w:rPr>
        <w:t>A</w:t>
      </w:r>
      <w:r w:rsidR="000978D3">
        <w:rPr>
          <w:lang w:val="en-US"/>
        </w:rPr>
        <w:t>]</w:t>
      </w:r>
      <w:r w:rsidR="000978D3" w:rsidRPr="003A3DFE">
        <w:t>_</w:t>
      </w:r>
      <w:r w:rsidR="000978D3">
        <w:t>[</w:t>
      </w:r>
      <w:r w:rsidR="000978D3" w:rsidRPr="00B24EF9">
        <w:rPr>
          <w:i/>
        </w:rPr>
        <w:t>A</w:t>
      </w:r>
      <w:r w:rsidR="000978D3">
        <w:t>]</w:t>
      </w:r>
      <w:r w:rsidR="000978D3" w:rsidRPr="003A3DFE">
        <w:t>_TB_</w:t>
      </w:r>
      <w:r w:rsidR="000978D3">
        <w:t>wall</w:t>
      </w:r>
      <w:r w:rsidR="000978D3" w:rsidRPr="003A3DFE">
        <w:t>.txt</w:t>
      </w:r>
      <w:bookmarkEnd w:id="41"/>
    </w:p>
    <w:p w14:paraId="1C07715D" w14:textId="07290475" w:rsidR="00A61103" w:rsidRPr="009F5D29" w:rsidRDefault="000978D3" w:rsidP="00A61103">
      <w:pPr>
        <w:pStyle w:val="ListParagraph"/>
        <w:ind w:left="0"/>
        <w:jc w:val="both"/>
        <w:rPr>
          <w:position w:val="0"/>
          <w:lang w:val="en-US"/>
        </w:rPr>
      </w:pPr>
      <w:r w:rsidRPr="009F5D29">
        <w:rPr>
          <w:position w:val="0"/>
          <w:lang w:val="en-US"/>
        </w:rPr>
        <w:t xml:space="preserve">This </w:t>
      </w:r>
      <w:r w:rsidR="00B7410A">
        <w:rPr>
          <w:position w:val="0"/>
          <w:lang w:val="en-US"/>
        </w:rPr>
        <w:t xml:space="preserve">optional </w:t>
      </w:r>
      <w:r w:rsidRPr="009F5D29">
        <w:rPr>
          <w:position w:val="0"/>
          <w:lang w:val="en-US"/>
        </w:rPr>
        <w:t xml:space="preserve">file contains parameters of the </w:t>
      </w:r>
      <w:r w:rsidR="00A61103" w:rsidRPr="009F5D29">
        <w:rPr>
          <w:position w:val="0"/>
          <w:lang w:val="en-US"/>
        </w:rPr>
        <w:t xml:space="preserve">short-range </w:t>
      </w:r>
      <w:r w:rsidR="00780B26" w:rsidRPr="009F5D29">
        <w:rPr>
          <w:position w:val="0"/>
          <w:lang w:val="en-US"/>
        </w:rPr>
        <w:t xml:space="preserve">repulsive </w:t>
      </w:r>
      <w:r w:rsidRPr="009F5D29">
        <w:rPr>
          <w:position w:val="0"/>
          <w:lang w:val="en-US"/>
        </w:rPr>
        <w:t>potential</w:t>
      </w:r>
      <w:r w:rsidR="00A61103" w:rsidRPr="009F5D29">
        <w:rPr>
          <w:position w:val="0"/>
          <w:lang w:val="en-US"/>
        </w:rPr>
        <w:t xml:space="preserve">, </w:t>
      </w:r>
      <w:r w:rsidR="00A61103" w:rsidRPr="009F5D29">
        <w:rPr>
          <w:i/>
          <w:iCs/>
          <w:position w:val="0"/>
          <w:lang w:val="en-US"/>
        </w:rPr>
        <w:t>in addition</w:t>
      </w:r>
      <w:r w:rsidR="00A61103" w:rsidRPr="009F5D29">
        <w:rPr>
          <w:position w:val="0"/>
          <w:lang w:val="en-US"/>
        </w:rPr>
        <w:t xml:space="preserve"> to the repulsive potential included in the used TB parameterization</w:t>
      </w:r>
      <w:r w:rsidRPr="009F5D29">
        <w:rPr>
          <w:position w:val="0"/>
          <w:lang w:val="en-US"/>
        </w:rPr>
        <w:t xml:space="preserve">. </w:t>
      </w:r>
      <w:r w:rsidR="009F5D29">
        <w:rPr>
          <w:position w:val="0"/>
          <w:lang w:val="en-US"/>
        </w:rPr>
        <w:t>E.g., i</w:t>
      </w:r>
      <w:r w:rsidRPr="009F5D29">
        <w:rPr>
          <w:position w:val="0"/>
          <w:lang w:val="en-US"/>
        </w:rPr>
        <w:t xml:space="preserve">t is </w:t>
      </w:r>
      <w:r w:rsidR="00780B26" w:rsidRPr="009F5D29">
        <w:rPr>
          <w:position w:val="0"/>
          <w:lang w:val="en-US"/>
        </w:rPr>
        <w:t xml:space="preserve">to be </w:t>
      </w:r>
      <w:r w:rsidRPr="009F5D29">
        <w:rPr>
          <w:position w:val="0"/>
          <w:lang w:val="en-US"/>
        </w:rPr>
        <w:t>used in case we have</w:t>
      </w:r>
      <w:r w:rsidR="00780B26" w:rsidRPr="009F5D29">
        <w:rPr>
          <w:position w:val="0"/>
          <w:lang w:val="en-US"/>
        </w:rPr>
        <w:t xml:space="preserve"> kinetic energies of atoms higher than the TB-provided barrier at short distances</w:t>
      </w:r>
      <w:r w:rsidR="009F5D29" w:rsidRPr="009F5D29">
        <w:rPr>
          <w:position w:val="0"/>
          <w:lang w:val="en-US"/>
        </w:rPr>
        <w:t xml:space="preserve"> (</w:t>
      </w:r>
      <w:r w:rsidR="009F5D29">
        <w:rPr>
          <w:position w:val="0"/>
          <w:lang w:val="en-US"/>
        </w:rPr>
        <w:t>i</w:t>
      </w:r>
      <w:r w:rsidR="009F5D29" w:rsidRPr="009F5D29">
        <w:rPr>
          <w:position w:val="0"/>
          <w:lang w:val="en-US"/>
        </w:rPr>
        <w:t>n such a case, it is necessary to make the system stable at short distances)</w:t>
      </w:r>
      <w:r w:rsidR="00232ACC">
        <w:rPr>
          <w:position w:val="0"/>
          <w:lang w:val="en-US"/>
        </w:rPr>
        <w:t>; or in TB parameterizations where the repulsive part is not provided</w:t>
      </w:r>
      <w:r w:rsidR="00780B26" w:rsidRPr="009F5D29">
        <w:rPr>
          <w:position w:val="0"/>
          <w:lang w:val="en-US"/>
        </w:rPr>
        <w:t xml:space="preserve">. </w:t>
      </w:r>
      <w:r w:rsidR="00121149" w:rsidRPr="009F5D29">
        <w:rPr>
          <w:position w:val="0"/>
          <w:lang w:val="en-US"/>
        </w:rPr>
        <w:t>The current parameterization may combine a few functional shapes described below (the obsolete version called “exponential wall” only includes the inverse exponential).</w:t>
      </w:r>
    </w:p>
    <w:p w14:paraId="1DFBD7FD" w14:textId="6C22BB20" w:rsidR="00121149" w:rsidRPr="009F5D29" w:rsidRDefault="00121149" w:rsidP="00A61103">
      <w:pPr>
        <w:pStyle w:val="ListParagraph"/>
        <w:ind w:left="0"/>
        <w:jc w:val="both"/>
        <w:rPr>
          <w:position w:val="0"/>
          <w:lang w:val="en-US"/>
        </w:rPr>
      </w:pPr>
      <w:r w:rsidRPr="009F5D29">
        <w:rPr>
          <w:position w:val="0"/>
          <w:lang w:val="en-US"/>
        </w:rPr>
        <w:t>Generally, the repulsive potential is expressed in the form:</w:t>
      </w:r>
    </w:p>
    <w:p w14:paraId="0B71BDAE" w14:textId="7837D065" w:rsidR="00121149" w:rsidRPr="009F5D29" w:rsidRDefault="004271B4" w:rsidP="00121149">
      <w:pPr>
        <w:pStyle w:val="ListParagraph"/>
        <w:ind w:left="0"/>
        <w:jc w:val="center"/>
        <w:rPr>
          <w:rFonts w:eastAsiaTheme="minorEastAsia"/>
          <w:position w:val="0"/>
          <w:lang w:val="en-US"/>
        </w:rPr>
      </w:pPr>
      <m:oMathPara>
        <m:oMath>
          <m:sSub>
            <m:sSubPr>
              <m:ctrlPr>
                <w:rPr>
                  <w:rFonts w:ascii="Cambria Math" w:hAnsi="Cambria Math"/>
                  <w:i/>
                  <w:position w:val="0"/>
                  <w:lang w:val="en-US"/>
                </w:rPr>
              </m:ctrlPr>
            </m:sSubPr>
            <m:e>
              <m:r>
                <w:rPr>
                  <w:rFonts w:ascii="Cambria Math" w:hAnsi="Cambria Math"/>
                  <w:position w:val="0"/>
                  <w:lang w:val="en-US"/>
                </w:rPr>
                <m:t>E</m:t>
              </m:r>
            </m:e>
            <m:sub>
              <m:r>
                <w:rPr>
                  <w:rFonts w:ascii="Cambria Math" w:hAnsi="Cambria Math"/>
                  <w:position w:val="0"/>
                  <w:lang w:val="en-US"/>
                </w:rPr>
                <m:t>SR</m:t>
              </m:r>
            </m:sub>
          </m:sSub>
          <m:r>
            <w:rPr>
              <w:rFonts w:ascii="Cambria Math" w:hAnsi="Cambria Math"/>
              <w:position w:val="0"/>
              <w:lang w:val="en-US"/>
            </w:rPr>
            <m:t>=</m:t>
          </m:r>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oMath>
      </m:oMathPara>
    </w:p>
    <w:p w14:paraId="1042B7D8" w14:textId="6358928B" w:rsidR="00121149" w:rsidRPr="009F5D29" w:rsidRDefault="00121149" w:rsidP="00121149">
      <w:pPr>
        <w:pStyle w:val="ListParagraph"/>
        <w:ind w:left="0"/>
        <w:jc w:val="both"/>
        <w:rPr>
          <w:rFonts w:eastAsiaTheme="minorEastAsia"/>
          <w:position w:val="0"/>
          <w:lang w:val="en-US"/>
        </w:rPr>
      </w:pPr>
      <w:r w:rsidRPr="009F5D29">
        <w:rPr>
          <w:rFonts w:eastAsiaTheme="minorEastAsia"/>
          <w:position w:val="0"/>
          <w:lang w:val="en-US"/>
        </w:rPr>
        <w:t xml:space="preserve">Where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oMath>
      <w:r w:rsidRPr="009F5D29">
        <w:rPr>
          <w:rFonts w:eastAsiaTheme="minorEastAsia"/>
          <w:position w:val="0"/>
          <w:lang w:val="en-US"/>
        </w:rPr>
        <w:t xml:space="preserve"> is the short-range function, and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oMath>
      <w:r w:rsidRPr="009F5D29">
        <w:rPr>
          <w:rFonts w:eastAsiaTheme="minorEastAsia"/>
          <w:position w:val="0"/>
          <w:lang w:val="en-US"/>
        </w:rPr>
        <w:t xml:space="preserve"> is the cut-off function in the shape of the Fermi-function:</w:t>
      </w:r>
    </w:p>
    <w:p w14:paraId="57FACBF7" w14:textId="29C2B4BD" w:rsidR="00121149" w:rsidRPr="00121149" w:rsidRDefault="004271B4" w:rsidP="00121149">
      <w:pPr>
        <w:pStyle w:val="ListParagraph"/>
        <w:ind w:left="0"/>
        <w:jc w:val="both"/>
        <w:rPr>
          <w:position w:val="0"/>
          <w:lang w:val="en-US"/>
        </w:rPr>
      </w:pPr>
      <m:oMathPara>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r>
            <w:rPr>
              <w:rFonts w:ascii="Cambria Math" w:hAnsi="Cambria Math"/>
              <w:position w:val="0"/>
              <w:lang w:val="en-US"/>
            </w:rPr>
            <m:t>=</m:t>
          </m:r>
          <m:sSup>
            <m:sSupPr>
              <m:ctrlPr>
                <w:rPr>
                  <w:rFonts w:ascii="Cambria Math" w:hAnsi="Cambria Math"/>
                  <w:i/>
                  <w:position w:val="0"/>
                  <w:lang w:val="en-US"/>
                </w:rPr>
              </m:ctrlPr>
            </m:sSupPr>
            <m:e>
              <m:d>
                <m:dPr>
                  <m:ctrlPr>
                    <w:rPr>
                      <w:rFonts w:ascii="Cambria Math" w:hAnsi="Cambria Math"/>
                      <w:i/>
                      <w:position w:val="0"/>
                      <w:lang w:val="en-US"/>
                    </w:rPr>
                  </m:ctrlPr>
                </m:dPr>
                <m:e>
                  <m:r>
                    <w:rPr>
                      <w:rFonts w:ascii="Cambria Math" w:hAnsi="Cambria Math"/>
                      <w:position w:val="0"/>
                      <w:lang w:val="en-US"/>
                    </w:rPr>
                    <m:t>1+exp</m:t>
                  </m:r>
                  <m:d>
                    <m:dPr>
                      <m:ctrlPr>
                        <w:rPr>
                          <w:rFonts w:ascii="Cambria Math" w:hAnsi="Cambria Math"/>
                          <w:i/>
                          <w:position w:val="0"/>
                          <w:lang w:val="en-US"/>
                        </w:rPr>
                      </m:ctrlPr>
                    </m:dPr>
                    <m:e>
                      <m:f>
                        <m:fPr>
                          <m:ctrlPr>
                            <w:rPr>
                              <w:rFonts w:ascii="Cambria Math" w:hAnsi="Cambria Math"/>
                              <w:i/>
                              <w:position w:val="0"/>
                              <w:lang w:val="en-US"/>
                            </w:rPr>
                          </m:ctrlPr>
                        </m:fPr>
                        <m:num>
                          <m:r>
                            <w:rPr>
                              <w:rFonts w:ascii="Cambria Math" w:hAnsi="Cambria Math"/>
                              <w:position w:val="0"/>
                              <w:lang w:val="en-US"/>
                            </w:rPr>
                            <m:t>r-</m:t>
                          </m:r>
                          <m:sSub>
                            <m:sSubPr>
                              <m:ctrlPr>
                                <w:rPr>
                                  <w:rFonts w:ascii="Cambria Math" w:hAnsi="Cambria Math"/>
                                  <w:i/>
                                  <w:position w:val="0"/>
                                  <w:lang w:val="en-US"/>
                                </w:rPr>
                              </m:ctrlPr>
                            </m:sSubPr>
                            <m:e>
                              <m:r>
                                <w:rPr>
                                  <w:rFonts w:ascii="Cambria Math" w:hAnsi="Cambria Math"/>
                                  <w:position w:val="0"/>
                                  <w:lang w:val="en-US"/>
                                </w:rPr>
                                <m:t>d</m:t>
                              </m:r>
                            </m:e>
                            <m:sub>
                              <m:r>
                                <w:rPr>
                                  <w:rFonts w:ascii="Cambria Math" w:hAnsi="Cambria Math"/>
                                  <w:position w:val="0"/>
                                  <w:lang w:val="en-US"/>
                                </w:rPr>
                                <m:t>0</m:t>
                              </m:r>
                            </m:sub>
                          </m:sSub>
                        </m:num>
                        <m:den>
                          <m:sSub>
                            <m:sSubPr>
                              <m:ctrlPr>
                                <w:rPr>
                                  <w:rFonts w:ascii="Cambria Math" w:hAnsi="Cambria Math"/>
                                  <w:i/>
                                  <w:position w:val="0"/>
                                  <w:lang w:val="en-US"/>
                                </w:rPr>
                              </m:ctrlPr>
                            </m:sSubPr>
                            <m:e>
                              <m:r>
                                <w:rPr>
                                  <w:rFonts w:ascii="Cambria Math" w:hAnsi="Cambria Math"/>
                                  <w:position w:val="0"/>
                                  <w:lang w:val="en-US"/>
                                </w:rPr>
                                <m:t>d</m:t>
                              </m:r>
                            </m:e>
                            <m:sub>
                              <m:r>
                                <w:rPr>
                                  <w:rFonts w:ascii="Cambria Math" w:hAnsi="Cambria Math"/>
                                  <w:position w:val="0"/>
                                  <w:lang w:val="en-US"/>
                                </w:rPr>
                                <m:t>d</m:t>
                              </m:r>
                            </m:sub>
                          </m:sSub>
                        </m:den>
                      </m:f>
                    </m:e>
                  </m:d>
                </m:e>
              </m:d>
            </m:e>
            <m:sup>
              <m:r>
                <w:rPr>
                  <w:rFonts w:ascii="Cambria Math" w:hAnsi="Cambria Math"/>
                  <w:position w:val="0"/>
                  <w:lang w:val="en-US"/>
                </w:rPr>
                <m:t>-1</m:t>
              </m:r>
            </m:sup>
          </m:sSup>
        </m:oMath>
      </m:oMathPara>
    </w:p>
    <w:p w14:paraId="3A3F6EDD" w14:textId="08FC49D4" w:rsidR="00121149" w:rsidRPr="00121149" w:rsidRDefault="00227B0E" w:rsidP="00A61103">
      <w:pPr>
        <w:pStyle w:val="ListParagraph"/>
        <w:ind w:left="0"/>
        <w:jc w:val="both"/>
        <w:rPr>
          <w:position w:val="0"/>
          <w:lang w:val="en-US"/>
        </w:rPr>
      </w:pPr>
      <w:r>
        <w:rPr>
          <w:position w:val="0"/>
          <w:lang w:val="en-US"/>
        </w:rPr>
        <w:t xml:space="preserve">This function is always included, independently of the choice of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oMath>
      <w:r>
        <w:rPr>
          <w:rFonts w:eastAsiaTheme="minorEastAsia"/>
          <w:position w:val="0"/>
          <w:lang w:val="en-US"/>
        </w:rPr>
        <w:t>, thus, its parameters must be always listed in the file, if additional short-range potential to be included.</w:t>
      </w:r>
      <w:r w:rsidR="00077D13">
        <w:rPr>
          <w:rFonts w:eastAsiaTheme="minorEastAsia"/>
          <w:position w:val="0"/>
          <w:lang w:val="en-US"/>
        </w:rPr>
        <w:t xml:space="preserve"> If unspecified, zero potential will be used (cut off at zero radius).</w:t>
      </w:r>
    </w:p>
    <w:p w14:paraId="1E402326" w14:textId="47954B98" w:rsidR="009839C8" w:rsidRDefault="009839C8" w:rsidP="009839C8">
      <w:pPr>
        <w:ind w:firstLine="142"/>
        <w:jc w:val="both"/>
        <w:rPr>
          <w:rFonts w:eastAsiaTheme="minorEastAsia"/>
          <w:position w:val="0"/>
          <w:lang w:val="en-US"/>
        </w:rPr>
      </w:pPr>
      <w:r>
        <w:rPr>
          <w:rFonts w:eastAsiaTheme="minorEastAsia"/>
          <w:position w:val="0"/>
          <w:lang w:val="en-US"/>
        </w:rPr>
        <w:t xml:space="preserve">The short-range repulsive function,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oMath>
      <w:r>
        <w:rPr>
          <w:rFonts w:eastAsiaTheme="minorEastAsia"/>
          <w:position w:val="0"/>
          <w:lang w:val="en-US"/>
        </w:rPr>
        <w:t>, may assume the following shapes, summed up pairwise for all the atoms in the simulation box (</w:t>
      </w:r>
      <m:oMath>
        <m:r>
          <m:rPr>
            <m:sty m:val="p"/>
          </m:rPr>
          <w:rPr>
            <w:rFonts w:ascii="Cambria Math" w:eastAsiaTheme="minorEastAsia" w:hAnsi="Cambria Math"/>
            <w:position w:val="0"/>
            <w:lang w:val="en-US"/>
          </w:rPr>
          <m:t xml:space="preserve"> </m:t>
        </m:r>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r>
          <m:rPr>
            <m:sty m:val="p"/>
          </m:rPr>
          <w:rPr>
            <w:rFonts w:ascii="Cambria Math" w:eastAsiaTheme="minorEastAsia" w:hAnsi="Cambria Math"/>
            <w:position w:val="0"/>
            <w:lang w:val="en-US"/>
          </w:rPr>
          <m:t xml:space="preserve"> </m:t>
        </m:r>
        <m:r>
          <w:rPr>
            <w:rFonts w:ascii="Cambria Math" w:hAnsi="Cambria Math"/>
            <w:position w:val="0"/>
          </w:rPr>
          <m:t>=</m:t>
        </m:r>
        <m:f>
          <m:fPr>
            <m:ctrlPr>
              <w:rPr>
                <w:rFonts w:ascii="Cambria Math" w:hAnsi="Cambria Math"/>
                <w:i/>
                <w:position w:val="0"/>
              </w:rPr>
            </m:ctrlPr>
          </m:fPr>
          <m:num>
            <m:r>
              <w:rPr>
                <w:rFonts w:ascii="Cambria Math" w:hAnsi="Cambria Math"/>
                <w:position w:val="0"/>
              </w:rPr>
              <m:t>1</m:t>
            </m:r>
          </m:num>
          <m:den>
            <m:r>
              <w:rPr>
                <w:rFonts w:ascii="Cambria Math" w:hAnsi="Cambria Math"/>
                <w:position w:val="0"/>
              </w:rPr>
              <m:t>2</m:t>
            </m:r>
          </m:den>
        </m:f>
        <m:nary>
          <m:naryPr>
            <m:chr m:val="∑"/>
            <m:limLoc m:val="undOvr"/>
            <m:ctrlPr>
              <w:rPr>
                <w:rFonts w:ascii="Cambria Math" w:hAnsi="Cambria Math"/>
                <w:i/>
                <w:position w:val="0"/>
              </w:rPr>
            </m:ctrlPr>
          </m:naryPr>
          <m:sub>
            <m:r>
              <w:rPr>
                <w:rFonts w:ascii="Cambria Math" w:hAnsi="Cambria Math"/>
                <w:position w:val="0"/>
              </w:rPr>
              <m:t>i,j</m:t>
            </m:r>
          </m:sub>
          <m:sup>
            <m:sSub>
              <m:sSubPr>
                <m:ctrlPr>
                  <w:rPr>
                    <w:rFonts w:ascii="Cambria Math" w:hAnsi="Cambria Math"/>
                    <w:i/>
                    <w:position w:val="0"/>
                  </w:rPr>
                </m:ctrlPr>
              </m:sSubPr>
              <m:e>
                <m:r>
                  <w:rPr>
                    <w:rFonts w:ascii="Cambria Math" w:hAnsi="Cambria Math"/>
                    <w:position w:val="0"/>
                  </w:rPr>
                  <m:t>N</m:t>
                </m:r>
              </m:e>
              <m:sub>
                <m:r>
                  <w:rPr>
                    <w:rFonts w:ascii="Cambria Math" w:hAnsi="Cambria Math"/>
                    <w:position w:val="0"/>
                  </w:rPr>
                  <m:t>at</m:t>
                </m:r>
              </m:sub>
            </m:sSub>
          </m:sup>
          <m:e>
            <m:sSubSup>
              <m:sSubSupPr>
                <m:ctrlPr>
                  <w:rPr>
                    <w:rFonts w:ascii="Cambria Math" w:hAnsi="Cambria Math"/>
                    <w:i/>
                    <w:position w:val="0"/>
                    <w:lang w:val="en-US"/>
                  </w:rPr>
                </m:ctrlPr>
              </m:sSubSupPr>
              <m:e>
                <m:r>
                  <w:rPr>
                    <w:rFonts w:ascii="Cambria Math" w:hAnsi="Cambria Math"/>
                    <w:position w:val="0"/>
                    <w:lang w:val="en-US"/>
                  </w:rPr>
                  <m:t>F</m:t>
                </m:r>
              </m:e>
              <m:sub>
                <m:r>
                  <w:rPr>
                    <w:rFonts w:ascii="Cambria Math" w:hAnsi="Cambria Math"/>
                    <w:position w:val="0"/>
                    <w:lang w:val="en-US"/>
                  </w:rPr>
                  <m:t>SR</m:t>
                </m:r>
              </m:sub>
              <m:sup>
                <m:r>
                  <w:rPr>
                    <w:rFonts w:ascii="Cambria Math" w:hAnsi="Cambria Math"/>
                    <w:position w:val="0"/>
                    <w:lang w:val="en-US"/>
                  </w:rPr>
                  <m:t>i,j</m:t>
                </m:r>
              </m:sup>
            </m:sSubSup>
            <m:r>
              <m:rPr>
                <m:sty m:val="p"/>
              </m:rPr>
              <w:rPr>
                <w:rFonts w:ascii="Cambria Math" w:eastAsiaTheme="minorEastAsia" w:hAnsi="Cambria Math"/>
                <w:position w:val="0"/>
                <w:lang w:val="en-US"/>
              </w:rPr>
              <m:t xml:space="preserve"> </m:t>
            </m:r>
          </m:e>
        </m:nary>
      </m:oMath>
      <w:r>
        <w:rPr>
          <w:rFonts w:eastAsiaTheme="minorEastAsia"/>
          <w:position w:val="0"/>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9839C8" w14:paraId="4A25251E" w14:textId="76AC45D7" w:rsidTr="00916287">
        <w:trPr>
          <w:jc w:val="center"/>
        </w:trPr>
        <w:tc>
          <w:tcPr>
            <w:tcW w:w="1935" w:type="dxa"/>
          </w:tcPr>
          <w:p w14:paraId="5D676CBA" w14:textId="3CF4874C" w:rsidR="009839C8" w:rsidRPr="009839C8" w:rsidRDefault="00155E1E" w:rsidP="009839C8">
            <w:pPr>
              <w:jc w:val="center"/>
              <w:rPr>
                <w:rFonts w:eastAsiaTheme="minorEastAsia"/>
                <w:b/>
                <w:bCs/>
                <w:position w:val="0"/>
                <w:lang w:val="en-US"/>
              </w:rPr>
            </w:pPr>
            <w:r>
              <w:rPr>
                <w:rFonts w:eastAsiaTheme="minorEastAsia"/>
                <w:b/>
                <w:bCs/>
                <w:position w:val="0"/>
                <w:lang w:val="en-US"/>
              </w:rPr>
              <w:t>Flag</w:t>
            </w:r>
          </w:p>
        </w:tc>
        <w:tc>
          <w:tcPr>
            <w:tcW w:w="2526" w:type="dxa"/>
          </w:tcPr>
          <w:p w14:paraId="63C2FB07" w14:textId="34EF8C94" w:rsidR="009839C8" w:rsidRPr="009839C8" w:rsidRDefault="009839C8" w:rsidP="009839C8">
            <w:pPr>
              <w:jc w:val="center"/>
              <w:rPr>
                <w:rFonts w:eastAsiaTheme="minorEastAsia"/>
                <w:b/>
                <w:bCs/>
                <w:position w:val="0"/>
                <w:lang w:val="en-US"/>
              </w:rPr>
            </w:pPr>
            <w:r w:rsidRPr="009839C8">
              <w:rPr>
                <w:rFonts w:eastAsiaTheme="minorEastAsia"/>
                <w:b/>
                <w:bCs/>
                <w:position w:val="0"/>
                <w:lang w:val="en-US"/>
              </w:rPr>
              <w:t>Function</w:t>
            </w:r>
          </w:p>
        </w:tc>
        <w:tc>
          <w:tcPr>
            <w:tcW w:w="5782" w:type="dxa"/>
          </w:tcPr>
          <w:p w14:paraId="4A003D78" w14:textId="76D8A512" w:rsidR="009839C8" w:rsidRPr="009839C8" w:rsidRDefault="009839C8" w:rsidP="009839C8">
            <w:pPr>
              <w:jc w:val="center"/>
              <w:rPr>
                <w:rFonts w:eastAsiaTheme="minorEastAsia"/>
                <w:b/>
                <w:bCs/>
                <w:position w:val="0"/>
                <w:lang w:val="en-US"/>
              </w:rPr>
            </w:pPr>
            <w:r>
              <w:rPr>
                <w:rFonts w:eastAsiaTheme="minorEastAsia"/>
                <w:b/>
                <w:bCs/>
                <w:position w:val="0"/>
                <w:lang w:val="en-US"/>
              </w:rPr>
              <w:t>Parameters to be specified in the file</w:t>
            </w:r>
            <w:r w:rsidR="00791D17">
              <w:rPr>
                <w:rFonts w:eastAsiaTheme="minorEastAsia"/>
                <w:b/>
                <w:bCs/>
                <w:position w:val="0"/>
                <w:lang w:val="en-US"/>
              </w:rPr>
              <w:t xml:space="preserve"> </w:t>
            </w:r>
            <w:r w:rsidR="009A3C7A">
              <w:rPr>
                <w:rFonts w:eastAsiaTheme="minorEastAsia"/>
                <w:b/>
                <w:bCs/>
                <w:position w:val="0"/>
                <w:lang w:val="en-US"/>
              </w:rPr>
              <w:br/>
            </w:r>
            <w:r w:rsidR="00791D17" w:rsidRPr="009A3C7A">
              <w:rPr>
                <w:rFonts w:eastAsiaTheme="minorEastAsia"/>
                <w:position w:val="0"/>
                <w:lang w:val="en-US"/>
              </w:rPr>
              <w:t>(</w:t>
            </w:r>
            <w:r w:rsidR="009A3C7A" w:rsidRPr="009A3C7A">
              <w:rPr>
                <w:rFonts w:eastAsiaTheme="minorEastAsia"/>
                <w:position w:val="0"/>
                <w:lang w:val="en-US"/>
              </w:rPr>
              <w:t xml:space="preserve">must be </w:t>
            </w:r>
            <w:r w:rsidR="00791D17" w:rsidRPr="00A516F7">
              <w:rPr>
                <w:rFonts w:eastAsiaTheme="minorEastAsia"/>
                <w:position w:val="0"/>
                <w:lang w:val="en-US"/>
              </w:rPr>
              <w:t>exactly in the given order!</w:t>
            </w:r>
            <w:r w:rsidR="00791D17" w:rsidRPr="009A3C7A">
              <w:rPr>
                <w:rFonts w:eastAsiaTheme="minorEastAsia"/>
                <w:position w:val="0"/>
                <w:lang w:val="en-US"/>
              </w:rPr>
              <w:t>)</w:t>
            </w:r>
          </w:p>
        </w:tc>
      </w:tr>
      <w:tr w:rsidR="00791D17" w:rsidRPr="009839C8" w14:paraId="3B84D6D9" w14:textId="77777777" w:rsidTr="00916287">
        <w:trPr>
          <w:jc w:val="center"/>
        </w:trPr>
        <w:tc>
          <w:tcPr>
            <w:tcW w:w="1935" w:type="dxa"/>
          </w:tcPr>
          <w:p w14:paraId="3F6AEC50" w14:textId="1EB70D6C" w:rsidR="00791D17" w:rsidRPr="00791D17" w:rsidRDefault="004732BD" w:rsidP="00791D17">
            <w:pPr>
              <w:rPr>
                <w:rFonts w:eastAsiaTheme="minorEastAsia"/>
                <w:position w:val="0"/>
                <w:lang w:val="en-US"/>
              </w:rPr>
            </w:pPr>
            <w:r w:rsidRPr="004732BD">
              <w:rPr>
                <w:rFonts w:eastAsiaTheme="minorEastAsia"/>
                <w:position w:val="0"/>
                <w:lang w:val="en-US"/>
              </w:rPr>
              <w:t>Cutoff</w:t>
            </w:r>
            <w:r>
              <w:rPr>
                <w:rFonts w:eastAsiaTheme="minorEastAsia"/>
                <w:position w:val="0"/>
                <w:lang w:val="en-US"/>
              </w:rPr>
              <w:t>,</w:t>
            </w:r>
            <w:r>
              <w:rPr>
                <w:rFonts w:eastAsiaTheme="minorEastAsia"/>
                <w:position w:val="0"/>
                <w:lang w:val="en-US"/>
              </w:rPr>
              <w:br/>
            </w:r>
            <w:r w:rsidR="00791D17" w:rsidRPr="00791D17">
              <w:rPr>
                <w:rFonts w:eastAsiaTheme="minorEastAsia"/>
                <w:position w:val="0"/>
                <w:lang w:val="en-US"/>
              </w:rPr>
              <w:t>Cut_off, Cut-off</w:t>
            </w:r>
          </w:p>
        </w:tc>
        <w:tc>
          <w:tcPr>
            <w:tcW w:w="2526" w:type="dxa"/>
          </w:tcPr>
          <w:p w14:paraId="2B3AA7F4" w14:textId="35259C08" w:rsidR="00791D17" w:rsidRPr="00791D17" w:rsidRDefault="004271B4" w:rsidP="00791D17">
            <w:pPr>
              <w:pStyle w:val="ListParagraph"/>
              <w:ind w:left="0"/>
              <w:jc w:val="both"/>
              <w:rPr>
                <w:position w:val="0"/>
                <w:sz w:val="20"/>
                <w:szCs w:val="20"/>
                <w:lang w:val="en-US"/>
              </w:rPr>
            </w:pPr>
            <m:oMathPara>
              <m:oMath>
                <m:sSup>
                  <m:sSupPr>
                    <m:ctrlPr>
                      <w:rPr>
                        <w:rFonts w:ascii="Cambria Math" w:hAnsi="Cambria Math"/>
                        <w:i/>
                        <w:position w:val="0"/>
                        <w:sz w:val="20"/>
                        <w:szCs w:val="20"/>
                        <w:lang w:val="en-US"/>
                      </w:rPr>
                    </m:ctrlPr>
                  </m:sSupPr>
                  <m:e>
                    <m:d>
                      <m:dPr>
                        <m:ctrlPr>
                          <w:rPr>
                            <w:rFonts w:ascii="Cambria Math" w:hAnsi="Cambria Math"/>
                            <w:i/>
                            <w:position w:val="0"/>
                            <w:sz w:val="20"/>
                            <w:szCs w:val="20"/>
                            <w:lang w:val="en-US"/>
                          </w:rPr>
                        </m:ctrlPr>
                      </m:dPr>
                      <m:e>
                        <m:r>
                          <w:rPr>
                            <w:rFonts w:ascii="Cambria Math" w:hAnsi="Cambria Math"/>
                            <w:position w:val="0"/>
                            <w:sz w:val="20"/>
                            <w:szCs w:val="20"/>
                            <w:lang w:val="en-US"/>
                          </w:rPr>
                          <m:t>1+exp</m:t>
                        </m:r>
                        <m:d>
                          <m:dPr>
                            <m:ctrlPr>
                              <w:rPr>
                                <w:rFonts w:ascii="Cambria Math" w:hAnsi="Cambria Math"/>
                                <w:i/>
                                <w:position w:val="0"/>
                                <w:sz w:val="20"/>
                                <w:szCs w:val="20"/>
                                <w:lang w:val="en-US"/>
                              </w:rPr>
                            </m:ctrlPr>
                          </m:dPr>
                          <m:e>
                            <m:f>
                              <m:fPr>
                                <m:ctrlPr>
                                  <w:rPr>
                                    <w:rFonts w:ascii="Cambria Math" w:hAnsi="Cambria Math"/>
                                    <w:i/>
                                    <w:position w:val="0"/>
                                    <w:sz w:val="20"/>
                                    <w:szCs w:val="20"/>
                                    <w:lang w:val="en-US"/>
                                  </w:rPr>
                                </m:ctrlPr>
                              </m:fPr>
                              <m:num>
                                <m:r>
                                  <w:rPr>
                                    <w:rFonts w:ascii="Cambria Math" w:hAnsi="Cambria Math"/>
                                    <w:position w:val="0"/>
                                    <w:sz w:val="20"/>
                                    <w:szCs w:val="20"/>
                                    <w:lang w:val="en-US"/>
                                  </w:rPr>
                                  <m:t>r-</m:t>
                                </m:r>
                                <m:sSub>
                                  <m:sSubPr>
                                    <m:ctrlPr>
                                      <w:rPr>
                                        <w:rFonts w:ascii="Cambria Math" w:hAnsi="Cambria Math"/>
                                        <w:i/>
                                        <w:position w:val="0"/>
                                        <w:sz w:val="20"/>
                                        <w:szCs w:val="20"/>
                                        <w:lang w:val="en-US"/>
                                      </w:rPr>
                                    </m:ctrlPr>
                                  </m:sSubPr>
                                  <m:e>
                                    <m:r>
                                      <w:rPr>
                                        <w:rFonts w:ascii="Cambria Math" w:hAnsi="Cambria Math"/>
                                        <w:position w:val="0"/>
                                        <w:sz w:val="20"/>
                                        <w:szCs w:val="20"/>
                                        <w:lang w:val="en-US"/>
                                      </w:rPr>
                                      <m:t>d</m:t>
                                    </m:r>
                                  </m:e>
                                  <m:sub>
                                    <m:r>
                                      <w:rPr>
                                        <w:rFonts w:ascii="Cambria Math" w:hAnsi="Cambria Math"/>
                                        <w:position w:val="0"/>
                                        <w:sz w:val="20"/>
                                        <w:szCs w:val="20"/>
                                        <w:lang w:val="en-US"/>
                                      </w:rPr>
                                      <m:t>0</m:t>
                                    </m:r>
                                  </m:sub>
                                </m:sSub>
                              </m:num>
                              <m:den>
                                <m:sSub>
                                  <m:sSubPr>
                                    <m:ctrlPr>
                                      <w:rPr>
                                        <w:rFonts w:ascii="Cambria Math" w:hAnsi="Cambria Math"/>
                                        <w:i/>
                                        <w:position w:val="0"/>
                                        <w:sz w:val="20"/>
                                        <w:szCs w:val="20"/>
                                        <w:lang w:val="en-US"/>
                                      </w:rPr>
                                    </m:ctrlPr>
                                  </m:sSubPr>
                                  <m:e>
                                    <m:r>
                                      <w:rPr>
                                        <w:rFonts w:ascii="Cambria Math" w:hAnsi="Cambria Math"/>
                                        <w:position w:val="0"/>
                                        <w:sz w:val="20"/>
                                        <w:szCs w:val="20"/>
                                        <w:lang w:val="en-US"/>
                                      </w:rPr>
                                      <m:t>d</m:t>
                                    </m:r>
                                  </m:e>
                                  <m:sub>
                                    <m:r>
                                      <w:rPr>
                                        <w:rFonts w:ascii="Cambria Math" w:hAnsi="Cambria Math"/>
                                        <w:position w:val="0"/>
                                        <w:sz w:val="20"/>
                                        <w:szCs w:val="20"/>
                                        <w:lang w:val="en-US"/>
                                      </w:rPr>
                                      <m:t>d</m:t>
                                    </m:r>
                                  </m:sub>
                                </m:sSub>
                              </m:den>
                            </m:f>
                          </m:e>
                        </m:d>
                      </m:e>
                    </m:d>
                  </m:e>
                  <m:sup>
                    <m:r>
                      <w:rPr>
                        <w:rFonts w:ascii="Cambria Math" w:hAnsi="Cambria Math"/>
                        <w:position w:val="0"/>
                        <w:sz w:val="20"/>
                        <w:szCs w:val="20"/>
                        <w:lang w:val="en-US"/>
                      </w:rPr>
                      <m:t>-1</m:t>
                    </m:r>
                  </m:sup>
                </m:sSup>
              </m:oMath>
            </m:oMathPara>
          </w:p>
          <w:p w14:paraId="03F886D8" w14:textId="77777777" w:rsidR="00791D17" w:rsidRPr="009839C8" w:rsidRDefault="00791D17" w:rsidP="009839C8">
            <w:pPr>
              <w:jc w:val="center"/>
              <w:rPr>
                <w:rFonts w:eastAsiaTheme="minorEastAsia"/>
                <w:b/>
                <w:bCs/>
                <w:position w:val="0"/>
                <w:lang w:val="en-US"/>
              </w:rPr>
            </w:pPr>
          </w:p>
        </w:tc>
        <w:tc>
          <w:tcPr>
            <w:tcW w:w="5782" w:type="dxa"/>
          </w:tcPr>
          <w:p w14:paraId="5EBDBD6D" w14:textId="77777777" w:rsidR="00791D17" w:rsidRDefault="00791D17" w:rsidP="00791D17">
            <w:pPr>
              <w:rPr>
                <w:rFonts w:eastAsiaTheme="minorEastAsia"/>
                <w:position w:val="0"/>
                <w:lang w:val="en-US"/>
              </w:rPr>
            </w:pPr>
            <w:r w:rsidRPr="00791D17">
              <w:rPr>
                <w:rFonts w:eastAsiaTheme="minorEastAsia"/>
                <w:position w:val="0"/>
                <w:lang w:val="en-US"/>
              </w:rPr>
              <w:t>One line</w:t>
            </w:r>
            <w:r>
              <w:rPr>
                <w:rFonts w:eastAsiaTheme="minorEastAsia"/>
                <w:position w:val="0"/>
                <w:lang w:val="en-US"/>
              </w:rPr>
              <w:t>:</w:t>
            </w:r>
          </w:p>
          <w:p w14:paraId="7059AE69" w14:textId="56787FC5" w:rsidR="00791D17" w:rsidRPr="00791D17" w:rsidRDefault="00791D17" w:rsidP="00791D17">
            <w:pPr>
              <w:rPr>
                <w:rFonts w:eastAsiaTheme="minorEastAsia"/>
                <w:position w:val="0"/>
                <w:lang w:val="en-US"/>
              </w:rPr>
            </w:pPr>
            <w:r w:rsidRPr="00F76E45">
              <w:rPr>
                <w:rFonts w:eastAsiaTheme="minorEastAsia"/>
                <w:i/>
                <w:iCs/>
                <w:position w:val="0"/>
                <w:lang w:val="en-US"/>
              </w:rPr>
              <w:t>d</w:t>
            </w:r>
            <w:r w:rsidRPr="00791D17">
              <w:rPr>
                <w:rFonts w:eastAsiaTheme="minorEastAsia"/>
                <w:position w:val="0"/>
                <w:vertAlign w:val="subscript"/>
                <w:lang w:val="en-US"/>
              </w:rPr>
              <w:t>0</w:t>
            </w:r>
            <w:r>
              <w:rPr>
                <w:rFonts w:eastAsiaTheme="minorEastAsia"/>
                <w:position w:val="0"/>
                <w:lang w:val="en-US"/>
              </w:rPr>
              <w:t xml:space="preserve"> </w:t>
            </w:r>
            <w:r w:rsidRPr="00F76E45">
              <w:rPr>
                <w:rFonts w:eastAsiaTheme="minorEastAsia"/>
                <w:i/>
                <w:iCs/>
                <w:position w:val="0"/>
                <w:lang w:val="en-US"/>
              </w:rPr>
              <w:t>d</w:t>
            </w:r>
            <w:r w:rsidRPr="00F76E45">
              <w:rPr>
                <w:rFonts w:eastAsiaTheme="minorEastAsia"/>
                <w:i/>
                <w:iCs/>
                <w:position w:val="0"/>
                <w:vertAlign w:val="subscript"/>
                <w:lang w:val="en-US"/>
              </w:rPr>
              <w:t>d</w:t>
            </w:r>
            <w:r>
              <w:rPr>
                <w:rFonts w:eastAsiaTheme="minorEastAsia"/>
                <w:position w:val="0"/>
                <w:lang w:val="en-US"/>
              </w:rPr>
              <w:t xml:space="preserve"> –</w:t>
            </w:r>
            <w:r w:rsidR="000D4975">
              <w:rPr>
                <w:rFonts w:eastAsiaTheme="minorEastAsia"/>
                <w:position w:val="0"/>
                <w:lang w:val="en-US"/>
              </w:rPr>
              <w:t xml:space="preserve"> </w:t>
            </w:r>
            <w:r>
              <w:rPr>
                <w:rFonts w:eastAsiaTheme="minorEastAsia"/>
                <w:position w:val="0"/>
                <w:lang w:val="en-US"/>
              </w:rPr>
              <w:t>cut-off radius [A], smoothing distance [A]</w:t>
            </w:r>
          </w:p>
        </w:tc>
      </w:tr>
      <w:tr w:rsidR="009839C8" w14:paraId="2DFB0119" w14:textId="064301E2" w:rsidTr="00916287">
        <w:trPr>
          <w:jc w:val="center"/>
        </w:trPr>
        <w:tc>
          <w:tcPr>
            <w:tcW w:w="1935" w:type="dxa"/>
          </w:tcPr>
          <w:p w14:paraId="0E0DC71E" w14:textId="32421E72" w:rsidR="009839C8" w:rsidRDefault="009839C8" w:rsidP="009839C8">
            <w:pPr>
              <w:jc w:val="both"/>
              <w:rPr>
                <w:rFonts w:eastAsiaTheme="minorEastAsia"/>
                <w:position w:val="0"/>
                <w:lang w:val="en-US"/>
              </w:rPr>
            </w:pPr>
            <w:r>
              <w:rPr>
                <w:rFonts w:eastAsiaTheme="minorEastAsia"/>
                <w:position w:val="0"/>
                <w:lang w:val="en-US"/>
              </w:rPr>
              <w:t>Exp, Exponential</w:t>
            </w:r>
          </w:p>
        </w:tc>
        <w:tc>
          <w:tcPr>
            <w:tcW w:w="2526" w:type="dxa"/>
          </w:tcPr>
          <w:p w14:paraId="419C8DDC" w14:textId="0ED8CD1A" w:rsidR="009839C8" w:rsidRDefault="00791D17" w:rsidP="009839C8">
            <w:pPr>
              <w:jc w:val="both"/>
              <w:rPr>
                <w:rFonts w:eastAsiaTheme="minorEastAsia"/>
                <w:position w:val="0"/>
                <w:lang w:val="en-US"/>
              </w:rPr>
            </w:pPr>
            <m:oMathPara>
              <m:oMath>
                <m:r>
                  <m:rPr>
                    <m:sty m:val="p"/>
                  </m:rPr>
                  <w:rPr>
                    <w:rFonts w:ascii="Cambria Math" w:hAnsi="Cambria Math"/>
                    <w:position w:val="0"/>
                  </w:rPr>
                  <m:t>ф</m:t>
                </m:r>
                <m:func>
                  <m:funcPr>
                    <m:ctrlPr>
                      <w:rPr>
                        <w:rFonts w:ascii="Cambria Math" w:hAnsi="Cambria Math"/>
                        <w:i/>
                        <w:position w:val="0"/>
                      </w:rPr>
                    </m:ctrlPr>
                  </m:funcPr>
                  <m:fName>
                    <m:r>
                      <m:rPr>
                        <m:sty m:val="p"/>
                      </m:rPr>
                      <w:rPr>
                        <w:rFonts w:ascii="Cambria Math" w:hAnsi="Cambria Math"/>
                        <w:position w:val="0"/>
                      </w:rPr>
                      <m:t>exp</m:t>
                    </m:r>
                  </m:fName>
                  <m:e>
                    <m:d>
                      <m:dPr>
                        <m:ctrlPr>
                          <w:rPr>
                            <w:rFonts w:ascii="Cambria Math" w:hAnsi="Cambria Math"/>
                            <w:i/>
                            <w:position w:val="0"/>
                          </w:rPr>
                        </m:ctrlPr>
                      </m:dPr>
                      <m:e>
                        <m:r>
                          <w:rPr>
                            <w:rFonts w:ascii="Cambria Math" w:hAnsi="Cambria Math"/>
                            <w:position w:val="0"/>
                          </w:rPr>
                          <m:t>-</m:t>
                        </m:r>
                        <m:f>
                          <m:fPr>
                            <m:ctrlPr>
                              <w:rPr>
                                <w:rFonts w:ascii="Cambria Math" w:hAnsi="Cambria Math"/>
                                <w:i/>
                                <w:position w:val="0"/>
                              </w:rPr>
                            </m:ctrlPr>
                          </m:fPr>
                          <m:num>
                            <m:r>
                              <w:rPr>
                                <w:rFonts w:ascii="Cambria Math" w:hAnsi="Cambria Math"/>
                                <w:position w:val="0"/>
                              </w:rPr>
                              <m:t>r-</m:t>
                            </m:r>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num>
                          <m:den>
                            <m:r>
                              <w:rPr>
                                <w:rFonts w:ascii="Cambria Math" w:hAnsi="Cambria Math"/>
                                <w:position w:val="0"/>
                              </w:rPr>
                              <m:t>a</m:t>
                            </m:r>
                          </m:den>
                        </m:f>
                      </m:e>
                    </m:d>
                  </m:e>
                </m:func>
              </m:oMath>
            </m:oMathPara>
          </w:p>
        </w:tc>
        <w:tc>
          <w:tcPr>
            <w:tcW w:w="5782" w:type="dxa"/>
          </w:tcPr>
          <w:p w14:paraId="245706C1" w14:textId="77777777" w:rsidR="009839C8" w:rsidRDefault="00791D17" w:rsidP="009839C8">
            <w:pPr>
              <w:jc w:val="both"/>
              <w:rPr>
                <w:rFonts w:eastAsiaTheme="minorEastAsia"/>
                <w:position w:val="0"/>
                <w:lang w:val="en-US"/>
              </w:rPr>
            </w:pPr>
            <w:r>
              <w:rPr>
                <w:rFonts w:eastAsiaTheme="minorEastAsia"/>
                <w:position w:val="0"/>
                <w:lang w:val="en-US"/>
              </w:rPr>
              <w:t>One line:</w:t>
            </w:r>
          </w:p>
          <w:p w14:paraId="53ABF40C" w14:textId="1562EE35" w:rsidR="00791D17" w:rsidRDefault="00F76E45" w:rsidP="009839C8">
            <w:pPr>
              <w:jc w:val="both"/>
              <w:rPr>
                <w:rFonts w:eastAsiaTheme="minorEastAsia"/>
                <w:position w:val="0"/>
                <w:lang w:val="en-US"/>
              </w:rPr>
            </w:pPr>
            <w:r w:rsidRPr="00F76E45">
              <w:rPr>
                <w:rFonts w:eastAsiaTheme="minorEastAsia"/>
                <w:i/>
                <w:iCs/>
                <w:position w:val="0"/>
                <w:lang w:val="ru-RU"/>
              </w:rPr>
              <w:t>Ф</w:t>
            </w:r>
            <w:r w:rsidR="00791D17">
              <w:rPr>
                <w:rFonts w:eastAsiaTheme="minorEastAsia"/>
                <w:position w:val="0"/>
                <w:lang w:val="en-US"/>
              </w:rPr>
              <w:t xml:space="preserve"> </w:t>
            </w:r>
            <m:oMath>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oMath>
            <w:r w:rsidR="00791D17">
              <w:rPr>
                <w:rFonts w:eastAsiaTheme="minorEastAsia"/>
                <w:position w:val="0"/>
                <w:lang w:val="en-US"/>
              </w:rPr>
              <w:t xml:space="preserve"> </w:t>
            </w:r>
            <w:r w:rsidR="00791D17" w:rsidRPr="00F76E45">
              <w:rPr>
                <w:rFonts w:eastAsiaTheme="minorEastAsia"/>
                <w:i/>
                <w:iCs/>
                <w:position w:val="0"/>
                <w:lang w:val="en-US"/>
              </w:rPr>
              <w:t>a</w:t>
            </w:r>
            <w:r w:rsidR="00791D17">
              <w:rPr>
                <w:rFonts w:eastAsiaTheme="minorEastAsia"/>
                <w:position w:val="0"/>
                <w:lang w:val="en-US"/>
              </w:rPr>
              <w:t xml:space="preserve"> – Energy [eV], characteristic radius [A]</w:t>
            </w:r>
            <w:r w:rsidR="009B18C8">
              <w:rPr>
                <w:rFonts w:eastAsiaTheme="minorEastAsia"/>
                <w:position w:val="0"/>
                <w:lang w:val="en-US"/>
              </w:rPr>
              <w:t>, characteristic distance [A]</w:t>
            </w:r>
          </w:p>
        </w:tc>
      </w:tr>
      <w:tr w:rsidR="009839C8" w14:paraId="35C15F41" w14:textId="06BE4C00" w:rsidTr="00916287">
        <w:trPr>
          <w:jc w:val="center"/>
        </w:trPr>
        <w:tc>
          <w:tcPr>
            <w:tcW w:w="1935" w:type="dxa"/>
          </w:tcPr>
          <w:p w14:paraId="1165DD33" w14:textId="622B5550" w:rsidR="009839C8" w:rsidRDefault="006D27DA" w:rsidP="009839C8">
            <w:pPr>
              <w:jc w:val="both"/>
              <w:rPr>
                <w:rFonts w:eastAsiaTheme="minorEastAsia"/>
                <w:position w:val="0"/>
                <w:lang w:val="en-US"/>
              </w:rPr>
            </w:pPr>
            <w:r w:rsidRPr="006D27DA">
              <w:rPr>
                <w:rFonts w:eastAsiaTheme="minorEastAsia"/>
                <w:position w:val="0"/>
                <w:lang w:val="en-US"/>
              </w:rPr>
              <w:t>InvExp</w:t>
            </w:r>
            <w:r>
              <w:rPr>
                <w:rFonts w:eastAsiaTheme="minorEastAsia"/>
                <w:position w:val="0"/>
                <w:lang w:val="en-US"/>
              </w:rPr>
              <w:t xml:space="preserve">, </w:t>
            </w:r>
            <w:r w:rsidR="009839C8">
              <w:rPr>
                <w:rFonts w:eastAsiaTheme="minorEastAsia"/>
                <w:position w:val="0"/>
                <w:lang w:val="en-US"/>
              </w:rPr>
              <w:t>Inv_</w:t>
            </w:r>
            <w:r w:rsidR="004E56C5">
              <w:rPr>
                <w:rFonts w:eastAsiaTheme="minorEastAsia"/>
                <w:position w:val="0"/>
                <w:lang w:val="en-US"/>
              </w:rPr>
              <w:t>E</w:t>
            </w:r>
            <w:r w:rsidR="009839C8">
              <w:rPr>
                <w:rFonts w:eastAsiaTheme="minorEastAsia"/>
                <w:position w:val="0"/>
                <w:lang w:val="en-US"/>
              </w:rPr>
              <w:t>xp</w:t>
            </w:r>
          </w:p>
        </w:tc>
        <w:tc>
          <w:tcPr>
            <w:tcW w:w="2526" w:type="dxa"/>
          </w:tcPr>
          <w:p w14:paraId="0BE39B16" w14:textId="615305FF" w:rsidR="009839C8" w:rsidRDefault="00791D17" w:rsidP="009839C8">
            <w:pPr>
              <w:jc w:val="both"/>
              <w:rPr>
                <w:rFonts w:eastAsiaTheme="minorEastAsia"/>
                <w:position w:val="0"/>
                <w:lang w:val="en-US"/>
              </w:rPr>
            </w:pPr>
            <m:oMathPara>
              <m:oMath>
                <m:r>
                  <w:rPr>
                    <w:rFonts w:ascii="Cambria Math" w:hAnsi="Cambria Math"/>
                    <w:position w:val="0"/>
                  </w:rPr>
                  <m:t>C</m:t>
                </m:r>
                <m:func>
                  <m:funcPr>
                    <m:ctrlPr>
                      <w:rPr>
                        <w:rFonts w:ascii="Cambria Math" w:hAnsi="Cambria Math"/>
                        <w:i/>
                        <w:position w:val="0"/>
                      </w:rPr>
                    </m:ctrlPr>
                  </m:funcPr>
                  <m:fName>
                    <m:r>
                      <m:rPr>
                        <m:sty m:val="p"/>
                      </m:rPr>
                      <w:rPr>
                        <w:rFonts w:ascii="Cambria Math" w:hAnsi="Cambria Math"/>
                        <w:position w:val="0"/>
                      </w:rPr>
                      <m:t>exp</m:t>
                    </m:r>
                  </m:fName>
                  <m:e>
                    <m:d>
                      <m:dPr>
                        <m:ctrlPr>
                          <w:rPr>
                            <w:rFonts w:ascii="Cambria Math" w:hAnsi="Cambria Math"/>
                            <w:i/>
                            <w:position w:val="0"/>
                          </w:rPr>
                        </m:ctrlPr>
                      </m:dPr>
                      <m:e>
                        <m:f>
                          <m:fPr>
                            <m:ctrlPr>
                              <w:rPr>
                                <w:rFonts w:ascii="Cambria Math" w:hAnsi="Cambria Math"/>
                                <w:i/>
                                <w:position w:val="0"/>
                              </w:rPr>
                            </m:ctrlPr>
                          </m:fPr>
                          <m:num>
                            <m:r>
                              <w:rPr>
                                <w:rFonts w:ascii="Cambria Math" w:hAnsi="Cambria Math"/>
                                <w:position w:val="0"/>
                              </w:rPr>
                              <m:t>1</m:t>
                            </m:r>
                          </m:num>
                          <m:den>
                            <m:r>
                              <w:rPr>
                                <w:rFonts w:ascii="Cambria Math" w:hAnsi="Cambria Math"/>
                                <w:position w:val="0"/>
                              </w:rPr>
                              <m:t>r-</m:t>
                            </m:r>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den>
                        </m:f>
                      </m:e>
                    </m:d>
                  </m:e>
                </m:func>
              </m:oMath>
            </m:oMathPara>
          </w:p>
        </w:tc>
        <w:tc>
          <w:tcPr>
            <w:tcW w:w="5782" w:type="dxa"/>
          </w:tcPr>
          <w:p w14:paraId="68185649" w14:textId="77777777" w:rsidR="009839C8" w:rsidRDefault="00791D17" w:rsidP="009839C8">
            <w:pPr>
              <w:jc w:val="both"/>
              <w:rPr>
                <w:rFonts w:eastAsiaTheme="minorEastAsia"/>
                <w:position w:val="0"/>
                <w:lang w:val="en-US"/>
              </w:rPr>
            </w:pPr>
            <w:r>
              <w:rPr>
                <w:rFonts w:eastAsiaTheme="minorEastAsia"/>
                <w:position w:val="0"/>
                <w:lang w:val="en-US"/>
              </w:rPr>
              <w:t>One line:</w:t>
            </w:r>
          </w:p>
          <w:p w14:paraId="4D765518" w14:textId="3E4F87F2" w:rsidR="00791D17" w:rsidRDefault="00791D17" w:rsidP="009839C8">
            <w:pPr>
              <w:jc w:val="both"/>
              <w:rPr>
                <w:rFonts w:eastAsiaTheme="minorEastAsia"/>
                <w:position w:val="0"/>
                <w:lang w:val="en-US"/>
              </w:rPr>
            </w:pPr>
            <w:r w:rsidRPr="00F76E45">
              <w:rPr>
                <w:rFonts w:eastAsiaTheme="minorEastAsia"/>
                <w:i/>
                <w:iCs/>
                <w:position w:val="0"/>
                <w:lang w:val="en-US"/>
              </w:rPr>
              <w:t>C</w:t>
            </w:r>
            <w:r>
              <w:rPr>
                <w:rFonts w:eastAsiaTheme="minorEastAsia"/>
                <w:position w:val="0"/>
                <w:lang w:val="en-US"/>
              </w:rPr>
              <w:t xml:space="preserve"> </w:t>
            </w:r>
            <m:oMath>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oMath>
            <w:r>
              <w:rPr>
                <w:rFonts w:eastAsiaTheme="minorEastAsia"/>
                <w:position w:val="0"/>
                <w:lang w:val="en-US"/>
              </w:rPr>
              <w:t xml:space="preserve"> – Energy [eV], characteristic radius [A]</w:t>
            </w:r>
          </w:p>
        </w:tc>
      </w:tr>
      <w:tr w:rsidR="009839C8" w14:paraId="17EFB15E" w14:textId="4FAB634B" w:rsidTr="00916287">
        <w:trPr>
          <w:jc w:val="center"/>
        </w:trPr>
        <w:tc>
          <w:tcPr>
            <w:tcW w:w="1935" w:type="dxa"/>
          </w:tcPr>
          <w:p w14:paraId="5670064C" w14:textId="4A8CCC53" w:rsidR="009839C8" w:rsidRDefault="009839C8" w:rsidP="009839C8">
            <w:pPr>
              <w:jc w:val="both"/>
              <w:rPr>
                <w:rFonts w:eastAsiaTheme="minorEastAsia"/>
                <w:position w:val="0"/>
                <w:lang w:val="en-US"/>
              </w:rPr>
            </w:pPr>
            <w:r>
              <w:rPr>
                <w:rFonts w:eastAsiaTheme="minorEastAsia"/>
                <w:position w:val="0"/>
                <w:lang w:val="en-US"/>
              </w:rPr>
              <w:lastRenderedPageBreak/>
              <w:t>Pow, Power</w:t>
            </w:r>
          </w:p>
        </w:tc>
        <w:tc>
          <w:tcPr>
            <w:tcW w:w="2526" w:type="dxa"/>
          </w:tcPr>
          <w:p w14:paraId="22AE689A" w14:textId="3323B0FA" w:rsidR="009839C8" w:rsidRPr="009839C8" w:rsidRDefault="004271B4" w:rsidP="009839C8">
            <w:pPr>
              <w:ind w:firstLine="142"/>
              <w:jc w:val="both"/>
              <w:rPr>
                <w:position w:val="0"/>
                <w:lang w:val="en-US"/>
              </w:rPr>
            </w:pPr>
            <m:oMathPara>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r>
                  <w:rPr>
                    <w:rFonts w:ascii="Cambria Math" w:hAnsi="Cambria Math"/>
                    <w:position w:val="0"/>
                    <w:lang w:val="en-US"/>
                  </w:rPr>
                  <m:t>=Ф</m:t>
                </m:r>
                <m:sSup>
                  <m:sSupPr>
                    <m:ctrlPr>
                      <w:rPr>
                        <w:rFonts w:ascii="Cambria Math" w:hAnsi="Cambria Math"/>
                        <w:i/>
                        <w:position w:val="0"/>
                        <w:lang w:val="en-US"/>
                      </w:rPr>
                    </m:ctrlPr>
                  </m:sSupPr>
                  <m:e>
                    <m:d>
                      <m:dPr>
                        <m:ctrlPr>
                          <w:rPr>
                            <w:rFonts w:ascii="Cambria Math" w:hAnsi="Cambria Math"/>
                            <w:i/>
                            <w:position w:val="0"/>
                            <w:lang w:val="en-US"/>
                          </w:rPr>
                        </m:ctrlPr>
                      </m:dPr>
                      <m:e>
                        <m:f>
                          <m:fPr>
                            <m:ctrlPr>
                              <w:rPr>
                                <w:rFonts w:ascii="Cambria Math" w:hAnsi="Cambria Math"/>
                                <w:i/>
                                <w:position w:val="0"/>
                                <w:lang w:val="en-US"/>
                              </w:rPr>
                            </m:ctrlPr>
                          </m:fPr>
                          <m:num>
                            <m:r>
                              <w:rPr>
                                <w:rFonts w:ascii="Cambria Math" w:hAnsi="Cambria Math"/>
                                <w:position w:val="0"/>
                                <w:lang w:val="en-US"/>
                              </w:rPr>
                              <m:t>r</m:t>
                            </m:r>
                          </m:num>
                          <m:den>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den>
                        </m:f>
                      </m:e>
                    </m:d>
                  </m:e>
                  <m:sup>
                    <m:r>
                      <w:rPr>
                        <w:rFonts w:ascii="Cambria Math" w:hAnsi="Cambria Math"/>
                        <w:position w:val="0"/>
                        <w:lang w:val="en-US"/>
                      </w:rPr>
                      <m:t>m</m:t>
                    </m:r>
                  </m:sup>
                </m:sSup>
              </m:oMath>
            </m:oMathPara>
          </w:p>
        </w:tc>
        <w:tc>
          <w:tcPr>
            <w:tcW w:w="5782" w:type="dxa"/>
          </w:tcPr>
          <w:p w14:paraId="7C0D5569" w14:textId="071C94BC" w:rsidR="00791D17" w:rsidRDefault="00791D17" w:rsidP="009839C8">
            <w:pPr>
              <w:ind w:firstLine="142"/>
              <w:jc w:val="both"/>
              <w:rPr>
                <w:rFonts w:eastAsia="Calibri"/>
                <w:position w:val="0"/>
                <w:lang w:val="en-US"/>
              </w:rPr>
            </w:pPr>
            <w:r>
              <w:rPr>
                <w:rFonts w:eastAsia="Calibri"/>
                <w:position w:val="0"/>
                <w:lang w:val="en-US"/>
              </w:rPr>
              <w:t>Two</w:t>
            </w:r>
            <w:r w:rsidR="00073C72">
              <w:rPr>
                <w:rFonts w:eastAsia="Calibri"/>
                <w:position w:val="0"/>
                <w:lang w:val="en-US"/>
              </w:rPr>
              <w:t xml:space="preserve"> or more</w:t>
            </w:r>
            <w:r>
              <w:rPr>
                <w:rFonts w:eastAsia="Calibri"/>
                <w:position w:val="0"/>
                <w:lang w:val="en-US"/>
              </w:rPr>
              <w:t xml:space="preserve"> lines:</w:t>
            </w:r>
          </w:p>
          <w:p w14:paraId="7347FFDD" w14:textId="544BF1A0" w:rsidR="00791D17" w:rsidRDefault="009839C8" w:rsidP="009839C8">
            <w:pPr>
              <w:ind w:firstLine="142"/>
              <w:jc w:val="both"/>
              <w:rPr>
                <w:rFonts w:eastAsia="Calibri"/>
                <w:position w:val="0"/>
                <w:lang w:val="en-US"/>
              </w:rPr>
            </w:pPr>
            <w:r w:rsidRPr="00073C72">
              <w:rPr>
                <w:rFonts w:eastAsia="Calibri"/>
                <w:i/>
                <w:iCs/>
                <w:position w:val="0"/>
                <w:lang w:val="en-US"/>
              </w:rPr>
              <w:t>N</w:t>
            </w:r>
            <w:r w:rsidR="00791D17">
              <w:rPr>
                <w:rFonts w:eastAsia="Calibri"/>
                <w:position w:val="0"/>
                <w:lang w:val="en-US"/>
              </w:rPr>
              <w:t xml:space="preserve"> – number of power functions (integer)</w:t>
            </w:r>
          </w:p>
          <w:p w14:paraId="00817C8B" w14:textId="6BAF385C" w:rsidR="00073C72" w:rsidRDefault="00073C72" w:rsidP="009839C8">
            <w:pPr>
              <w:ind w:firstLine="142"/>
              <w:jc w:val="both"/>
              <w:rPr>
                <w:rFonts w:eastAsia="Calibri"/>
                <w:position w:val="0"/>
                <w:lang w:val="en-US"/>
              </w:rPr>
            </w:pPr>
            <w:r w:rsidRPr="00073C72">
              <w:rPr>
                <w:rFonts w:eastAsia="Calibri"/>
                <w:i/>
                <w:iCs/>
                <w:position w:val="0"/>
                <w:lang w:val="en-US"/>
              </w:rPr>
              <w:t>N</w:t>
            </w:r>
            <w:r>
              <w:rPr>
                <w:rFonts w:eastAsia="Calibri"/>
                <w:position w:val="0"/>
                <w:lang w:val="en-US"/>
              </w:rPr>
              <w:t xml:space="preserve"> more lines each with </w:t>
            </w:r>
            <w:r w:rsidR="00500485">
              <w:rPr>
                <w:rFonts w:eastAsia="Calibri"/>
                <w:position w:val="0"/>
                <w:lang w:val="en-US"/>
              </w:rPr>
              <w:t>three</w:t>
            </w:r>
            <w:r>
              <w:rPr>
                <w:rFonts w:eastAsia="Calibri"/>
                <w:position w:val="0"/>
                <w:lang w:val="en-US"/>
              </w:rPr>
              <w:t xml:space="preserve"> numbers</w:t>
            </w:r>
            <w:r w:rsidR="00C3151D">
              <w:rPr>
                <w:rFonts w:eastAsia="Calibri"/>
                <w:position w:val="0"/>
                <w:lang w:val="en-US"/>
              </w:rPr>
              <w:t xml:space="preserve"> for each power-function</w:t>
            </w:r>
            <w:r>
              <w:rPr>
                <w:rFonts w:eastAsia="Calibri"/>
                <w:position w:val="0"/>
                <w:lang w:val="en-US"/>
              </w:rPr>
              <w:t>:</w:t>
            </w:r>
          </w:p>
          <w:p w14:paraId="7D0D0B76" w14:textId="5C992A3D" w:rsidR="009839C8" w:rsidRPr="009C7EBB" w:rsidRDefault="00500485" w:rsidP="009839C8">
            <w:pPr>
              <w:ind w:firstLine="142"/>
              <w:jc w:val="both"/>
              <w:rPr>
                <w:rFonts w:eastAsia="Calibri"/>
                <w:position w:val="0"/>
                <w:lang w:val="en-US"/>
              </w:rPr>
            </w:pPr>
            <w:r>
              <w:rPr>
                <w:rFonts w:eastAsia="Calibri"/>
                <w:i/>
                <w:iCs/>
                <w:position w:val="0"/>
                <w:lang w:val="ru-RU"/>
              </w:rPr>
              <w:t>Ф</w:t>
            </w:r>
            <w:r w:rsidRPr="00500485">
              <w:rPr>
                <w:rFonts w:eastAsia="Calibri"/>
                <w:i/>
                <w:iCs/>
                <w:position w:val="0"/>
                <w:lang w:val="en-US"/>
              </w:rPr>
              <w:t xml:space="preserve"> </w:t>
            </w:r>
            <w:r w:rsidR="009839C8" w:rsidRPr="00073C72">
              <w:rPr>
                <w:rFonts w:eastAsia="Calibri"/>
                <w:i/>
                <w:iCs/>
                <w:position w:val="0"/>
                <w:lang w:val="en-US"/>
              </w:rPr>
              <w:t>r</w:t>
            </w:r>
            <w:r w:rsidR="009839C8" w:rsidRPr="009B18C8">
              <w:rPr>
                <w:rFonts w:eastAsia="Calibri"/>
                <w:position w:val="0"/>
                <w:vertAlign w:val="subscript"/>
                <w:lang w:val="en-US"/>
              </w:rPr>
              <w:t>0</w:t>
            </w:r>
            <w:r w:rsidR="009839C8">
              <w:rPr>
                <w:rFonts w:eastAsia="Calibri"/>
                <w:position w:val="0"/>
                <w:lang w:val="en-US"/>
              </w:rPr>
              <w:t xml:space="preserve"> </w:t>
            </w:r>
            <w:r w:rsidR="009839C8" w:rsidRPr="00073C72">
              <w:rPr>
                <w:rFonts w:eastAsia="Calibri"/>
                <w:i/>
                <w:iCs/>
                <w:position w:val="0"/>
                <w:lang w:val="en-US"/>
              </w:rPr>
              <w:t>m</w:t>
            </w:r>
            <w:r w:rsidR="00791D17">
              <w:rPr>
                <w:rFonts w:eastAsia="Calibri"/>
                <w:position w:val="0"/>
                <w:lang w:val="en-US"/>
              </w:rPr>
              <w:t xml:space="preserve"> –</w:t>
            </w:r>
            <w:r w:rsidRPr="00500485">
              <w:rPr>
                <w:rFonts w:eastAsia="Calibri"/>
                <w:position w:val="0"/>
                <w:lang w:val="en-US"/>
              </w:rPr>
              <w:t xml:space="preserve"> </w:t>
            </w:r>
            <w:r>
              <w:rPr>
                <w:rFonts w:eastAsia="Calibri"/>
                <w:position w:val="0"/>
                <w:lang w:val="en-US"/>
              </w:rPr>
              <w:t xml:space="preserve">Energy [eV], </w:t>
            </w:r>
            <w:r w:rsidR="00791D17">
              <w:rPr>
                <w:rFonts w:eastAsia="Calibri"/>
                <w:position w:val="0"/>
                <w:lang w:val="en-US"/>
              </w:rPr>
              <w:t>characteristic radius [A], power</w:t>
            </w:r>
          </w:p>
        </w:tc>
      </w:tr>
      <w:tr w:rsidR="00916287" w14:paraId="0A26C344" w14:textId="77777777" w:rsidTr="00916287">
        <w:trPr>
          <w:jc w:val="center"/>
        </w:trPr>
        <w:tc>
          <w:tcPr>
            <w:tcW w:w="1935" w:type="dxa"/>
          </w:tcPr>
          <w:p w14:paraId="30485BA1" w14:textId="2C5C8222" w:rsidR="00916287" w:rsidRDefault="00916287" w:rsidP="009839C8">
            <w:pPr>
              <w:jc w:val="both"/>
              <w:rPr>
                <w:rFonts w:eastAsiaTheme="minorEastAsia"/>
                <w:position w:val="0"/>
                <w:lang w:val="en-US"/>
              </w:rPr>
            </w:pPr>
            <w:r>
              <w:rPr>
                <w:rFonts w:eastAsiaTheme="minorEastAsia"/>
                <w:position w:val="0"/>
                <w:lang w:val="en-US"/>
              </w:rPr>
              <w:t>ZBL</w:t>
            </w:r>
          </w:p>
        </w:tc>
        <w:tc>
          <w:tcPr>
            <w:tcW w:w="2526" w:type="dxa"/>
          </w:tcPr>
          <w:p w14:paraId="62F0043B" w14:textId="4865C51B" w:rsidR="00916287" w:rsidRDefault="00916287" w:rsidP="009839C8">
            <w:pPr>
              <w:ind w:firstLine="142"/>
              <w:jc w:val="both"/>
              <w:rPr>
                <w:rFonts w:eastAsia="Times New Roman"/>
                <w:position w:val="0"/>
                <w:lang w:val="en-US"/>
              </w:rPr>
            </w:pPr>
            <w:r w:rsidRPr="001F11D1">
              <w:t>Ziegler</w:t>
            </w:r>
            <w:r>
              <w:t>-</w:t>
            </w:r>
            <w:r w:rsidRPr="001F11D1">
              <w:t>Biersack</w:t>
            </w:r>
            <w:r>
              <w:t>-</w:t>
            </w:r>
            <w:r w:rsidRPr="001F11D1">
              <w:t xml:space="preserve">Littmark </w:t>
            </w:r>
            <w:r>
              <w:t xml:space="preserve">potential </w:t>
            </w:r>
            <w:r>
              <w:fldChar w:fldCharType="begin" w:fldLock="1"/>
            </w:r>
            <w:r w:rsidR="00F940E5">
              <w:instrText>ADDIN CSL_CITATION {"citationItems":[{"id":"ITEM-1","itemData":{"DOI":"10.1007/978-1-4615-8103-1_3","ISBN":"978-1-4615-8103-1","abstract":"The purpose of this chapter is to review the calculation f the stopping and the final range distribution of ions in matter. During the last thirty years there have been published scores of tables and books evaluating the parameters of energetic ion penetration of matter. Rarely have the authors of these reference works included any evaluation of the accuracy of the tabulated numbers. We have chosen to show the development of ion penetration theory by tracing how, as the theory developed through the years, various parts have been incorporated into tables and increased their accuracy. This approach restricts our comments to those theoretical advances which have made significant contributions to the obtaining of practical ion stopping powers and range distributions. The Tables reviewed were chosen because of their extensive citation in the literature.","author":[{"dropping-particle":"","family":"Ziegler","given":"James F","non-dropping-particle":"","parse-names":false,"suffix":""},{"dropping-particle":"","family":"Biersack","given":"Jochen P","non-dropping-particle":"","parse-names":false,"suffix":""}],"container-title":"Treatise on Heavy-Ion Science: Volume 6: Astrophysics, Chemistry, and Condensed Matter","editor":[{"dropping-particle":"","family":"Bromley","given":"D Allan","non-dropping-particle":"","parse-names":false,"suffix":""}],"id":"ITEM-1","issued":{"date-parts":[["1985"]]},"page":"93-129","publisher":"Springer US","publisher-place":"Boston","title":"The Stopping and Range of Ions in Matter","type":"chapter"},"uris":["http://www.mendeley.com/documents/?uuid=5ebbba76-c566-4195-a722-1ee2b15b838a"]}],"mendeley":{"formattedCitation":"[46]","plainTextFormattedCitation":"[46]","previouslyFormattedCitation":" [22]"},"properties":{"noteIndex":0},"schema":"https://github.com/citation-style-language/schema/raw/master/csl-citation.json"}</w:instrText>
            </w:r>
            <w:r>
              <w:fldChar w:fldCharType="separate"/>
            </w:r>
            <w:r w:rsidR="00F940E5" w:rsidRPr="00F940E5">
              <w:rPr>
                <w:noProof/>
              </w:rPr>
              <w:t>[46]</w:t>
            </w:r>
            <w:r>
              <w:fldChar w:fldCharType="end"/>
            </w:r>
          </w:p>
        </w:tc>
        <w:tc>
          <w:tcPr>
            <w:tcW w:w="5782" w:type="dxa"/>
          </w:tcPr>
          <w:p w14:paraId="2CDF35FC" w14:textId="26048841" w:rsidR="00916287" w:rsidRPr="00916287" w:rsidRDefault="00916287" w:rsidP="009839C8">
            <w:pPr>
              <w:ind w:firstLine="142"/>
              <w:jc w:val="both"/>
              <w:rPr>
                <w:rFonts w:eastAsia="Calibri"/>
                <w:i/>
                <w:iCs/>
                <w:position w:val="0"/>
                <w:lang w:val="en-US"/>
              </w:rPr>
            </w:pPr>
            <w:r w:rsidRPr="00916287">
              <w:rPr>
                <w:rFonts w:eastAsia="Calibri"/>
                <w:i/>
                <w:iCs/>
                <w:position w:val="0"/>
                <w:lang w:val="en-US"/>
              </w:rPr>
              <w:t>No additional lines required, all parameters are fixed and included in the code</w:t>
            </w:r>
          </w:p>
        </w:tc>
      </w:tr>
      <w:tr w:rsidR="00A265C8" w14:paraId="71B1FCE1" w14:textId="77777777" w:rsidTr="00916287">
        <w:trPr>
          <w:jc w:val="center"/>
        </w:trPr>
        <w:tc>
          <w:tcPr>
            <w:tcW w:w="1935" w:type="dxa"/>
          </w:tcPr>
          <w:p w14:paraId="6182DC55" w14:textId="273315F5" w:rsidR="00A265C8" w:rsidRDefault="00A265C8" w:rsidP="009839C8">
            <w:pPr>
              <w:jc w:val="both"/>
              <w:rPr>
                <w:rFonts w:eastAsiaTheme="minorEastAsia"/>
                <w:position w:val="0"/>
                <w:lang w:val="en-US"/>
              </w:rPr>
            </w:pPr>
            <w:r w:rsidRPr="008D6F52">
              <w:rPr>
                <w:position w:val="0"/>
                <w:lang w:val="en-US"/>
              </w:rPr>
              <w:t>Simple_wall</w:t>
            </w:r>
            <w:r>
              <w:rPr>
                <w:position w:val="0"/>
                <w:lang w:val="en-US"/>
              </w:rPr>
              <w:t xml:space="preserve"> (</w:t>
            </w:r>
            <w:r w:rsidRPr="00A265C8">
              <w:rPr>
                <w:i/>
                <w:iCs/>
                <w:position w:val="0"/>
                <w:lang w:val="en-US"/>
              </w:rPr>
              <w:t>obsolete</w:t>
            </w:r>
            <w:r w:rsidR="000B79F2">
              <w:rPr>
                <w:i/>
                <w:iCs/>
                <w:position w:val="0"/>
                <w:lang w:val="en-US"/>
              </w:rPr>
              <w:t>, cannot be combined with other functions!</w:t>
            </w:r>
            <w:r>
              <w:rPr>
                <w:position w:val="0"/>
                <w:lang w:val="en-US"/>
              </w:rPr>
              <w:t>)</w:t>
            </w:r>
          </w:p>
        </w:tc>
        <w:tc>
          <w:tcPr>
            <w:tcW w:w="2526" w:type="dxa"/>
          </w:tcPr>
          <w:p w14:paraId="37BA85D8" w14:textId="3D774A4E" w:rsidR="00A265C8" w:rsidRPr="00A265C8" w:rsidRDefault="00A265C8" w:rsidP="00A265C8">
            <w:pPr>
              <w:pStyle w:val="ListParagraph"/>
              <w:ind w:left="0"/>
              <w:jc w:val="both"/>
              <w:rPr>
                <w:position w:val="0"/>
                <w:sz w:val="20"/>
                <w:szCs w:val="20"/>
                <w:lang w:val="en-US"/>
              </w:rPr>
            </w:pPr>
            <m:oMathPara>
              <m:oMath>
                <m:r>
                  <w:rPr>
                    <w:rFonts w:ascii="Cambria Math" w:hAnsi="Cambria Math"/>
                    <w:position w:val="0"/>
                    <w:sz w:val="20"/>
                    <w:szCs w:val="20"/>
                  </w:rPr>
                  <m:t>C</m:t>
                </m:r>
                <m:func>
                  <m:funcPr>
                    <m:ctrlPr>
                      <w:rPr>
                        <w:rFonts w:ascii="Cambria Math" w:hAnsi="Cambria Math"/>
                        <w:i/>
                        <w:position w:val="0"/>
                        <w:sz w:val="20"/>
                        <w:szCs w:val="20"/>
                      </w:rPr>
                    </m:ctrlPr>
                  </m:funcPr>
                  <m:fName>
                    <m:r>
                      <m:rPr>
                        <m:sty m:val="p"/>
                      </m:rPr>
                      <w:rPr>
                        <w:rFonts w:ascii="Cambria Math" w:hAnsi="Cambria Math"/>
                        <w:position w:val="0"/>
                        <w:sz w:val="20"/>
                        <w:szCs w:val="20"/>
                      </w:rPr>
                      <m:t>exp</m:t>
                    </m:r>
                  </m:fName>
                  <m:e>
                    <m:d>
                      <m:dPr>
                        <m:ctrlPr>
                          <w:rPr>
                            <w:rFonts w:ascii="Cambria Math" w:hAnsi="Cambria Math"/>
                            <w:i/>
                            <w:position w:val="0"/>
                            <w:sz w:val="20"/>
                            <w:szCs w:val="20"/>
                          </w:rPr>
                        </m:ctrlPr>
                      </m:dPr>
                      <m:e>
                        <m:f>
                          <m:fPr>
                            <m:ctrlPr>
                              <w:rPr>
                                <w:rFonts w:ascii="Cambria Math" w:hAnsi="Cambria Math"/>
                                <w:i/>
                                <w:position w:val="0"/>
                                <w:sz w:val="20"/>
                                <w:szCs w:val="20"/>
                              </w:rPr>
                            </m:ctrlPr>
                          </m:fPr>
                          <m:num>
                            <m:r>
                              <w:rPr>
                                <w:rFonts w:ascii="Cambria Math" w:hAnsi="Cambria Math"/>
                                <w:position w:val="0"/>
                                <w:sz w:val="20"/>
                                <w:szCs w:val="20"/>
                              </w:rPr>
                              <m:t>1</m:t>
                            </m:r>
                          </m:num>
                          <m:den>
                            <m:r>
                              <w:rPr>
                                <w:rFonts w:ascii="Cambria Math" w:hAnsi="Cambria Math"/>
                                <w:position w:val="0"/>
                                <w:sz w:val="20"/>
                                <w:szCs w:val="20"/>
                              </w:rPr>
                              <m:t>r-</m:t>
                            </m:r>
                            <m:sSub>
                              <m:sSubPr>
                                <m:ctrlPr>
                                  <w:rPr>
                                    <w:rFonts w:ascii="Cambria Math" w:hAnsi="Cambria Math"/>
                                    <w:i/>
                                    <w:position w:val="0"/>
                                    <w:sz w:val="20"/>
                                    <w:szCs w:val="20"/>
                                    <w:lang w:val="en-US"/>
                                  </w:rPr>
                                </m:ctrlPr>
                              </m:sSubPr>
                              <m:e>
                                <m:r>
                                  <w:rPr>
                                    <w:rFonts w:ascii="Cambria Math" w:hAnsi="Cambria Math"/>
                                    <w:position w:val="0"/>
                                    <w:sz w:val="20"/>
                                    <w:szCs w:val="20"/>
                                    <w:lang w:val="en-US"/>
                                  </w:rPr>
                                  <m:t>r</m:t>
                                </m:r>
                              </m:e>
                              <m:sub>
                                <m:r>
                                  <w:rPr>
                                    <w:rFonts w:ascii="Cambria Math" w:hAnsi="Cambria Math"/>
                                    <w:position w:val="0"/>
                                    <w:sz w:val="20"/>
                                    <w:szCs w:val="20"/>
                                    <w:lang w:val="en-US"/>
                                  </w:rPr>
                                  <m:t>0</m:t>
                                </m:r>
                              </m:sub>
                            </m:sSub>
                          </m:den>
                        </m:f>
                      </m:e>
                    </m:d>
                  </m:e>
                </m:func>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oMath>
            </m:oMathPara>
          </w:p>
          <w:p w14:paraId="744B9645" w14:textId="09AD7096" w:rsidR="00A265C8" w:rsidRPr="009C7EBB" w:rsidRDefault="00A265C8" w:rsidP="009839C8">
            <w:pPr>
              <w:ind w:firstLine="142"/>
              <w:jc w:val="both"/>
              <w:rPr>
                <w:rFonts w:eastAsia="Times New Roman"/>
                <w:position w:val="0"/>
                <w:lang w:val="en-US"/>
              </w:rPr>
            </w:pPr>
          </w:p>
        </w:tc>
        <w:tc>
          <w:tcPr>
            <w:tcW w:w="5782" w:type="dxa"/>
          </w:tcPr>
          <w:p w14:paraId="2A7E492B" w14:textId="77777777" w:rsidR="00A265C8" w:rsidRDefault="00A265C8" w:rsidP="009839C8">
            <w:pPr>
              <w:ind w:firstLine="142"/>
              <w:jc w:val="both"/>
              <w:rPr>
                <w:rFonts w:eastAsia="Calibri"/>
                <w:position w:val="0"/>
                <w:lang w:val="en-US"/>
              </w:rPr>
            </w:pPr>
            <w:r>
              <w:rPr>
                <w:rFonts w:eastAsia="Calibri"/>
                <w:position w:val="0"/>
                <w:lang w:val="en-US"/>
              </w:rPr>
              <w:t>Four lines:</w:t>
            </w:r>
          </w:p>
          <w:p w14:paraId="5451973C" w14:textId="6C18093B" w:rsidR="00A265C8" w:rsidRDefault="00A265C8" w:rsidP="009839C8">
            <w:pPr>
              <w:ind w:firstLine="142"/>
              <w:jc w:val="both"/>
              <w:rPr>
                <w:rFonts w:eastAsiaTheme="minorEastAsia"/>
                <w:position w:val="0"/>
                <w:lang w:val="en-US"/>
              </w:rPr>
            </w:pPr>
            <w:r w:rsidRPr="00F76E45">
              <w:rPr>
                <w:rFonts w:eastAsiaTheme="minorEastAsia"/>
                <w:i/>
                <w:iCs/>
                <w:position w:val="0"/>
                <w:lang w:val="en-US"/>
              </w:rPr>
              <w:t>C</w:t>
            </w:r>
            <w:r>
              <w:rPr>
                <w:rFonts w:eastAsiaTheme="minorEastAsia"/>
                <w:position w:val="0"/>
                <w:lang w:val="en-US"/>
              </w:rPr>
              <w:t xml:space="preserve"> – Energy [eV], </w:t>
            </w:r>
          </w:p>
          <w:p w14:paraId="2216297C" w14:textId="7C44F928" w:rsidR="00A265C8" w:rsidRDefault="004271B4" w:rsidP="009839C8">
            <w:pPr>
              <w:ind w:firstLine="142"/>
              <w:jc w:val="both"/>
              <w:rPr>
                <w:rFonts w:eastAsiaTheme="minorEastAsia"/>
                <w:position w:val="0"/>
                <w:lang w:val="en-US"/>
              </w:rPr>
            </w:pPr>
            <m:oMath>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oMath>
            <w:r w:rsidR="00A265C8">
              <w:rPr>
                <w:rFonts w:eastAsiaTheme="minorEastAsia"/>
                <w:position w:val="0"/>
                <w:lang w:val="en-US"/>
              </w:rPr>
              <w:t xml:space="preserve"> – characteristic radius [A]</w:t>
            </w:r>
          </w:p>
          <w:p w14:paraId="78E92220" w14:textId="77777777" w:rsidR="00A265C8" w:rsidRDefault="00A265C8" w:rsidP="009839C8">
            <w:pPr>
              <w:ind w:firstLine="142"/>
              <w:jc w:val="both"/>
              <w:rPr>
                <w:rFonts w:eastAsiaTheme="minorEastAsia"/>
                <w:position w:val="0"/>
                <w:lang w:val="en-US"/>
              </w:rPr>
            </w:pPr>
            <w:r w:rsidRPr="00F76E45">
              <w:rPr>
                <w:rFonts w:eastAsiaTheme="minorEastAsia"/>
                <w:i/>
                <w:iCs/>
                <w:position w:val="0"/>
                <w:lang w:val="en-US"/>
              </w:rPr>
              <w:t>d</w:t>
            </w:r>
            <w:r w:rsidRPr="00791D17">
              <w:rPr>
                <w:rFonts w:eastAsiaTheme="minorEastAsia"/>
                <w:position w:val="0"/>
                <w:vertAlign w:val="subscript"/>
                <w:lang w:val="en-US"/>
              </w:rPr>
              <w:t>0</w:t>
            </w:r>
            <w:r>
              <w:rPr>
                <w:rFonts w:eastAsiaTheme="minorEastAsia"/>
                <w:position w:val="0"/>
                <w:vertAlign w:val="subscript"/>
                <w:lang w:val="en-US"/>
              </w:rPr>
              <w:t xml:space="preserve"> </w:t>
            </w:r>
            <w:r>
              <w:rPr>
                <w:rFonts w:eastAsiaTheme="minorEastAsia"/>
                <w:position w:val="0"/>
                <w:lang w:val="en-US"/>
              </w:rPr>
              <w:t>– cut-off radius [A]</w:t>
            </w:r>
          </w:p>
          <w:p w14:paraId="12D0DCC4" w14:textId="72AF17F3" w:rsidR="00A265C8" w:rsidRPr="00A265C8" w:rsidRDefault="00A265C8" w:rsidP="00A265C8">
            <w:pPr>
              <w:ind w:firstLine="142"/>
              <w:jc w:val="both"/>
              <w:rPr>
                <w:rFonts w:eastAsiaTheme="minorEastAsia"/>
                <w:position w:val="0"/>
                <w:lang w:val="en-US"/>
              </w:rPr>
            </w:pPr>
            <w:r w:rsidRPr="00F76E45">
              <w:rPr>
                <w:rFonts w:eastAsiaTheme="minorEastAsia"/>
                <w:i/>
                <w:iCs/>
                <w:position w:val="0"/>
                <w:lang w:val="en-US"/>
              </w:rPr>
              <w:t>d</w:t>
            </w:r>
            <w:r w:rsidRPr="00F76E45">
              <w:rPr>
                <w:rFonts w:eastAsiaTheme="minorEastAsia"/>
                <w:i/>
                <w:iCs/>
                <w:position w:val="0"/>
                <w:vertAlign w:val="subscript"/>
                <w:lang w:val="en-US"/>
              </w:rPr>
              <w:t>d</w:t>
            </w:r>
            <w:r>
              <w:rPr>
                <w:rFonts w:eastAsiaTheme="minorEastAsia"/>
                <w:position w:val="0"/>
                <w:lang w:val="en-US"/>
              </w:rPr>
              <w:t xml:space="preserve"> – smoothing distance [A]</w:t>
            </w:r>
          </w:p>
        </w:tc>
      </w:tr>
    </w:tbl>
    <w:p w14:paraId="7721205F" w14:textId="77777777" w:rsidR="009839C8" w:rsidRDefault="009839C8" w:rsidP="009839C8">
      <w:pPr>
        <w:ind w:firstLine="142"/>
        <w:jc w:val="both"/>
        <w:rPr>
          <w:rFonts w:eastAsiaTheme="minorEastAsia"/>
          <w:position w:val="0"/>
          <w:lang w:val="en-US"/>
        </w:rPr>
      </w:pPr>
    </w:p>
    <w:p w14:paraId="273302CD" w14:textId="26D4A29E" w:rsidR="008D3326" w:rsidRPr="008D6F52" w:rsidRDefault="008D3326" w:rsidP="00A61103">
      <w:pPr>
        <w:pStyle w:val="ListParagraph"/>
        <w:ind w:left="0"/>
        <w:jc w:val="both"/>
        <w:rPr>
          <w:position w:val="0"/>
          <w:lang w:val="en-US"/>
        </w:rPr>
      </w:pPr>
      <w:r w:rsidRPr="008D6F52">
        <w:rPr>
          <w:position w:val="0"/>
          <w:lang w:val="en-US"/>
        </w:rPr>
        <w:t>It is allowed to use a few power functions to construct a polynomial (or inverse fractions</w:t>
      </w:r>
      <w:r w:rsidR="00405C0E">
        <w:rPr>
          <w:position w:val="0"/>
          <w:lang w:val="en-US"/>
        </w:rPr>
        <w:t>,</w:t>
      </w:r>
      <w:r w:rsidRPr="008D6F52">
        <w:rPr>
          <w:position w:val="0"/>
          <w:lang w:val="en-US"/>
        </w:rPr>
        <w:t xml:space="preserve"> </w:t>
      </w:r>
      <w:r w:rsidR="00405C0E">
        <w:rPr>
          <w:position w:val="0"/>
          <w:lang w:val="en-US"/>
        </w:rPr>
        <w:t>using</w:t>
      </w:r>
      <w:r w:rsidRPr="008D6F52">
        <w:rPr>
          <w:position w:val="0"/>
          <w:lang w:val="en-US"/>
        </w:rPr>
        <w:t xml:space="preserve"> negative powers “m”, such as those used in </w:t>
      </w:r>
      <w:r w:rsidR="008D6F52" w:rsidRPr="008D6F52">
        <w:rPr>
          <w:position w:val="0"/>
        </w:rPr>
        <w:fldChar w:fldCharType="begin" w:fldLock="1"/>
      </w:r>
      <w:r w:rsidR="008D6F52" w:rsidRPr="008D6F52">
        <w:rPr>
          <w:position w:val="0"/>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8D6F52" w:rsidRPr="008D6F52">
        <w:rPr>
          <w:position w:val="0"/>
        </w:rPr>
        <w:fldChar w:fldCharType="separate"/>
      </w:r>
      <w:r w:rsidR="008D6F52" w:rsidRPr="008D6F52">
        <w:rPr>
          <w:noProof/>
          <w:position w:val="0"/>
        </w:rPr>
        <w:t>[16]</w:t>
      </w:r>
      <w:r w:rsidR="008D6F52" w:rsidRPr="008D6F52">
        <w:rPr>
          <w:position w:val="0"/>
        </w:rPr>
        <w:fldChar w:fldCharType="end"/>
      </w:r>
      <w:r w:rsidRPr="008D6F52">
        <w:rPr>
          <w:position w:val="0"/>
          <w:lang w:val="en-US"/>
        </w:rPr>
        <w:t>).</w:t>
      </w:r>
    </w:p>
    <w:p w14:paraId="3CC25765" w14:textId="7FC0EC37" w:rsidR="009839C8" w:rsidRPr="008D6F52" w:rsidRDefault="007E218E" w:rsidP="00A61103">
      <w:pPr>
        <w:pStyle w:val="ListParagraph"/>
        <w:ind w:left="0"/>
        <w:jc w:val="both"/>
        <w:rPr>
          <w:position w:val="0"/>
          <w:lang w:val="en-US"/>
        </w:rPr>
      </w:pPr>
      <w:r w:rsidRPr="008D6F52">
        <w:rPr>
          <w:position w:val="0"/>
          <w:lang w:val="en-US"/>
        </w:rPr>
        <w:t xml:space="preserve">The first line in the file must specify the parameterization name, which may be either </w:t>
      </w:r>
    </w:p>
    <w:p w14:paraId="0806FE11" w14:textId="4CA19D15" w:rsidR="007E218E" w:rsidRPr="008D6F52" w:rsidRDefault="007E218E" w:rsidP="00A61103">
      <w:pPr>
        <w:pStyle w:val="ListParagraph"/>
        <w:ind w:left="0"/>
        <w:jc w:val="both"/>
        <w:rPr>
          <w:position w:val="0"/>
          <w:lang w:val="en-US"/>
        </w:rPr>
      </w:pPr>
      <w:r w:rsidRPr="008D6F52">
        <w:rPr>
          <w:position w:val="0"/>
          <w:lang w:val="en-US"/>
        </w:rPr>
        <w:t>“General” – to specify the new format described above, or</w:t>
      </w:r>
    </w:p>
    <w:p w14:paraId="6F140FF5" w14:textId="0D7FB8DA" w:rsidR="007E218E" w:rsidRPr="008D6F52" w:rsidRDefault="007E218E" w:rsidP="00A61103">
      <w:pPr>
        <w:pStyle w:val="ListParagraph"/>
        <w:ind w:left="0"/>
        <w:jc w:val="both"/>
        <w:rPr>
          <w:position w:val="0"/>
          <w:lang w:val="en-US"/>
        </w:rPr>
      </w:pPr>
      <w:r w:rsidRPr="008D6F52">
        <w:rPr>
          <w:position w:val="0"/>
          <w:lang w:val="en-US"/>
        </w:rPr>
        <w:t>“Simple_wall” – to specify the obsolete format which includes only the inverse exponential function.</w:t>
      </w:r>
    </w:p>
    <w:p w14:paraId="0D7EC991" w14:textId="028A06ED" w:rsidR="000978D3" w:rsidRPr="008D6F52" w:rsidRDefault="000978D3" w:rsidP="00B17D48">
      <w:pPr>
        <w:pStyle w:val="ListParagraph"/>
        <w:ind w:left="0"/>
        <w:jc w:val="both"/>
        <w:rPr>
          <w:position w:val="0"/>
          <w:lang w:val="en-US"/>
        </w:rPr>
      </w:pPr>
      <w:r w:rsidRPr="008D6F52">
        <w:rPr>
          <w:position w:val="0"/>
        </w:rPr>
        <w:t xml:space="preserve">An example of the </w:t>
      </w:r>
      <w:r w:rsidR="007E218E" w:rsidRPr="008D6F52">
        <w:rPr>
          <w:position w:val="0"/>
        </w:rPr>
        <w:t xml:space="preserve">new and the </w:t>
      </w:r>
      <w:r w:rsidR="00B7410A" w:rsidRPr="008D6F52">
        <w:rPr>
          <w:position w:val="0"/>
        </w:rPr>
        <w:t xml:space="preserve">obsolete </w:t>
      </w:r>
      <w:r w:rsidRPr="008D6F52">
        <w:rPr>
          <w:position w:val="0"/>
        </w:rPr>
        <w:t>file</w:t>
      </w:r>
      <w:r w:rsidR="007E218E" w:rsidRPr="008D6F52">
        <w:rPr>
          <w:position w:val="0"/>
        </w:rPr>
        <w:t>s</w:t>
      </w:r>
      <w:r w:rsidRPr="008D6F52">
        <w:rPr>
          <w:position w:val="0"/>
        </w:rPr>
        <w:t xml:space="preserve"> </w:t>
      </w:r>
      <w:r w:rsidR="00780B26" w:rsidRPr="008D6F52">
        <w:rPr>
          <w:position w:val="0"/>
        </w:rPr>
        <w:t xml:space="preserve">containing the parameters in the same notations </w:t>
      </w:r>
      <w:r w:rsidRPr="008D6F52">
        <w:rPr>
          <w:position w:val="0"/>
        </w:rPr>
        <w:t xml:space="preserve">is shown in </w:t>
      </w:r>
      <w:r w:rsidR="001A11F7" w:rsidRPr="008D6F52">
        <w:rPr>
          <w:position w:val="0"/>
        </w:rPr>
        <w:fldChar w:fldCharType="begin"/>
      </w:r>
      <w:r w:rsidR="001A11F7" w:rsidRPr="008D6F52">
        <w:rPr>
          <w:position w:val="0"/>
        </w:rPr>
        <w:instrText xml:space="preserve"> REF _Ref71362984 \h </w:instrText>
      </w:r>
      <w:r w:rsidR="00121149" w:rsidRPr="008D6F52">
        <w:rPr>
          <w:position w:val="0"/>
        </w:rPr>
        <w:instrText xml:space="preserve"> \* MERGEFORMAT </w:instrText>
      </w:r>
      <w:r w:rsidR="001A11F7" w:rsidRPr="008D6F52">
        <w:rPr>
          <w:position w:val="0"/>
        </w:rPr>
      </w:r>
      <w:r w:rsidR="001A11F7" w:rsidRPr="008D6F52">
        <w:rPr>
          <w:position w:val="0"/>
        </w:rPr>
        <w:fldChar w:fldCharType="separate"/>
      </w:r>
      <w:r w:rsidR="00572812" w:rsidRPr="008D6F52">
        <w:rPr>
          <w:position w:val="0"/>
        </w:rPr>
        <w:t xml:space="preserve">Figure </w:t>
      </w:r>
      <w:r w:rsidR="00572812">
        <w:rPr>
          <w:noProof/>
          <w:position w:val="0"/>
        </w:rPr>
        <w:t>VIII</w:t>
      </w:r>
      <w:r w:rsidR="00572812" w:rsidRPr="008D6F52">
        <w:rPr>
          <w:position w:val="0"/>
        </w:rPr>
        <w:t>.</w:t>
      </w:r>
      <w:r w:rsidR="00572812">
        <w:rPr>
          <w:noProof/>
          <w:position w:val="0"/>
        </w:rPr>
        <w:t>20</w:t>
      </w:r>
      <w:r w:rsidR="001A11F7" w:rsidRPr="008D6F52">
        <w:rPr>
          <w:position w:val="0"/>
        </w:rPr>
        <w:fldChar w:fldCharType="end"/>
      </w:r>
      <w:r w:rsidR="001A11F7" w:rsidRPr="008D6F52">
        <w:rPr>
          <w:position w:val="0"/>
        </w:rPr>
        <w:t>.</w:t>
      </w:r>
    </w:p>
    <w:p w14:paraId="3FFE4CA1" w14:textId="703D223B" w:rsidR="000978D3" w:rsidRPr="008D6F52" w:rsidRDefault="00685E9E" w:rsidP="000978D3">
      <w:pPr>
        <w:rPr>
          <w:position w:val="0"/>
        </w:rPr>
      </w:pPr>
      <w:r>
        <w:rPr>
          <w:noProof/>
        </w:rPr>
        <w:drawing>
          <wp:inline distT="0" distB="0" distL="0" distR="0" wp14:anchorId="745733BB" wp14:editId="1A1CEA78">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00A265C8" w:rsidRPr="008D6F52">
        <w:rPr>
          <w:noProof/>
          <w:position w:val="0"/>
          <w:lang w:val="en-US"/>
        </w:rPr>
        <w:t xml:space="preserve"> </w:t>
      </w:r>
      <w:r w:rsidR="000978D3" w:rsidRPr="008D6F52">
        <w:rPr>
          <w:noProof/>
          <w:position w:val="0"/>
          <w:lang w:val="en-US"/>
        </w:rPr>
        <w:drawing>
          <wp:inline distT="0" distB="0" distL="0" distR="0" wp14:anchorId="7FAEC71A" wp14:editId="28542BC4">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47"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19CE92E2" w14:textId="45B68297" w:rsidR="000978D3" w:rsidRPr="008D6F52" w:rsidRDefault="000978D3" w:rsidP="000978D3">
      <w:pPr>
        <w:pStyle w:val="Caption"/>
        <w:rPr>
          <w:position w:val="0"/>
        </w:rPr>
      </w:pPr>
      <w:bookmarkStart w:id="42" w:name="_Ref71362984"/>
      <w:r w:rsidRPr="008D6F52">
        <w:rPr>
          <w:position w:val="0"/>
        </w:rPr>
        <w:t xml:space="preserve">Figure </w:t>
      </w:r>
      <w:r w:rsidR="00040EBD" w:rsidRPr="008D6F52">
        <w:rPr>
          <w:position w:val="0"/>
        </w:rPr>
        <w:fldChar w:fldCharType="begin"/>
      </w:r>
      <w:r w:rsidR="00040EBD" w:rsidRPr="008D6F52">
        <w:rPr>
          <w:position w:val="0"/>
        </w:rPr>
        <w:instrText xml:space="preserve"> STYLEREF 1 \s </w:instrText>
      </w:r>
      <w:r w:rsidR="00040EBD" w:rsidRPr="008D6F52">
        <w:rPr>
          <w:position w:val="0"/>
        </w:rPr>
        <w:fldChar w:fldCharType="separate"/>
      </w:r>
      <w:r w:rsidR="00572812">
        <w:rPr>
          <w:noProof/>
          <w:position w:val="0"/>
        </w:rPr>
        <w:t>VIII</w:t>
      </w:r>
      <w:r w:rsidR="00040EBD" w:rsidRPr="008D6F52">
        <w:rPr>
          <w:noProof/>
          <w:position w:val="0"/>
        </w:rPr>
        <w:fldChar w:fldCharType="end"/>
      </w:r>
      <w:r w:rsidR="008F65B0" w:rsidRPr="008D6F52">
        <w:rPr>
          <w:position w:val="0"/>
        </w:rPr>
        <w:t>.</w:t>
      </w:r>
      <w:r w:rsidR="00040EBD" w:rsidRPr="008D6F52">
        <w:rPr>
          <w:position w:val="0"/>
        </w:rPr>
        <w:fldChar w:fldCharType="begin"/>
      </w:r>
      <w:r w:rsidR="00040EBD" w:rsidRPr="008D6F52">
        <w:rPr>
          <w:position w:val="0"/>
        </w:rPr>
        <w:instrText xml:space="preserve"> SEQ Figure \* ARABIC \s 1 </w:instrText>
      </w:r>
      <w:r w:rsidR="00040EBD" w:rsidRPr="008D6F52">
        <w:rPr>
          <w:position w:val="0"/>
        </w:rPr>
        <w:fldChar w:fldCharType="separate"/>
      </w:r>
      <w:r w:rsidR="00572812">
        <w:rPr>
          <w:noProof/>
          <w:position w:val="0"/>
        </w:rPr>
        <w:t>20</w:t>
      </w:r>
      <w:r w:rsidR="00040EBD" w:rsidRPr="008D6F52">
        <w:rPr>
          <w:noProof/>
          <w:position w:val="0"/>
        </w:rPr>
        <w:fldChar w:fldCharType="end"/>
      </w:r>
      <w:bookmarkEnd w:id="42"/>
      <w:r w:rsidRPr="008D6F52">
        <w:rPr>
          <w:position w:val="0"/>
        </w:rPr>
        <w:t xml:space="preserve"> </w:t>
      </w:r>
      <w:r w:rsidR="009B18C8" w:rsidRPr="008D6F52">
        <w:rPr>
          <w:position w:val="0"/>
        </w:rPr>
        <w:t xml:space="preserve">Equivalent presentation of inverse exponential short-range (exponential wall) function in the new format (on the left, file C_C_TB_short.txt) and in the obsolete format (on the right, file </w:t>
      </w:r>
      <w:r w:rsidRPr="008D6F52">
        <w:rPr>
          <w:position w:val="0"/>
        </w:rPr>
        <w:t>C_C_TB_wall.txt</w:t>
      </w:r>
      <w:r w:rsidR="007E218E" w:rsidRPr="008D6F52">
        <w:rPr>
          <w:position w:val="0"/>
        </w:rPr>
        <w:t>)</w:t>
      </w:r>
      <w:r w:rsidR="007E218E" w:rsidRPr="008D6F52">
        <w:rPr>
          <w:noProof/>
          <w:position w:val="0"/>
        </w:rPr>
        <w:t>.</w:t>
      </w:r>
    </w:p>
    <w:p w14:paraId="1C04E05C" w14:textId="49A234EA" w:rsidR="007E218E" w:rsidRPr="00121149" w:rsidRDefault="007E218E" w:rsidP="007E218E">
      <w:pPr>
        <w:pStyle w:val="ListParagraph"/>
        <w:ind w:left="0"/>
        <w:jc w:val="both"/>
        <w:rPr>
          <w:position w:val="0"/>
        </w:rPr>
      </w:pPr>
      <w:r w:rsidRPr="008D6F52">
        <w:rPr>
          <w:position w:val="0"/>
        </w:rPr>
        <w:t xml:space="preserve">If the file is absent or anything else but “General” or “Simple_wall” is specified in the first line, the calculations will proceed without </w:t>
      </w:r>
      <w:r w:rsidR="006F299B">
        <w:rPr>
          <w:position w:val="0"/>
        </w:rPr>
        <w:t>an additional short-range</w:t>
      </w:r>
      <w:r w:rsidRPr="008D6F52">
        <w:rPr>
          <w:position w:val="0"/>
        </w:rPr>
        <w:t xml:space="preserve"> repulsive </w:t>
      </w:r>
      <w:r w:rsidR="006F299B">
        <w:rPr>
          <w:position w:val="0"/>
        </w:rPr>
        <w:t>potential</w:t>
      </w:r>
      <w:r w:rsidRPr="008D6F52">
        <w:rPr>
          <w:position w:val="0"/>
        </w:rPr>
        <w:t>.</w:t>
      </w:r>
    </w:p>
    <w:p w14:paraId="24E5AC23" w14:textId="77777777" w:rsidR="00FD247D" w:rsidRPr="00561D1D" w:rsidRDefault="00FD247D" w:rsidP="00312B47"/>
    <w:p w14:paraId="4597FA89" w14:textId="23FABFDB" w:rsidR="00E021B5" w:rsidRDefault="00E021B5" w:rsidP="002C6AAA">
      <w:pPr>
        <w:pStyle w:val="Heading3"/>
        <w:numPr>
          <w:ilvl w:val="0"/>
          <w:numId w:val="5"/>
        </w:numPr>
      </w:pPr>
      <w:bookmarkStart w:id="43" w:name="_Toc135729407"/>
      <w:r>
        <w:t>Setting initial atomic configuration</w:t>
      </w:r>
      <w:bookmarkEnd w:id="43"/>
    </w:p>
    <w:p w14:paraId="659F034E" w14:textId="2C25E7D4" w:rsidR="00E021B5" w:rsidRDefault="00E021B5" w:rsidP="00E021B5">
      <w:r>
        <w:t>The following formats may be used in setting the initial atomic configuration, in the following priorities:</w:t>
      </w:r>
    </w:p>
    <w:p w14:paraId="453B8728" w14:textId="4D1EB62B" w:rsidR="00E021B5" w:rsidRDefault="00E021B5" w:rsidP="00533F37">
      <w:pPr>
        <w:pStyle w:val="ListParagraph"/>
        <w:numPr>
          <w:ilvl w:val="0"/>
          <w:numId w:val="41"/>
        </w:numPr>
      </w:pPr>
      <w:r>
        <w:t>Files with reaction coordinate path (using internal XTANT SAVE-files format, see below)</w:t>
      </w:r>
      <w:r w:rsidR="00B235F0">
        <w:t xml:space="preserve"> between two different phases of material (instead of full MD simulation)</w:t>
      </w:r>
      <w:r>
        <w:t>; if the coordinate-path files are absent, next option is checked</w:t>
      </w:r>
    </w:p>
    <w:p w14:paraId="558B30CA" w14:textId="7846D75D" w:rsidR="00E021B5" w:rsidRDefault="00E021B5" w:rsidP="00533F37">
      <w:pPr>
        <w:pStyle w:val="ListParagraph"/>
        <w:numPr>
          <w:ilvl w:val="0"/>
          <w:numId w:val="41"/>
        </w:numPr>
      </w:pPr>
      <w:r>
        <w:t>SAVE-files (internal XTANT format for setting the supercell parameters and atomic coordinates); if SAVE-files are absent, the next option is checked</w:t>
      </w:r>
    </w:p>
    <w:p w14:paraId="50C0F183" w14:textId="7F3B12EE" w:rsidR="00E021B5" w:rsidRDefault="00E021B5" w:rsidP="00533F37">
      <w:pPr>
        <w:pStyle w:val="ListParagraph"/>
        <w:numPr>
          <w:ilvl w:val="0"/>
          <w:numId w:val="41"/>
        </w:numPr>
      </w:pPr>
      <w:r>
        <w:t>Cell-file (in extended XYZ format); if Cell.xyz file is absent, next option is checked</w:t>
      </w:r>
    </w:p>
    <w:p w14:paraId="1852436D" w14:textId="0AE6092B" w:rsidR="00E021B5" w:rsidRDefault="00E021B5" w:rsidP="00533F37">
      <w:pPr>
        <w:pStyle w:val="ListParagraph"/>
        <w:numPr>
          <w:ilvl w:val="0"/>
          <w:numId w:val="41"/>
        </w:numPr>
      </w:pPr>
      <w:r>
        <w:t>Unit-cell parameters and atomic coordinates in it (internal XTANT format)</w:t>
      </w:r>
    </w:p>
    <w:p w14:paraId="35FA7FFA" w14:textId="686DA9A7" w:rsidR="00E021B5" w:rsidRDefault="00E021B5" w:rsidP="00E021B5">
      <w:pPr>
        <w:ind w:left="360"/>
      </w:pPr>
      <w:r>
        <w:t>All the formats are described below.</w:t>
      </w:r>
    </w:p>
    <w:p w14:paraId="4025063B" w14:textId="77777777" w:rsidR="00E021B5" w:rsidRPr="003A4ABF" w:rsidRDefault="00E021B5" w:rsidP="00B235F0">
      <w:pPr>
        <w:pStyle w:val="Heading3"/>
        <w:numPr>
          <w:ilvl w:val="2"/>
          <w:numId w:val="5"/>
        </w:numPr>
        <w:jc w:val="both"/>
        <w:rPr>
          <w:color w:val="1F497D"/>
          <w:lang w:val="en-US"/>
        </w:rPr>
      </w:pPr>
      <w:bookmarkStart w:id="44" w:name="_Toc135729408"/>
      <w:r>
        <w:lastRenderedPageBreak/>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44"/>
    </w:p>
    <w:p w14:paraId="676CEEB5" w14:textId="77777777" w:rsidR="00E021B5" w:rsidRPr="003A4ABF" w:rsidRDefault="00E021B5" w:rsidP="00E021B5">
      <w:pPr>
        <w:rPr>
          <w:lang w:val="en-US"/>
        </w:rPr>
      </w:pPr>
      <w:r>
        <w:t>The user can set initial and final states of the simulation cell for calculation of the free-electron along a reaction coordinate path. Here [</w:t>
      </w:r>
      <w:r w:rsidRPr="005027A3">
        <w:rPr>
          <w:i/>
        </w:rPr>
        <w:t>i</w:t>
      </w:r>
      <w:r>
        <w:t>] runs from 1 to 2, the index of the initial and the final phase. It can be done in the following way:</w:t>
      </w:r>
    </w:p>
    <w:p w14:paraId="590E7776" w14:textId="77777777" w:rsidR="00E021B5" w:rsidRDefault="00E021B5" w:rsidP="00E021B5">
      <w:pPr>
        <w:pStyle w:val="Heading3"/>
      </w:pPr>
      <w:bookmarkStart w:id="45" w:name="_Toc135729409"/>
      <w:r>
        <w:t>Calculation of free-energy along reaction coordinate path</w:t>
      </w:r>
      <w:bookmarkEnd w:id="45"/>
    </w:p>
    <w:p w14:paraId="1B09BE50" w14:textId="77777777" w:rsidR="00E021B5" w:rsidRPr="002B75BB" w:rsidRDefault="00E021B5" w:rsidP="00E021B5">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5FD6D1BC" w14:textId="77777777" w:rsidR="00E021B5" w:rsidRDefault="00E021B5" w:rsidP="00E021B5">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4F390EDC" w14:textId="77777777" w:rsidR="00E021B5" w:rsidRPr="00A44727" w:rsidRDefault="00E021B5" w:rsidP="00E021B5">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 The free energy will be calculated for the electronic temperature provided in the I</w:t>
      </w:r>
      <w:r w:rsidRPr="008F7333">
        <w:t>NPUT_MATERIAL</w:t>
      </w:r>
      <w:r>
        <w:t>.txt file (see above).</w:t>
      </w:r>
    </w:p>
    <w:p w14:paraId="1267AADB" w14:textId="77777777" w:rsidR="00B235F0" w:rsidRPr="00EC70E2" w:rsidRDefault="00B235F0" w:rsidP="00B235F0">
      <w:pPr>
        <w:pStyle w:val="Heading3"/>
        <w:numPr>
          <w:ilvl w:val="2"/>
          <w:numId w:val="5"/>
        </w:numPr>
        <w:rPr>
          <w:color w:val="1F497D"/>
          <w:lang w:val="en-US"/>
        </w:rPr>
      </w:pPr>
      <w:bookmarkStart w:id="46" w:name="_Ref130051615"/>
      <w:bookmarkStart w:id="47" w:name="_Toc135729410"/>
      <w:r>
        <w:t xml:space="preserve">Files </w:t>
      </w:r>
      <w:r w:rsidRPr="00B91E6B">
        <w:rPr>
          <w:color w:val="1F497D"/>
        </w:rPr>
        <w:t>SAVE_supercell.dat</w:t>
      </w:r>
      <w:r>
        <w:rPr>
          <w:color w:val="1F497D"/>
        </w:rPr>
        <w:t>,</w:t>
      </w:r>
      <w:r>
        <w:t xml:space="preserve"> </w:t>
      </w:r>
      <w:r w:rsidRPr="00B91E6B">
        <w:rPr>
          <w:color w:val="1F497D"/>
        </w:rPr>
        <w:t>SAVE_atoms.dat</w:t>
      </w:r>
      <w:r>
        <w:rPr>
          <w:color w:val="1F497D"/>
        </w:rPr>
        <w:t xml:space="preserve"> </w:t>
      </w:r>
      <w:r>
        <w:t xml:space="preserve">and </w:t>
      </w:r>
      <w:r w:rsidRPr="00B91E6B">
        <w:rPr>
          <w:color w:val="1F497D"/>
        </w:rPr>
        <w:t>SAVE_</w:t>
      </w:r>
      <w:r>
        <w:rPr>
          <w:color w:val="1F497D"/>
        </w:rPr>
        <w:t>el_distribution</w:t>
      </w:r>
      <w:r w:rsidRPr="00B91E6B">
        <w:rPr>
          <w:color w:val="1F497D"/>
        </w:rPr>
        <w:t>.dat</w:t>
      </w:r>
      <w:bookmarkEnd w:id="46"/>
      <w:bookmarkEnd w:id="47"/>
      <w:r>
        <w:rPr>
          <w:color w:val="1F497D"/>
        </w:rPr>
        <w:t xml:space="preserve"> </w:t>
      </w:r>
    </w:p>
    <w:p w14:paraId="2E125EF0" w14:textId="77777777" w:rsidR="00B235F0" w:rsidRDefault="00B235F0" w:rsidP="00B235F0">
      <w:pPr>
        <w:jc w:val="both"/>
      </w:pPr>
      <w:r>
        <w:t xml:space="preserve">An alternative way to set initial configuration of the atoms and supercell is to have the files </w:t>
      </w:r>
      <w:r w:rsidRPr="00B91E6B">
        <w:rPr>
          <w:color w:val="1F497D"/>
        </w:rPr>
        <w:t>SAVE_supercell.dat</w:t>
      </w:r>
      <w:r>
        <w:rPr>
          <w:color w:val="1F497D"/>
        </w:rPr>
        <w:t xml:space="preserve"> </w:t>
      </w:r>
      <w:r w:rsidRPr="00EC70E2">
        <w:t>and</w:t>
      </w:r>
      <w:r>
        <w:t xml:space="preserve"> </w:t>
      </w:r>
      <w:r w:rsidRPr="00B91E6B">
        <w:rPr>
          <w:color w:val="1F497D"/>
        </w:rPr>
        <w:t>SAVE_atoms.dat</w:t>
      </w:r>
      <w:r>
        <w:rPr>
          <w:color w:val="1F497D"/>
        </w:rPr>
        <w:t xml:space="preserve"> </w:t>
      </w:r>
      <w:r>
        <w:t>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 described above. With these files you can add any desired atomic configuration, not only perfect periodic crystalline lattice.</w:t>
      </w:r>
    </w:p>
    <w:p w14:paraId="11D0ECB1" w14:textId="77777777" w:rsidR="00B235F0" w:rsidRDefault="00B235F0" w:rsidP="00B235F0">
      <w:pPr>
        <w:jc w:val="both"/>
      </w:pPr>
      <w:r>
        <w:t xml:space="preserve">The file </w:t>
      </w:r>
      <w:r w:rsidRPr="00B91E6B">
        <w:rPr>
          <w:color w:val="1F497D"/>
        </w:rPr>
        <w:t>SAVE_</w:t>
      </w:r>
      <w:r>
        <w:rPr>
          <w:color w:val="1F497D"/>
        </w:rPr>
        <w:t>el_distribution</w:t>
      </w:r>
      <w:r w:rsidRPr="00B91E6B">
        <w:rPr>
          <w:color w:val="1F497D"/>
        </w:rPr>
        <w:t>.dat</w:t>
      </w:r>
      <w: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3A4ABF" w:rsidRDefault="00B235F0" w:rsidP="00B235F0">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e below).</w:t>
      </w:r>
    </w:p>
    <w:p w14:paraId="188A9776" w14:textId="77777777" w:rsidR="00B235F0" w:rsidRDefault="00B235F0" w:rsidP="00B235F0">
      <w:r>
        <w:t xml:space="preserve">The format of the file </w:t>
      </w:r>
      <w:bookmarkStart w:id="48" w:name="OLE_LINK1"/>
      <w:bookmarkStart w:id="49"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8"/>
      <w:bookmarkEnd w:id="49"/>
      <w:r>
        <w:t>(see below).</w:t>
      </w:r>
    </w:p>
    <w:p w14:paraId="17E14AC2" w14:textId="77777777" w:rsidR="00B235F0" w:rsidRDefault="00B235F0" w:rsidP="00B235F0">
      <w:pPr>
        <w:jc w:val="both"/>
      </w:pPr>
      <w:r>
        <w:t>If these files are present, XTANT will ignore the number of unit-cells specified in the NUMERICAL_PARAMETERS file, and use the atomic coordinates and the supercell provided here.</w:t>
      </w:r>
    </w:p>
    <w:p w14:paraId="38FDB37E" w14:textId="77777777" w:rsidR="00B235F0" w:rsidRDefault="00B235F0" w:rsidP="00B235F0">
      <w:pPr>
        <w:jc w:val="both"/>
      </w:pPr>
      <w:r>
        <w:t>These files are, e.g., necessary for simulation of amorphous materials. They must be constructed separately as follows:</w:t>
      </w:r>
    </w:p>
    <w:p w14:paraId="77DBB965" w14:textId="77777777" w:rsidR="00B235F0" w:rsidRDefault="00B235F0" w:rsidP="00B235F0">
      <w:pPr>
        <w:pStyle w:val="Heading3"/>
      </w:pPr>
      <w:bookmarkStart w:id="50" w:name="_Toc135729411"/>
      <w:r>
        <w:t>Creation of initial configuration of an amorphous material</w:t>
      </w:r>
      <w:bookmarkEnd w:id="50"/>
    </w:p>
    <w:p w14:paraId="4364429D" w14:textId="77777777" w:rsidR="00B235F0" w:rsidRDefault="00B235F0" w:rsidP="00533F37">
      <w:pPr>
        <w:pStyle w:val="ListParagraph"/>
        <w:numPr>
          <w:ilvl w:val="0"/>
          <w:numId w:val="10"/>
        </w:numPr>
      </w:pPr>
      <w:r>
        <w:t>Choose a material you’d like to construct (e.g. carbon or silicon based)</w:t>
      </w:r>
    </w:p>
    <w:p w14:paraId="785C62AA" w14:textId="77777777" w:rsidR="00B235F0" w:rsidRDefault="00B235F0" w:rsidP="00533F37">
      <w:pPr>
        <w:pStyle w:val="ListParagraph"/>
        <w:numPr>
          <w:ilvl w:val="0"/>
          <w:numId w:val="10"/>
        </w:numPr>
      </w:pPr>
      <w:r>
        <w:t>Choose a number of atoms in the simulation box, which will be used for all further simulation of the amorphous state (each number of atoms chosen requires separate preparation of the initial state!)</w:t>
      </w:r>
    </w:p>
    <w:p w14:paraId="0B42079A" w14:textId="77777777" w:rsidR="00B235F0" w:rsidRDefault="00B235F0" w:rsidP="00533F37">
      <w:pPr>
        <w:pStyle w:val="ListParagraph"/>
        <w:numPr>
          <w:ilvl w:val="0"/>
          <w:numId w:val="10"/>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7F2A4B86" w14:textId="77777777" w:rsidR="00B235F0" w:rsidRDefault="00B235F0" w:rsidP="00533F37">
      <w:pPr>
        <w:pStyle w:val="ListParagraph"/>
        <w:numPr>
          <w:ilvl w:val="0"/>
          <w:numId w:val="10"/>
        </w:numPr>
      </w:pPr>
      <w:r>
        <w:t>Set parameters for quenching in the NUMERICAL_PARAMETERS input file as follows:</w:t>
      </w:r>
    </w:p>
    <w:p w14:paraId="14A056CF" w14:textId="77777777" w:rsidR="00B235F0" w:rsidRDefault="00B235F0" w:rsidP="00B235F0">
      <w:pPr>
        <w:pStyle w:val="ListParagraph"/>
      </w:pPr>
      <w:r>
        <w:lastRenderedPageBreak/>
        <w:t>1</w:t>
      </w:r>
      <w:r>
        <w:tab/>
        <w:t>1000.0</w:t>
      </w:r>
      <w:r>
        <w:tab/>
      </w:r>
      <w:r>
        <w:tab/>
        <w:t>10.0</w:t>
      </w:r>
    </w:p>
    <w:p w14:paraId="662EF1E1" w14:textId="77777777" w:rsidR="00B235F0" w:rsidRDefault="00B235F0" w:rsidP="00B235F0">
      <w:pPr>
        <w:pStyle w:val="ListParagraph"/>
        <w:jc w:val="both"/>
      </w:pPr>
      <w:r>
        <w:t>The first parameter tells to include material cooling (quenching), which is made by setting atomic velocities to zero starting from the time, given in the second number (e.g. 1000.0 fs, after the melting), then propagates the atomic trajectories and repeat the procedure every (~10.0) femtoseconds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77777777" w:rsidR="00B235F0" w:rsidRDefault="00B235F0" w:rsidP="00B235F0">
      <w:pPr>
        <w:pStyle w:val="ListParagraph"/>
        <w:jc w:val="both"/>
      </w:pPr>
      <w:r>
        <w:t>Don’t forget to switch this off (by setting first parameter to 0) for further real simulations!</w:t>
      </w:r>
    </w:p>
    <w:p w14:paraId="174A7AB5" w14:textId="77777777" w:rsidR="00B235F0" w:rsidRDefault="00B235F0" w:rsidP="00533F37">
      <w:pPr>
        <w:pStyle w:val="ListParagraph"/>
        <w:numPr>
          <w:ilvl w:val="0"/>
          <w:numId w:val="10"/>
        </w:numPr>
        <w:jc w:val="both"/>
      </w:pPr>
      <w:r>
        <w:t>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Default="00B235F0" w:rsidP="00533F37">
      <w:pPr>
        <w:pStyle w:val="ListParagraph"/>
        <w:numPr>
          <w:ilvl w:val="0"/>
          <w:numId w:val="10"/>
        </w:numPr>
        <w:jc w:val="both"/>
      </w:pPr>
      <w:r>
        <w:t>Place both files into the folder ‘</w:t>
      </w:r>
      <w:r w:rsidRPr="00CA545D">
        <w:rPr>
          <w:color w:val="1F497D"/>
        </w:rPr>
        <w:t>Amorphous_[material_name]</w:t>
      </w:r>
      <w:r>
        <w:t>’</w:t>
      </w:r>
      <w:r w:rsidRPr="00CA545D">
        <w:rPr>
          <w:lang w:val="en-US"/>
        </w:rPr>
        <w:t xml:space="preserve">. </w:t>
      </w:r>
      <w:r>
        <w:t xml:space="preserve"> C</w:t>
      </w:r>
      <w:r w:rsidRPr="00CA545D">
        <w:rPr>
          <w:lang w:val="en-US"/>
        </w:rPr>
        <w:t>opy all</w:t>
      </w:r>
      <w:r>
        <w:t xml:space="preserve"> other input files from the directory of ‘parental’ material (ideal material that you just melted) into the same folder, and set the name of the folder the same as the material name in the file ‘</w:t>
      </w:r>
      <w:r w:rsidRPr="00CA545D">
        <w:rPr>
          <w:color w:val="1F497D"/>
        </w:rPr>
        <w:t>INPUT_FILE.txt</w:t>
      </w:r>
      <w:r>
        <w:t>’.</w:t>
      </w:r>
    </w:p>
    <w:p w14:paraId="2DD57552" w14:textId="77777777" w:rsidR="00B235F0" w:rsidRDefault="00B235F0" w:rsidP="00533F37">
      <w:pPr>
        <w:pStyle w:val="ListParagraph"/>
        <w:numPr>
          <w:ilvl w:val="0"/>
          <w:numId w:val="10"/>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p>
    <w:p w14:paraId="7102A526" w14:textId="77777777" w:rsidR="00B235F0" w:rsidRDefault="00B235F0" w:rsidP="00533F37">
      <w:pPr>
        <w:pStyle w:val="ListParagraph"/>
        <w:numPr>
          <w:ilvl w:val="0"/>
          <w:numId w:val="10"/>
        </w:numPr>
        <w:jc w:val="both"/>
      </w:pPr>
      <w:r>
        <w:t>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produced satisfy your conditions.</w:t>
      </w:r>
    </w:p>
    <w:p w14:paraId="5AFBE789" w14:textId="77777777" w:rsidR="00E021B5" w:rsidRPr="00B235F0" w:rsidRDefault="00E021B5" w:rsidP="00E021B5"/>
    <w:p w14:paraId="6D6329E4" w14:textId="28309D2D" w:rsidR="00B235F0" w:rsidRDefault="00B235F0" w:rsidP="00B235F0">
      <w:pPr>
        <w:pStyle w:val="Heading3"/>
        <w:numPr>
          <w:ilvl w:val="2"/>
          <w:numId w:val="5"/>
        </w:numPr>
        <w:rPr>
          <w:color w:val="1F497D"/>
          <w:lang w:val="en-US"/>
        </w:rPr>
      </w:pPr>
      <w:bookmarkStart w:id="51" w:name="_Toc135553590"/>
      <w:bookmarkStart w:id="52" w:name="_Toc135729412"/>
      <w:bookmarkEnd w:id="51"/>
      <w:r>
        <w:rPr>
          <w:color w:val="1F497D"/>
          <w:lang w:val="en-US"/>
        </w:rPr>
        <w:t>Extended XYZ files</w:t>
      </w:r>
      <w:bookmarkEnd w:id="52"/>
    </w:p>
    <w:p w14:paraId="104AF01D" w14:textId="77777777" w:rsidR="00B235F0" w:rsidRDefault="00B235F0" w:rsidP="00B235F0">
      <w:pPr>
        <w:jc w:val="both"/>
        <w:rPr>
          <w:lang w:val="en-US"/>
        </w:rPr>
      </w:pPr>
      <w:r>
        <w:rPr>
          <w:lang w:val="en-US"/>
        </w:rPr>
        <w:t xml:space="preserve">Another alternative way to set the initial conditions is to use a file </w:t>
      </w:r>
      <w:r w:rsidRPr="000278DC">
        <w:rPr>
          <w:color w:val="0070C0"/>
          <w:lang w:val="en-US"/>
        </w:rPr>
        <w:t>Cell.xyz</w:t>
      </w:r>
      <w:r>
        <w:rPr>
          <w:lang w:val="en-US"/>
        </w:rPr>
        <w:t>, which uses extended XYZ format</w:t>
      </w:r>
      <w:r w:rsidRPr="00E021B5">
        <w:rPr>
          <w:rStyle w:val="FootnoteReference"/>
        </w:rPr>
        <w:footnoteReference w:id="20"/>
      </w:r>
      <w:r>
        <w:rPr>
          <w:lang w:val="en-US"/>
        </w:rPr>
        <w:t>, where the extended format means that instead of the comment-line, line #2 specifies important parameters not included in the simple XYZ format. The format is as follows:</w:t>
      </w:r>
    </w:p>
    <w:p w14:paraId="25EA4BBF" w14:textId="77777777" w:rsidR="00B235F0" w:rsidRDefault="00B235F0" w:rsidP="00B235F0">
      <w:pPr>
        <w:rPr>
          <w:lang w:val="en-US"/>
        </w:rPr>
      </w:pPr>
      <w:r>
        <w:rPr>
          <w:lang w:val="en-US"/>
        </w:rPr>
        <w:t>Line #1: number of atoms (integer)</w:t>
      </w:r>
    </w:p>
    <w:p w14:paraId="2868B59B" w14:textId="77777777" w:rsidR="00B235F0" w:rsidRDefault="00B235F0" w:rsidP="00B235F0">
      <w:pPr>
        <w:rPr>
          <w:lang w:val="en-US"/>
        </w:rPr>
      </w:pPr>
      <w:r>
        <w:rPr>
          <w:lang w:val="en-US"/>
        </w:rPr>
        <w:t>Line #2: Specifiers. For the usual XYZ format, the following specifiers are needed:</w:t>
      </w:r>
    </w:p>
    <w:p w14:paraId="540BBF45" w14:textId="77777777" w:rsidR="00B235F0" w:rsidRDefault="00B235F0" w:rsidP="00B235F0">
      <w:pPr>
        <w:rPr>
          <w:lang w:val="en-US"/>
        </w:rPr>
      </w:pPr>
      <w:r w:rsidRPr="008755F8">
        <w:rPr>
          <w:lang w:val="en-US"/>
        </w:rPr>
        <w:t>Lattice="</w:t>
      </w:r>
      <w:r>
        <w:rPr>
          <w:lang w:val="en-US"/>
        </w:rPr>
        <w:t>ax ay az ba by bz cx cy cz</w:t>
      </w:r>
      <w:r w:rsidRPr="008755F8">
        <w:rPr>
          <w:lang w:val="en-US"/>
        </w:rPr>
        <w:t>" Properties="species:S:1:pos:R:3"</w:t>
      </w:r>
    </w:p>
    <w:p w14:paraId="61B58A3D" w14:textId="77777777" w:rsidR="00B235F0" w:rsidRPr="00DE1228" w:rsidRDefault="00B235F0" w:rsidP="00B235F0">
      <w:pPr>
        <w:pStyle w:val="ListParagraph"/>
        <w:numPr>
          <w:ilvl w:val="0"/>
          <w:numId w:val="3"/>
        </w:numPr>
        <w:rPr>
          <w:lang w:val="en-US"/>
        </w:rPr>
      </w:pPr>
      <w:r w:rsidRPr="00DE1228">
        <w:rPr>
          <w:lang w:val="en-US"/>
        </w:rPr>
        <w:t>“Lattice” sets the unit- or super-cell vectors;</w:t>
      </w:r>
    </w:p>
    <w:p w14:paraId="0C852DA4" w14:textId="77777777" w:rsidR="00B235F0" w:rsidRPr="00DE1228" w:rsidRDefault="00B235F0" w:rsidP="00B235F0">
      <w:pPr>
        <w:pStyle w:val="ListParagraph"/>
        <w:numPr>
          <w:ilvl w:val="0"/>
          <w:numId w:val="3"/>
        </w:numPr>
        <w:rPr>
          <w:lang w:val="en-US"/>
        </w:rPr>
      </w:pPr>
      <w:r w:rsidRPr="00DE1228">
        <w:rPr>
          <w:lang w:val="en-US"/>
        </w:rPr>
        <w:t xml:space="preserve">“Properties” define in which format the next lines are specified: </w:t>
      </w:r>
    </w:p>
    <w:p w14:paraId="6C349A22" w14:textId="77777777" w:rsidR="00B235F0" w:rsidRPr="00DE1228" w:rsidRDefault="00B235F0" w:rsidP="00533F37">
      <w:pPr>
        <w:pStyle w:val="ListParagraph"/>
        <w:numPr>
          <w:ilvl w:val="4"/>
          <w:numId w:val="37"/>
        </w:numPr>
        <w:ind w:left="851"/>
        <w:jc w:val="both"/>
        <w:rPr>
          <w:lang w:val="en-US"/>
        </w:rPr>
      </w:pPr>
      <w:r w:rsidRPr="00DE1228">
        <w:rPr>
          <w:lang w:val="en-US"/>
        </w:rPr>
        <w:t xml:space="preserve">“species” indicates that the first column will be defining the element type; if after the column “S” is specified, then symbol of element from the Periodic Table must be in the first column; of “I” is specified, than the index corresponding to the order in the provided chemical formula (in the INPUT file) must be in the first column. </w:t>
      </w:r>
    </w:p>
    <w:p w14:paraId="3909F4FA" w14:textId="77777777" w:rsidR="00B235F0" w:rsidRPr="00DE1228" w:rsidRDefault="00B235F0" w:rsidP="00533F37">
      <w:pPr>
        <w:pStyle w:val="ListParagraph"/>
        <w:numPr>
          <w:ilvl w:val="4"/>
          <w:numId w:val="37"/>
        </w:numPr>
        <w:ind w:left="851"/>
        <w:jc w:val="both"/>
        <w:rPr>
          <w:lang w:val="en-US"/>
        </w:rPr>
      </w:pPr>
      <w:r w:rsidRPr="00DE1228">
        <w:rPr>
          <w:lang w:val="en-US"/>
        </w:rPr>
        <w:t>“pos” defines that in the next 3 columns atomic coordinates will be provided: if “R” is defined here, absolute coordinates in [Å] must be given; if “S” is specified, than relative coordinates within the supercell must be provided.</w:t>
      </w:r>
    </w:p>
    <w:p w14:paraId="4E07E094" w14:textId="77777777" w:rsidR="00B235F0" w:rsidRPr="00DE1228" w:rsidRDefault="00B235F0" w:rsidP="00533F37">
      <w:pPr>
        <w:pStyle w:val="ListParagraph"/>
        <w:numPr>
          <w:ilvl w:val="4"/>
          <w:numId w:val="37"/>
        </w:numPr>
        <w:ind w:left="851"/>
        <w:jc w:val="both"/>
        <w:rPr>
          <w:lang w:val="en-US"/>
        </w:rPr>
      </w:pPr>
      <w:r w:rsidRPr="00DE1228">
        <w:rPr>
          <w:lang w:val="en-US"/>
        </w:rPr>
        <w:lastRenderedPageBreak/>
        <w:t>“vel” specifier identifies that columns 5-7 will be defining atomic velocities; if “V” is defined here, absolute velocities in [Å/fs] must be given; if “S” is specified, than relative velocities within the supercell must be provided.</w:t>
      </w:r>
    </w:p>
    <w:p w14:paraId="1F3F6BBA" w14:textId="77777777" w:rsidR="00B235F0" w:rsidRDefault="00B235F0" w:rsidP="00B235F0">
      <w:pPr>
        <w:jc w:val="both"/>
        <w:rPr>
          <w:lang w:val="en-US"/>
        </w:rPr>
      </w:pPr>
      <w:r>
        <w:rPr>
          <w:lang w:val="en-US"/>
        </w:rPr>
        <w:t>Line #3 and further until the number of atoms specified in line #1: Element name or atomic type; Coordinates.</w:t>
      </w:r>
    </w:p>
    <w:p w14:paraId="5F148FDE" w14:textId="77777777" w:rsidR="00B235F0" w:rsidRDefault="00B235F0" w:rsidP="00B235F0">
      <w:pPr>
        <w:jc w:val="both"/>
        <w:rPr>
          <w:lang w:val="en-US"/>
        </w:rPr>
      </w:pPr>
      <w:r>
        <w:rPr>
          <w:lang w:val="en-US"/>
        </w:rPr>
        <w:t>In the second line, instead of the standard specifiers “Lattice” and “Properties”, the user may choose to set a random atomic arrangement with the given material density. For that, the following identifier must be used:</w:t>
      </w:r>
    </w:p>
    <w:p w14:paraId="32E01490" w14:textId="77777777" w:rsidR="00B235F0" w:rsidRDefault="00B235F0" w:rsidP="00B235F0">
      <w:pPr>
        <w:jc w:val="both"/>
        <w:rPr>
          <w:lang w:val="en-US"/>
        </w:rPr>
      </w:pPr>
      <w:r>
        <w:rPr>
          <w:lang w:val="en-US"/>
        </w:rPr>
        <w:t>“Random” (Note that it is not a part of the standard extended XYZ format, but specific to XTANT). If only the flag Random is set, then the unit-/super-cell will be cubic, with the size chosen to reproduce the density specified in the next lines. Alternatively, the user may set the X and Y dimensions of the supercell, while Z dimension will be chosen to reproduce the density of the material. E.g.:</w:t>
      </w:r>
    </w:p>
    <w:p w14:paraId="598194C7" w14:textId="77777777" w:rsidR="00B235F0" w:rsidRDefault="00B235F0" w:rsidP="00B235F0">
      <w:pPr>
        <w:jc w:val="both"/>
        <w:rPr>
          <w:lang w:val="en-US"/>
        </w:rPr>
      </w:pPr>
      <w:r>
        <w:rPr>
          <w:lang w:val="en-US"/>
        </w:rPr>
        <w:t>Random - cubic cell</w:t>
      </w:r>
    </w:p>
    <w:p w14:paraId="5B358689" w14:textId="77777777" w:rsidR="00B235F0" w:rsidRDefault="00B235F0" w:rsidP="00B235F0">
      <w:pPr>
        <w:jc w:val="both"/>
        <w:rPr>
          <w:lang w:val="en-US"/>
        </w:rPr>
      </w:pPr>
      <w:r>
        <w:rPr>
          <w:lang w:val="en-US"/>
        </w:rPr>
        <w:t>Random=”X</w:t>
      </w:r>
      <w:r>
        <w:rPr>
          <w:lang w:val="en-US"/>
        </w:rPr>
        <w:tab/>
        <w:t>15.0</w:t>
      </w:r>
      <w:r>
        <w:rPr>
          <w:lang w:val="en-US"/>
        </w:rPr>
        <w:tab/>
        <w:t>Y</w:t>
      </w:r>
      <w:r>
        <w:rPr>
          <w:lang w:val="en-US"/>
        </w:rPr>
        <w:tab/>
        <w:t>14.0” – X dimension is set to be 15.0 Å, Y dimension is set to be 14.0 Å.</w:t>
      </w:r>
    </w:p>
    <w:p w14:paraId="2F77135B" w14:textId="77777777" w:rsidR="00B235F0" w:rsidRDefault="00B235F0" w:rsidP="00B235F0">
      <w:pPr>
        <w:spacing w:after="0"/>
        <w:jc w:val="both"/>
        <w:rPr>
          <w:lang w:val="en-US"/>
        </w:rPr>
      </w:pPr>
      <w:r>
        <w:rPr>
          <w:lang w:val="en-US"/>
        </w:rPr>
        <w:t>In this format, inside the quotation marks 4 values must be set: character “X” (or “Y”), value (real) of the supercell in the dimension specified, character “Y” (or “X”), value (real) of the supercell in the dimension specified.</w:t>
      </w:r>
    </w:p>
    <w:p w14:paraId="062E5EE2" w14:textId="77777777" w:rsidR="00B235F0" w:rsidRDefault="00B235F0" w:rsidP="00B235F0">
      <w:pPr>
        <w:spacing w:after="0"/>
        <w:jc w:val="both"/>
        <w:rPr>
          <w:lang w:val="en-US"/>
        </w:rPr>
      </w:pPr>
      <w:r>
        <w:rPr>
          <w:lang w:val="en-US"/>
        </w:rPr>
        <w:t>If this specifier is used, the next lines must define the following parameters:</w:t>
      </w:r>
    </w:p>
    <w:p w14:paraId="3BFAA8E4" w14:textId="77777777" w:rsidR="00B235F0" w:rsidRDefault="00B235F0" w:rsidP="00B235F0">
      <w:pPr>
        <w:spacing w:after="0"/>
        <w:jc w:val="both"/>
        <w:rPr>
          <w:lang w:val="en-US"/>
        </w:rPr>
      </w:pPr>
      <w:r>
        <w:rPr>
          <w:lang w:val="en-US"/>
        </w:rPr>
        <w:t>Element name from the periodic table (character); density (real) [g/cm</w:t>
      </w:r>
      <w:r w:rsidRPr="00A672F7">
        <w:rPr>
          <w:vertAlign w:val="superscript"/>
          <w:lang w:val="en-US"/>
        </w:rPr>
        <w:t>3</w:t>
      </w:r>
      <w:r>
        <w:rPr>
          <w:lang w:val="en-US"/>
        </w:rPr>
        <w:t>]; number of atoms (integer)</w:t>
      </w:r>
    </w:p>
    <w:p w14:paraId="1A2E13CA" w14:textId="77777777" w:rsidR="00B235F0" w:rsidRDefault="00B235F0" w:rsidP="00B235F0">
      <w:pPr>
        <w:spacing w:after="0"/>
        <w:jc w:val="both"/>
        <w:rPr>
          <w:lang w:val="en-US"/>
        </w:rPr>
      </w:pPr>
      <w:r>
        <w:rPr>
          <w:lang w:val="en-US"/>
        </w:rPr>
        <w:t>E.g., for a single aluminum cell with 100 atoms, one should write:</w:t>
      </w:r>
    </w:p>
    <w:p w14:paraId="74B9E181" w14:textId="77777777" w:rsidR="00B235F0" w:rsidRDefault="00B235F0" w:rsidP="00B235F0">
      <w:pPr>
        <w:spacing w:after="0"/>
        <w:jc w:val="both"/>
        <w:rPr>
          <w:lang w:val="en-US"/>
        </w:rPr>
      </w:pPr>
      <w:r>
        <w:rPr>
          <w:lang w:val="en-US"/>
        </w:rPr>
        <w:t>Al</w:t>
      </w:r>
      <w:r>
        <w:rPr>
          <w:lang w:val="en-US"/>
        </w:rPr>
        <w:tab/>
        <w:t>2.7</w:t>
      </w:r>
      <w:r>
        <w:rPr>
          <w:lang w:val="en-US"/>
        </w:rPr>
        <w:tab/>
        <w:t>100</w:t>
      </w:r>
    </w:p>
    <w:p w14:paraId="1A0D09C0" w14:textId="77777777" w:rsidR="00B235F0" w:rsidRDefault="00B235F0" w:rsidP="00B235F0">
      <w:pPr>
        <w:spacing w:after="0"/>
        <w:jc w:val="both"/>
        <w:rPr>
          <w:lang w:val="en-US"/>
        </w:rPr>
      </w:pPr>
      <w:r>
        <w:rPr>
          <w:lang w:val="en-US"/>
        </w:rPr>
        <w:t>For a multilayer system, containing Al (100 atoms) and Cu (80 atoms) layers, the following should be set:</w:t>
      </w:r>
    </w:p>
    <w:p w14:paraId="013BD635" w14:textId="77777777" w:rsidR="00B235F0" w:rsidRDefault="00B235F0" w:rsidP="00B235F0">
      <w:pPr>
        <w:spacing w:after="0"/>
        <w:jc w:val="both"/>
        <w:rPr>
          <w:lang w:val="en-US"/>
        </w:rPr>
      </w:pPr>
      <w:r>
        <w:rPr>
          <w:lang w:val="en-US"/>
        </w:rPr>
        <w:t>Al</w:t>
      </w:r>
      <w:r>
        <w:rPr>
          <w:lang w:val="en-US"/>
        </w:rPr>
        <w:tab/>
        <w:t>2.7</w:t>
      </w:r>
      <w:r>
        <w:rPr>
          <w:lang w:val="en-US"/>
        </w:rPr>
        <w:tab/>
        <w:t>100</w:t>
      </w:r>
    </w:p>
    <w:p w14:paraId="6F955F5B" w14:textId="77777777" w:rsidR="00B235F0" w:rsidRDefault="00B235F0" w:rsidP="00B235F0">
      <w:pPr>
        <w:spacing w:after="0"/>
        <w:jc w:val="both"/>
        <w:rPr>
          <w:lang w:val="en-US"/>
        </w:rPr>
      </w:pPr>
      <w:r>
        <w:rPr>
          <w:lang w:val="en-US"/>
        </w:rPr>
        <w:t>Cu</w:t>
      </w:r>
      <w:r>
        <w:rPr>
          <w:lang w:val="en-US"/>
        </w:rPr>
        <w:tab/>
        <w:t>8.96</w:t>
      </w:r>
      <w:r>
        <w:rPr>
          <w:lang w:val="en-US"/>
        </w:rPr>
        <w:tab/>
        <w:t>80</w:t>
      </w:r>
    </w:p>
    <w:p w14:paraId="5078176D" w14:textId="77777777" w:rsidR="00B235F0" w:rsidRDefault="00B235F0" w:rsidP="00B235F0">
      <w:pPr>
        <w:jc w:val="both"/>
        <w:rPr>
          <w:lang w:val="en-US"/>
        </w:rPr>
      </w:pPr>
      <w:r>
        <w:rPr>
          <w:lang w:val="en-US"/>
        </w:rPr>
        <w:t xml:space="preserve">The layers will be stacked along Z direction. </w:t>
      </w:r>
    </w:p>
    <w:p w14:paraId="2A278F3C" w14:textId="77777777" w:rsidR="00B235F0" w:rsidRDefault="00B235F0" w:rsidP="00B235F0">
      <w:pPr>
        <w:jc w:val="both"/>
        <w:rPr>
          <w:lang w:val="en-US"/>
        </w:rPr>
      </w:pPr>
      <w:r>
        <w:rPr>
          <w:lang w:val="en-US"/>
        </w:rPr>
        <w:t xml:space="preserve">The elements set in this file </w:t>
      </w:r>
      <w:r w:rsidRPr="00A672F7">
        <w:rPr>
          <w:i/>
          <w:iCs/>
          <w:lang w:val="en-US"/>
        </w:rPr>
        <w:t>must</w:t>
      </w:r>
      <w:r>
        <w:rPr>
          <w:lang w:val="en-US"/>
        </w:rPr>
        <w:t xml:space="preserve"> be included in the chemical formula set in the INPUT_MATERIAL.txt file (see above).</w:t>
      </w:r>
    </w:p>
    <w:p w14:paraId="4AAEB415" w14:textId="77777777" w:rsidR="00B235F0" w:rsidRDefault="00B235F0" w:rsidP="00B235F0">
      <w:pPr>
        <w:jc w:val="both"/>
        <w:rPr>
          <w:lang w:val="en-US"/>
        </w:rPr>
      </w:pPr>
      <w:r>
        <w:rPr>
          <w:lang w:val="en-US"/>
        </w:rPr>
        <w:t>Note that the XYZ file sets a “unit cell”, and a supercell will be constructed, according to the number of images set in the NUMERICAL_PARAMETERS.txt file.</w:t>
      </w:r>
    </w:p>
    <w:p w14:paraId="2B3F67D1" w14:textId="77777777" w:rsidR="00B235F0" w:rsidRDefault="00B235F0" w:rsidP="00B235F0">
      <w:pPr>
        <w:jc w:val="both"/>
        <w:rPr>
          <w:lang w:val="en-US"/>
        </w:rPr>
      </w:pPr>
      <w:r>
        <w:rPr>
          <w:lang w:val="en-US"/>
        </w:rPr>
        <w:t>Note #2: similar to setting a molecular in water, such random placing of atoms requires two-step relaxation: first, quenching to the ground state is required, after that, setting the required temperature (e.g., room temperature) may be done with help of Berendsen thermostat.</w:t>
      </w:r>
    </w:p>
    <w:p w14:paraId="47BEA5AB" w14:textId="3F3F2FE3" w:rsidR="00580791" w:rsidRDefault="002412E7" w:rsidP="002412E7">
      <w:pPr>
        <w:pStyle w:val="Heading3"/>
        <w:numPr>
          <w:ilvl w:val="2"/>
          <w:numId w:val="5"/>
        </w:numPr>
      </w:pPr>
      <w:bookmarkStart w:id="53" w:name="_Toc135729413"/>
      <w:r w:rsidRPr="00580791">
        <w:t>Unit_cell_atom_relative_coordinates.txt</w:t>
      </w:r>
      <w:r>
        <w:t xml:space="preserve"> </w:t>
      </w:r>
      <w:r w:rsidRPr="002412E7">
        <w:rPr>
          <w:color w:val="8DB3E2" w:themeColor="text2" w:themeTint="66"/>
        </w:rPr>
        <w:t>and</w:t>
      </w:r>
      <w:r>
        <w:t xml:space="preserve"> </w:t>
      </w:r>
      <w:r w:rsidRPr="00580791">
        <w:t>Unit_cell_equilibrium.txt</w:t>
      </w:r>
      <w:bookmarkEnd w:id="53"/>
    </w:p>
    <w:p w14:paraId="77E67E97" w14:textId="3C9B5EAD" w:rsidR="00060917" w:rsidRDefault="00580791" w:rsidP="0051236B">
      <w:pPr>
        <w:jc w:val="both"/>
      </w:pPr>
      <w:r>
        <w:t>Th</w:t>
      </w:r>
      <w:r w:rsidR="002412E7">
        <w:t>e</w:t>
      </w:r>
      <w:r>
        <w:t xml:space="preserve"> file </w:t>
      </w:r>
      <w:r w:rsidR="002412E7" w:rsidRPr="002412E7">
        <w:rPr>
          <w:color w:val="8DB3E2" w:themeColor="text2" w:themeTint="66"/>
        </w:rPr>
        <w:t>Unit_cell_atom_relative_coordinates.txt</w:t>
      </w:r>
      <w:r w:rsidR="002412E7">
        <w:t xml:space="preserve"> </w:t>
      </w:r>
      <w:r>
        <w:t>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572812">
        <w:t xml:space="preserve">Figure </w:t>
      </w:r>
      <w:r w:rsidR="00572812">
        <w:rPr>
          <w:noProof/>
        </w:rPr>
        <w:t>VIII</w:t>
      </w:r>
      <w:r w:rsidR="00572812">
        <w:t>.</w:t>
      </w:r>
      <w:r w:rsidR="00572812">
        <w:rPr>
          <w:noProof/>
        </w:rPr>
        <w:t>21</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lastRenderedPageBreak/>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r w:rsidR="00580791" w:rsidRPr="00580791">
        <w:rPr>
          <w:i/>
        </w:rPr>
        <w:t>S</w:t>
      </w:r>
      <w:r w:rsidR="00580791" w:rsidRPr="00580791">
        <w:rPr>
          <w:i/>
          <w:vertAlign w:val="subscript"/>
        </w:rPr>
        <w:t>x</w:t>
      </w:r>
      <w:r w:rsidR="00580791" w:rsidRPr="00580791">
        <w:rPr>
          <w:i/>
        </w:rPr>
        <w:t>, S</w:t>
      </w:r>
      <w:r w:rsidR="00580791" w:rsidRPr="00580791">
        <w:rPr>
          <w:i/>
          <w:vertAlign w:val="subscript"/>
        </w:rPr>
        <w:t>y</w:t>
      </w:r>
      <w:r w:rsidR="00580791" w:rsidRPr="00580791">
        <w:rPr>
          <w:i/>
        </w:rPr>
        <w:t>, S</w:t>
      </w:r>
      <w:r w:rsidR="00580791" w:rsidRPr="00580791">
        <w:rPr>
          <w:i/>
          <w:vertAlign w:val="subscript"/>
        </w:rPr>
        <w:t>z</w:t>
      </w:r>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1AA6DD8D" w:rsidR="00580791" w:rsidRDefault="00580791" w:rsidP="00580791">
      <w:pPr>
        <w:pStyle w:val="Caption"/>
      </w:pPr>
      <w:bookmarkStart w:id="54" w:name="_Ref413320483"/>
      <w:r>
        <w:t xml:space="preserve">Figure </w:t>
      </w:r>
      <w:r w:rsidR="004271B4">
        <w:fldChar w:fldCharType="begin"/>
      </w:r>
      <w:r w:rsidR="004271B4">
        <w:instrText xml:space="preserve"> STYLEREF 1 \s </w:instrText>
      </w:r>
      <w:r w:rsidR="004271B4">
        <w:fldChar w:fldCharType="separate"/>
      </w:r>
      <w:r w:rsidR="00572812">
        <w:rPr>
          <w:noProof/>
        </w:rPr>
        <w:t>VIII</w:t>
      </w:r>
      <w:r w:rsidR="004271B4">
        <w:rPr>
          <w:noProof/>
        </w:rPr>
        <w:fldChar w:fldCharType="end"/>
      </w:r>
      <w:r w:rsidR="008F65B0">
        <w:t>.</w:t>
      </w:r>
      <w:r w:rsidR="004271B4">
        <w:fldChar w:fldCharType="begin"/>
      </w:r>
      <w:r w:rsidR="004271B4">
        <w:instrText xml:space="preserve"> SEQ Figure \* ARABIC \s 1 </w:instrText>
      </w:r>
      <w:r w:rsidR="004271B4">
        <w:fldChar w:fldCharType="separate"/>
      </w:r>
      <w:r w:rsidR="00572812">
        <w:rPr>
          <w:noProof/>
        </w:rPr>
        <w:t>21</w:t>
      </w:r>
      <w:r w:rsidR="004271B4">
        <w:rPr>
          <w:noProof/>
        </w:rPr>
        <w:fldChar w:fldCharType="end"/>
      </w:r>
      <w:bookmarkEnd w:id="54"/>
      <w:r>
        <w:t xml:space="preserve"> File </w:t>
      </w:r>
      <w:r w:rsidRPr="00580791">
        <w:t>Unit_cell_atom_relative_coordinates.txt</w:t>
      </w:r>
      <w:r w:rsidR="00585723">
        <w:t xml:space="preserve"> for </w:t>
      </w:r>
      <w:r w:rsidR="00403B1D">
        <w:t>GaAs</w:t>
      </w:r>
      <w:r w:rsidR="00585723">
        <w:t>.</w:t>
      </w:r>
    </w:p>
    <w:p w14:paraId="46A96215" w14:textId="6046DA2E" w:rsidR="002412E7" w:rsidRDefault="002412E7" w:rsidP="002412E7">
      <w:pPr>
        <w:jc w:val="both"/>
      </w:pPr>
      <w:r>
        <w:t xml:space="preserve">The file </w:t>
      </w:r>
      <w:r w:rsidRPr="002412E7">
        <w:rPr>
          <w:color w:val="8DB3E2" w:themeColor="text2" w:themeTint="66"/>
        </w:rPr>
        <w:t>Unit_cell_equilibrium.txt</w:t>
      </w:r>
      <w:r>
        <w:t xml:space="preserve"> contains the initial vectors of the unit cell in angstroms [A], to be later evolved according to the Parrinello-Rahman method </w:t>
      </w:r>
      <w:r>
        <w:fldChar w:fldCharType="begin" w:fldLock="1"/>
      </w:r>
      <w: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fldChar w:fldCharType="separate"/>
      </w:r>
      <w:r w:rsidRPr="005B1C9E">
        <w:rPr>
          <w:noProof/>
        </w:rPr>
        <w:t>[27]</w:t>
      </w:r>
      <w:r>
        <w:fldChar w:fldCharType="end"/>
      </w:r>
      <w:r>
        <w:t xml:space="preserve"> (for P=const simulation). The file contains three vectors (as columns), see </w:t>
      </w:r>
      <w:r>
        <w:fldChar w:fldCharType="begin"/>
      </w:r>
      <w:r>
        <w:instrText xml:space="preserve"> REF _Ref413320289 \h </w:instrText>
      </w:r>
      <w:r>
        <w:fldChar w:fldCharType="separate"/>
      </w:r>
      <w:r w:rsidR="00572812">
        <w:t xml:space="preserve">Figure </w:t>
      </w:r>
      <w:r w:rsidR="00572812">
        <w:rPr>
          <w:noProof/>
        </w:rPr>
        <w:t>VIII</w:t>
      </w:r>
      <w:r w:rsidR="00572812">
        <w:t>.</w:t>
      </w:r>
      <w:r w:rsidR="00572812">
        <w:rPr>
          <w:noProof/>
        </w:rPr>
        <w:t>22</w:t>
      </w:r>
      <w:r>
        <w:fldChar w:fldCharType="end"/>
      </w:r>
      <w:r>
        <w:t>.</w:t>
      </w:r>
    </w:p>
    <w:p w14:paraId="6B24A681" w14:textId="77777777" w:rsidR="002412E7" w:rsidRDefault="002412E7" w:rsidP="002412E7">
      <w:r>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27D364B6" w:rsidR="002412E7" w:rsidRPr="00580791" w:rsidRDefault="002412E7" w:rsidP="002412E7">
      <w:pPr>
        <w:pStyle w:val="Caption"/>
      </w:pPr>
      <w:bookmarkStart w:id="55" w:name="_Ref413320289"/>
      <w:r>
        <w:t xml:space="preserve">Figure </w:t>
      </w:r>
      <w:fldSimple w:instr=" STYLEREF 1 \s ">
        <w:r w:rsidR="00572812">
          <w:rPr>
            <w:noProof/>
          </w:rPr>
          <w:t>VIII</w:t>
        </w:r>
      </w:fldSimple>
      <w:r>
        <w:t>.</w:t>
      </w:r>
      <w:fldSimple w:instr=" SEQ Figure \* ARABIC \s 1 ">
        <w:r w:rsidR="00572812">
          <w:rPr>
            <w:noProof/>
          </w:rPr>
          <w:t>22</w:t>
        </w:r>
      </w:fldSimple>
      <w:bookmarkEnd w:id="55"/>
      <w:r>
        <w:t xml:space="preserve"> File Unit_cell_equilibrium.txt</w:t>
      </w:r>
      <w:r>
        <w:rPr>
          <w:noProof/>
        </w:rPr>
        <w:t xml:space="preserve">  for silicon</w:t>
      </w:r>
    </w:p>
    <w:p w14:paraId="717278D3" w14:textId="77777777" w:rsidR="000703FA" w:rsidRPr="00EC0BC1" w:rsidRDefault="000703FA" w:rsidP="000703FA">
      <w:pPr>
        <w:pStyle w:val="ListParagraph"/>
        <w:jc w:val="both"/>
      </w:pPr>
    </w:p>
    <w:p w14:paraId="351A50B2" w14:textId="77777777" w:rsidR="00895839" w:rsidRDefault="00895839" w:rsidP="00533F37">
      <w:pPr>
        <w:pStyle w:val="Heading3"/>
        <w:numPr>
          <w:ilvl w:val="0"/>
          <w:numId w:val="42"/>
        </w:numPr>
      </w:pPr>
      <w:bookmarkStart w:id="56" w:name="_Toc135729414"/>
      <w:r>
        <w:t xml:space="preserve">File </w:t>
      </w:r>
      <w:r w:rsidR="000703FA">
        <w:t>[</w:t>
      </w:r>
      <w:r w:rsidR="000703FA" w:rsidRPr="00C60E9E">
        <w:rPr>
          <w:i/>
        </w:rPr>
        <w:t>Material</w:t>
      </w:r>
      <w:r w:rsidR="000703FA">
        <w:t>]</w:t>
      </w:r>
      <w:r w:rsidRPr="00895839">
        <w:t>.cdf</w:t>
      </w:r>
      <w:bookmarkEnd w:id="56"/>
    </w:p>
    <w:p w14:paraId="4D969EBF" w14:textId="62EEC6F7"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572812">
        <w:t xml:space="preserve">Figure </w:t>
      </w:r>
      <w:r w:rsidR="00572812">
        <w:rPr>
          <w:noProof/>
        </w:rPr>
        <w:t>VIII</w:t>
      </w:r>
      <w:r w:rsidR="00572812">
        <w:t>.</w:t>
      </w:r>
      <w:r w:rsidR="00572812">
        <w:rPr>
          <w:noProof/>
        </w:rPr>
        <w:t>23</w:t>
      </w:r>
      <w:r w:rsidR="003102EF">
        <w:fldChar w:fldCharType="end"/>
      </w:r>
      <w:r>
        <w:t>.</w:t>
      </w:r>
      <w:r w:rsidR="006C4E96">
        <w:t xml:space="preserve"> Only used if the cdf-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63176E4C" w:rsidR="00895839" w:rsidRPr="00895839" w:rsidRDefault="00895839" w:rsidP="00895839">
      <w:pPr>
        <w:pStyle w:val="Caption"/>
      </w:pPr>
      <w:bookmarkStart w:id="57" w:name="_Ref413320797"/>
      <w:r>
        <w:t xml:space="preserve">Figure </w:t>
      </w:r>
      <w:r w:rsidR="004271B4">
        <w:fldChar w:fldCharType="begin"/>
      </w:r>
      <w:r w:rsidR="004271B4">
        <w:instrText xml:space="preserve"> STYLEREF 1 \s </w:instrText>
      </w:r>
      <w:r w:rsidR="004271B4">
        <w:fldChar w:fldCharType="separate"/>
      </w:r>
      <w:r w:rsidR="00572812">
        <w:rPr>
          <w:noProof/>
        </w:rPr>
        <w:t>VIII</w:t>
      </w:r>
      <w:r w:rsidR="004271B4">
        <w:rPr>
          <w:noProof/>
        </w:rPr>
        <w:fldChar w:fldCharType="end"/>
      </w:r>
      <w:r w:rsidR="008F65B0">
        <w:t>.</w:t>
      </w:r>
      <w:r w:rsidR="004271B4">
        <w:fldChar w:fldCharType="begin"/>
      </w:r>
      <w:r w:rsidR="004271B4">
        <w:instrText xml:space="preserve"> SEQ Figure \* ARABIC \s 1 </w:instrText>
      </w:r>
      <w:r w:rsidR="004271B4">
        <w:fldChar w:fldCharType="separate"/>
      </w:r>
      <w:r w:rsidR="00572812">
        <w:rPr>
          <w:noProof/>
        </w:rPr>
        <w:t>23</w:t>
      </w:r>
      <w:r w:rsidR="004271B4">
        <w:rPr>
          <w:noProof/>
        </w:rPr>
        <w:fldChar w:fldCharType="end"/>
      </w:r>
      <w:bookmarkEnd w:id="57"/>
      <w:r>
        <w:t xml:space="preserve"> </w:t>
      </w:r>
      <w:r w:rsidR="000703FA">
        <w:t>Example f</w:t>
      </w:r>
      <w:r>
        <w:t>ile [</w:t>
      </w:r>
      <w:r w:rsidRPr="00C60E9E">
        <w:rPr>
          <w:i/>
        </w:rPr>
        <w:t>Material</w:t>
      </w:r>
      <w:r>
        <w:t>].cdf</w:t>
      </w:r>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lastRenderedPageBreak/>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t>Shell designator according to the EADL</w:t>
      </w:r>
      <w:r w:rsidRPr="00E021B5">
        <w:rPr>
          <w:rStyle w:val="FootnoteReference"/>
        </w:rPr>
        <w:footnoteReference w:id="21"/>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lastRenderedPageBreak/>
        <w:t xml:space="preserve">In case if one uses BEB cross sections (by setting EADL option in the input file NUMERICAL_PARAMETERS.txt), the file </w:t>
      </w:r>
      <w:r w:rsidRPr="00631580">
        <w:t>[</w:t>
      </w:r>
      <w:r w:rsidRPr="00C60E9E">
        <w:rPr>
          <w:i/>
        </w:rPr>
        <w:t>Material</w:t>
      </w:r>
      <w:r w:rsidRPr="00631580">
        <w:t>].cdf</w:t>
      </w:r>
      <w:r w:rsidR="00A62073">
        <w:t xml:space="preserve"> is not necessary. And vice versa</w:t>
      </w:r>
      <w:r>
        <w:t>, if you do not have cdf data and the corresponding file, switch to the EADL option for the cross sections.</w:t>
      </w:r>
    </w:p>
    <w:p w14:paraId="72859437" w14:textId="77777777" w:rsidR="00D8623F" w:rsidRDefault="00D8623F" w:rsidP="00533F37">
      <w:pPr>
        <w:pStyle w:val="Heading3"/>
        <w:numPr>
          <w:ilvl w:val="0"/>
          <w:numId w:val="43"/>
        </w:numPr>
      </w:pPr>
      <w:bookmarkStart w:id="58" w:name="_Toc135729415"/>
      <w:r>
        <w:t>File</w:t>
      </w:r>
      <w:r w:rsidR="002538EB">
        <w:t>s</w:t>
      </w:r>
      <w:r>
        <w:t xml:space="preserve"> with electron mean free paths</w:t>
      </w:r>
      <w:bookmarkEnd w:id="58"/>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represents the atomic species (Si, C, Ga, As…); [</w:t>
      </w:r>
      <w:r w:rsidRPr="00B83B21">
        <w:rPr>
          <w:i/>
        </w:rPr>
        <w:t>CS</w:t>
      </w:r>
      <w:r>
        <w:t>] represents within which formalism the cross section (and, correspondingly, mean free path) is calculated: CDF or BEB; [</w:t>
      </w:r>
      <w:r w:rsidRPr="00D8623F">
        <w:rPr>
          <w:i/>
        </w:rPr>
        <w:t>Ip</w:t>
      </w:r>
      <w:r>
        <w:t>] is the ionization potential of the shell, t</w:t>
      </w:r>
      <w:r w:rsidR="00D8623F">
        <w:t xml:space="preserve">he </w:t>
      </w:r>
      <w:r>
        <w:t xml:space="preserve">given value of </w:t>
      </w:r>
      <w:r w:rsidR="00D8623F" w:rsidRPr="00D8623F">
        <w:rPr>
          <w:i/>
        </w:rPr>
        <w:t>Ip</w:t>
      </w:r>
      <w:r w:rsidR="00D8623F">
        <w:t xml:space="preserve"> must coincide with the ionization potential specified in the cdf-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parameters or the cdf,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the code also informs you about the corresponding sum-rules for the cdf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533F37">
      <w:pPr>
        <w:pStyle w:val="Heading3"/>
        <w:numPr>
          <w:ilvl w:val="0"/>
          <w:numId w:val="44"/>
        </w:numPr>
      </w:pPr>
      <w:bookmarkStart w:id="59" w:name="_Toc135729416"/>
      <w:r w:rsidRPr="00C824C0">
        <w:t>Files with photon attenuation lengths</w:t>
      </w:r>
      <w:bookmarkEnd w:id="59"/>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In case of given cdf, the photon attenuation lengths (mean free paths) are calculated from the cdf;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533F37">
      <w:pPr>
        <w:pStyle w:val="Heading3"/>
        <w:numPr>
          <w:ilvl w:val="0"/>
          <w:numId w:val="44"/>
        </w:numPr>
      </w:pPr>
      <w:bookmarkStart w:id="60" w:name="_Toc135729417"/>
      <w:r>
        <w:t>K-points grid</w:t>
      </w:r>
      <w:bookmarkEnd w:id="60"/>
    </w:p>
    <w:p w14:paraId="7A5FDB1E" w14:textId="00A9126E"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k</w:t>
      </w:r>
      <w:r w:rsidRPr="00402142">
        <w:rPr>
          <w:vertAlign w:val="subscript"/>
        </w:rPr>
        <w:t>x</w:t>
      </w:r>
      <w:r>
        <w:t>, k</w:t>
      </w:r>
      <w:r w:rsidRPr="00402142">
        <w:rPr>
          <w:vertAlign w:val="subscript"/>
        </w:rPr>
        <w:t>y</w:t>
      </w:r>
      <w:r>
        <w:t>, k</w:t>
      </w:r>
      <w:r w:rsidRPr="00402142">
        <w:rPr>
          <w:vertAlign w:val="subscript"/>
        </w:rPr>
        <w:t>z</w:t>
      </w:r>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572812">
        <w:t xml:space="preserve">Figure </w:t>
      </w:r>
      <w:r w:rsidR="00572812">
        <w:rPr>
          <w:noProof/>
        </w:rPr>
        <w:t>VIII</w:t>
      </w:r>
      <w:r w:rsidR="00572812">
        <w:t>.</w:t>
      </w:r>
      <w:r w:rsidR="00572812">
        <w:rPr>
          <w:noProof/>
        </w:rPr>
        <w:t>24</w:t>
      </w:r>
      <w:r w:rsidR="003102EF">
        <w:fldChar w:fldCharType="end"/>
      </w:r>
      <w:r>
        <w:t>.</w:t>
      </w:r>
    </w:p>
    <w:p w14:paraId="4A65FD64" w14:textId="7FE6EA99" w:rsidR="00402142" w:rsidRDefault="00402142" w:rsidP="00402142">
      <w:pPr>
        <w:jc w:val="both"/>
      </w:pPr>
      <w:r>
        <w:t>If no such a file present, the M</w:t>
      </w:r>
      <w:r w:rsidR="0071513E">
        <w:t>o</w:t>
      </w:r>
      <w:r>
        <w:t>nkhors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3731DE8B" w:rsidR="00402142" w:rsidRPr="00C824C0" w:rsidRDefault="00402142" w:rsidP="00402142">
      <w:pPr>
        <w:pStyle w:val="Caption"/>
      </w:pPr>
      <w:bookmarkStart w:id="61" w:name="_Ref435220"/>
      <w:r>
        <w:t xml:space="preserve">Figure </w:t>
      </w:r>
      <w:r w:rsidR="004271B4">
        <w:fldChar w:fldCharType="begin"/>
      </w:r>
      <w:r w:rsidR="004271B4">
        <w:instrText xml:space="preserve"> STYLEREF 1 \s </w:instrText>
      </w:r>
      <w:r w:rsidR="004271B4">
        <w:fldChar w:fldCharType="separate"/>
      </w:r>
      <w:r w:rsidR="00572812">
        <w:rPr>
          <w:noProof/>
        </w:rPr>
        <w:t>VIII</w:t>
      </w:r>
      <w:r w:rsidR="004271B4">
        <w:rPr>
          <w:noProof/>
        </w:rPr>
        <w:fldChar w:fldCharType="end"/>
      </w:r>
      <w:r w:rsidR="008F65B0">
        <w:t>.</w:t>
      </w:r>
      <w:r w:rsidR="004271B4">
        <w:fldChar w:fldCharType="begin"/>
      </w:r>
      <w:r w:rsidR="004271B4">
        <w:instrText xml:space="preserve"> SEQ Figure \* ARABIC \s 1 </w:instrText>
      </w:r>
      <w:r w:rsidR="004271B4">
        <w:fldChar w:fldCharType="separate"/>
      </w:r>
      <w:r w:rsidR="00572812">
        <w:rPr>
          <w:noProof/>
        </w:rPr>
        <w:t>24</w:t>
      </w:r>
      <w:r w:rsidR="004271B4">
        <w:rPr>
          <w:noProof/>
        </w:rPr>
        <w:fldChar w:fldCharType="end"/>
      </w:r>
      <w:bookmarkEnd w:id="61"/>
      <w:r>
        <w:t>. Example of k_grid.dat file</w:t>
      </w:r>
    </w:p>
    <w:p w14:paraId="7D23F4E3" w14:textId="77777777" w:rsidR="002538EB" w:rsidRDefault="002538EB" w:rsidP="00533F37">
      <w:pPr>
        <w:pStyle w:val="Heading1"/>
        <w:numPr>
          <w:ilvl w:val="0"/>
          <w:numId w:val="28"/>
        </w:numPr>
      </w:pPr>
      <w:bookmarkStart w:id="62" w:name="_Toc135729418"/>
      <w:r>
        <w:t>Output Files</w:t>
      </w:r>
      <w:bookmarkEnd w:id="62"/>
    </w:p>
    <w:p w14:paraId="6776ACA3" w14:textId="77777777" w:rsidR="002538EB" w:rsidRDefault="002538EB" w:rsidP="002538EB">
      <w:r>
        <w:t>XTANT produces a number of output files.</w:t>
      </w:r>
    </w:p>
    <w:p w14:paraId="4EC9D2F0" w14:textId="77777777" w:rsidR="002538EB" w:rsidRDefault="002538EB" w:rsidP="00533F37">
      <w:pPr>
        <w:pStyle w:val="Heading2"/>
        <w:numPr>
          <w:ilvl w:val="0"/>
          <w:numId w:val="11"/>
        </w:numPr>
      </w:pPr>
      <w:bookmarkStart w:id="63" w:name="_Toc135729419"/>
      <w:r w:rsidRPr="00054540">
        <w:rPr>
          <w:rFonts w:eastAsiaTheme="minorHAnsi"/>
        </w:rPr>
        <w:lastRenderedPageBreak/>
        <w:t>OUTPUT_Error_log.dat</w:t>
      </w:r>
      <w:bookmarkEnd w:id="63"/>
      <w:r>
        <w:t xml:space="preserve"> </w:t>
      </w:r>
    </w:p>
    <w:p w14:paraId="2FAE2658" w14:textId="77777777" w:rsidR="002538EB" w:rsidRDefault="002538EB" w:rsidP="00E34890">
      <w:pPr>
        <w:jc w:val="both"/>
      </w:pPr>
      <w:r>
        <w:t>file must be empty if there was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533F37">
      <w:pPr>
        <w:pStyle w:val="Heading2"/>
        <w:numPr>
          <w:ilvl w:val="0"/>
          <w:numId w:val="11"/>
        </w:numPr>
      </w:pPr>
      <w:bookmarkStart w:id="64" w:name="_Toc135729420"/>
      <w:r w:rsidRPr="00054540">
        <w:rPr>
          <w:rFonts w:eastAsiaTheme="minorHAnsi"/>
        </w:rPr>
        <w:t>OUTPUT_E</w:t>
      </w:r>
      <w:r>
        <w:rPr>
          <w:rFonts w:eastAsiaTheme="minorHAnsi"/>
        </w:rPr>
        <w:t>nergy</w:t>
      </w:r>
      <w:r w:rsidRPr="00054540">
        <w:rPr>
          <w:rFonts w:eastAsiaTheme="minorHAnsi"/>
        </w:rPr>
        <w:t>.dat</w:t>
      </w:r>
      <w:bookmarkEnd w:id="64"/>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5FF2908B" w:rsidR="001666AA" w:rsidRDefault="001666AA" w:rsidP="0026227C">
      <w:pPr>
        <w:jc w:val="both"/>
      </w:pPr>
      <w:r>
        <w:t>Column 1 is the nearest neighbour distance in [</w:t>
      </w:r>
      <w:r w:rsidR="00E430E1">
        <w:t>Å</w:t>
      </w:r>
      <w:r>
        <w:t>]</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94390C0" w:rsidR="001666AA" w:rsidRDefault="001666AA" w:rsidP="001666AA">
      <w:pPr>
        <w:jc w:val="both"/>
      </w:pPr>
      <w:r>
        <w:t>Column 4 is the attractive part of the energy [eV/atom]</w:t>
      </w:r>
    </w:p>
    <w:p w14:paraId="30151714" w14:textId="342D615C" w:rsidR="008C0C73" w:rsidRDefault="008C0C73" w:rsidP="001666AA">
      <w:pPr>
        <w:jc w:val="both"/>
      </w:pPr>
      <w:r>
        <w:t>Column 5 is the van der Waals contribution in [eV/atom]</w:t>
      </w:r>
    </w:p>
    <w:p w14:paraId="3EE69F81" w14:textId="3C92D3D6" w:rsidR="008C0C73" w:rsidRDefault="008C0C73" w:rsidP="008C0C73">
      <w:pPr>
        <w:jc w:val="both"/>
      </w:pPr>
      <w:r>
        <w:t>Column 6 is the ZBL potential in [eV/atom] (unused in real calculations but may be useful for creating repulsive potential or checking short-range potential)</w:t>
      </w:r>
    </w:p>
    <w:p w14:paraId="4BFCDE3D" w14:textId="77777777" w:rsidR="008C0C73" w:rsidRDefault="008C0C73" w:rsidP="001666AA">
      <w:pPr>
        <w:jc w:val="both"/>
      </w:pPr>
    </w:p>
    <w:p w14:paraId="3199D64A" w14:textId="77777777" w:rsidR="002538EB" w:rsidRDefault="002538EB" w:rsidP="00533F37">
      <w:pPr>
        <w:pStyle w:val="Heading2"/>
        <w:numPr>
          <w:ilvl w:val="0"/>
          <w:numId w:val="11"/>
        </w:numPr>
      </w:pPr>
      <w:bookmarkStart w:id="65" w:name="_Toc135729421"/>
      <w:r>
        <w:t>Directory OUTPUT_[</w:t>
      </w:r>
      <w:r w:rsidRPr="002538EB">
        <w:rPr>
          <w:i/>
        </w:rPr>
        <w:t>material</w:t>
      </w:r>
      <w:r>
        <w:t>]_hw=[</w:t>
      </w:r>
      <w:r w:rsidRPr="002538EB">
        <w:rPr>
          <w:i/>
        </w:rPr>
        <w:t>hw</w:t>
      </w:r>
      <w:r>
        <w:t>]_t=[</w:t>
      </w:r>
      <w:r w:rsidRPr="002538EB">
        <w:rPr>
          <w:i/>
        </w:rPr>
        <w:t>t</w:t>
      </w:r>
      <w:r>
        <w:t>]_F=[</w:t>
      </w:r>
      <w:r w:rsidRPr="002538EB">
        <w:rPr>
          <w:i/>
        </w:rPr>
        <w:t>F</w:t>
      </w:r>
      <w:r>
        <w:t>]</w:t>
      </w:r>
      <w:bookmarkEnd w:id="65"/>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2002EE34" w:rsidR="002538EB" w:rsidRDefault="002538EB" w:rsidP="002538EB">
      <w:r>
        <w:t>[</w:t>
      </w:r>
      <w:r w:rsidRPr="002538EB">
        <w:rPr>
          <w:i/>
        </w:rPr>
        <w:t>material</w:t>
      </w:r>
      <w:r>
        <w:t>] is the name of the material used (diamond, silicon</w:t>
      </w:r>
      <w:r w:rsidR="00C2554E">
        <w:t>, etc.</w:t>
      </w:r>
      <w:r>
        <w:t>)</w:t>
      </w:r>
      <w:r w:rsidR="00A73AEA">
        <w:t>. If the option “</w:t>
      </w:r>
      <w:r w:rsidR="00A73AEA" w:rsidRPr="00A73AEA">
        <w:t>water”</w:t>
      </w:r>
      <w:r w:rsidR="00A73AEA">
        <w:t xml:space="preserve"> was specified in the INPUT_MATERIAL file, then the name will be augmented with the words “in_water” (e.g. it will be </w:t>
      </w:r>
      <w:r w:rsidR="00A73AEA" w:rsidRPr="002538EB">
        <w:rPr>
          <w:i/>
        </w:rPr>
        <w:t>material</w:t>
      </w:r>
      <w:r w:rsidR="00A73AEA">
        <w:t xml:space="preserve"> = “diamond_in_water”)</w:t>
      </w:r>
    </w:p>
    <w:p w14:paraId="4E2C571C" w14:textId="77777777" w:rsidR="002538EB" w:rsidRDefault="002538EB" w:rsidP="002538EB">
      <w:r>
        <w:t>[</w:t>
      </w:r>
      <w:r w:rsidRPr="002538EB">
        <w:rPr>
          <w:i/>
        </w:rPr>
        <w:t>hw</w:t>
      </w:r>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lastRenderedPageBreak/>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hw=[</w:t>
      </w:r>
      <w:r w:rsidRPr="002538EB">
        <w:rPr>
          <w:i/>
        </w:rPr>
        <w:t>hw</w:t>
      </w:r>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Te=[</w:t>
      </w:r>
      <w:r w:rsidR="00F47155">
        <w:rPr>
          <w:i/>
        </w:rPr>
        <w:t>Te</w:t>
      </w:r>
      <w:r w:rsidR="00F47155">
        <w:t>]_Ta=[</w:t>
      </w:r>
      <w:r w:rsidR="00F47155">
        <w:rPr>
          <w:i/>
        </w:rPr>
        <w:t>Ta</w:t>
      </w:r>
      <w:r w:rsidR="00F47155">
        <w:t>]_[</w:t>
      </w:r>
      <w:r w:rsidR="00F47155" w:rsidRPr="00F47155">
        <w:rPr>
          <w:i/>
        </w:rPr>
        <w:t>coupling</w:t>
      </w:r>
      <w:r w:rsidR="00F47155">
        <w:t>]</w:t>
      </w:r>
      <w:r w:rsidR="00F47155" w:rsidRPr="00F47155">
        <w:rPr>
          <w:lang w:val="en-US"/>
        </w:rPr>
        <w:t xml:space="preserve">   where</w:t>
      </w:r>
    </w:p>
    <w:p w14:paraId="4136AAB4" w14:textId="0D895BBD" w:rsidR="00F47155" w:rsidRDefault="00F47155" w:rsidP="002362F3">
      <w:pPr>
        <w:jc w:val="both"/>
        <w:rPr>
          <w:lang w:val="en-US"/>
        </w:rPr>
      </w:pPr>
      <w:r>
        <w:rPr>
          <w:lang w:val="en-US"/>
        </w:rPr>
        <w:t>[</w:t>
      </w:r>
      <w:r w:rsidRPr="00F47155">
        <w:rPr>
          <w:i/>
          <w:lang w:val="en-US"/>
        </w:rPr>
        <w:t>Te</w:t>
      </w:r>
      <w:r>
        <w:rPr>
          <w:lang w:val="en-US"/>
        </w:rPr>
        <w:t>] is the initial electron temperature [K]</w:t>
      </w:r>
      <w:r w:rsidR="003E4FD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no_coupling” (if no electron-phonon coupling is included), or “with_coupling” if the nonadiabatic coupling is switched on.</w:t>
      </w:r>
    </w:p>
    <w:p w14:paraId="508404E5" w14:textId="77777777" w:rsidR="00F47155" w:rsidRDefault="00F47155" w:rsidP="00E34890">
      <w:pPr>
        <w:jc w:val="both"/>
        <w:rPr>
          <w:lang w:val="en-US"/>
        </w:rPr>
      </w:pPr>
      <w:r>
        <w:rPr>
          <w:lang w:val="en-US"/>
        </w:rPr>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hw=[</w:t>
      </w:r>
      <w:r w:rsidRPr="002538EB">
        <w:rPr>
          <w:i/>
        </w:rPr>
        <w:t>hw</w:t>
      </w:r>
      <w:r>
        <w:t>]_t=[</w:t>
      </w:r>
      <w:r w:rsidRPr="002538EB">
        <w:rPr>
          <w:i/>
        </w:rPr>
        <w:t>t</w:t>
      </w:r>
      <w:r>
        <w:t>]_F=[</w:t>
      </w:r>
      <w:r w:rsidRPr="002538EB">
        <w:rPr>
          <w:i/>
        </w:rPr>
        <w:t>F</w:t>
      </w:r>
      <w:r>
        <w:t>]_v1</w:t>
      </w:r>
    </w:p>
    <w:p w14:paraId="29EDDC63" w14:textId="77A37BE4"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rsidR="00A20294">
        <w:t xml:space="preserve">(or </w:t>
      </w:r>
      <w:r w:rsidR="00A20294" w:rsidRPr="00A20294">
        <w:rPr>
          <w:color w:val="1F497D" w:themeColor="text2"/>
        </w:rPr>
        <w:t>INPUT.txt</w:t>
      </w:r>
      <w:r w:rsidR="00A20294">
        <w:t xml:space="preserve">) </w:t>
      </w:r>
      <w:r>
        <w:t>and</w:t>
      </w:r>
      <w:r w:rsidR="00A20294">
        <w:t>, if exists,</w:t>
      </w:r>
      <w:r>
        <w:t xml:space="preserve"> </w:t>
      </w:r>
      <w:r w:rsidRPr="0062081D">
        <w:rPr>
          <w:color w:val="1F497D"/>
        </w:rPr>
        <w:t>NUMERICAL_PARAMETERS.txt</w:t>
      </w:r>
      <w:r w:rsidR="00A20294">
        <w:t xml:space="preserve"> </w:t>
      </w:r>
      <w:r w:rsidR="00321DA2">
        <w:t>for your records, and the</w:t>
      </w:r>
      <w:r w:rsidR="004D2AB4">
        <w:t xml:space="preserve"> file </w:t>
      </w:r>
    </w:p>
    <w:p w14:paraId="252C79A3" w14:textId="77777777" w:rsidR="004D2AB4" w:rsidRDefault="004D2AB4" w:rsidP="00E34890">
      <w:pPr>
        <w:jc w:val="both"/>
      </w:pPr>
      <w:r w:rsidRPr="00321DA2">
        <w:rPr>
          <w:color w:val="1F497D"/>
        </w:rPr>
        <w:t>!OUTPU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cdf-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533F37">
      <w:pPr>
        <w:pStyle w:val="Heading2"/>
        <w:numPr>
          <w:ilvl w:val="0"/>
          <w:numId w:val="11"/>
        </w:numPr>
      </w:pPr>
      <w:bookmarkStart w:id="66" w:name="_Toc135729422"/>
      <w:r>
        <w:t>Communication</w:t>
      </w:r>
      <w:r w:rsidR="00925D8A">
        <w:t xml:space="preserve"> with the program on-the-fly</w:t>
      </w:r>
      <w:bookmarkEnd w:id="66"/>
    </w:p>
    <w:p w14:paraId="1CA05A2A" w14:textId="2D932FB9" w:rsidR="00925D8A" w:rsidRDefault="00E636A3" w:rsidP="00925D8A">
      <w:pPr>
        <w:jc w:val="both"/>
      </w:pPr>
      <w:r>
        <w:t>In the output folder, XTANT</w:t>
      </w:r>
      <w:r w:rsidR="00925D8A">
        <w:t xml:space="preserve"> creates a text</w:t>
      </w:r>
      <w:r w:rsidR="00916BB5">
        <w:t xml:space="preserve"> </w:t>
      </w:r>
      <w:r w:rsidR="00925D8A">
        <w:t xml:space="preserve">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 :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r>
        <w:t>SAVEdt “number” : to change how often outputs are saved (type new number in [fs], e.g. SAVEdt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r>
        <w:t>MDdt “number” : to change the timestep of MD simulation (type new n</w:t>
      </w:r>
      <w:r w:rsidR="00932B8A">
        <w:t>umber in [fs], e.g. MDdt 0.01).</w:t>
      </w:r>
    </w:p>
    <w:p w14:paraId="54B10EE5" w14:textId="5A32E4D2" w:rsidR="003F7466" w:rsidRDefault="003F7466" w:rsidP="00B022FB">
      <w:pPr>
        <w:pStyle w:val="ListParagraph"/>
        <w:numPr>
          <w:ilvl w:val="0"/>
          <w:numId w:val="3"/>
        </w:numPr>
        <w:ind w:left="284" w:hanging="284"/>
        <w:jc w:val="both"/>
      </w:pPr>
      <w:r>
        <w:t>OMP “number” : to change the number of OpenMP threads in the parallel calculations (integer). Setting here zero or negative number will set the number of threads equal to the maximal number of threads on your machine.</w:t>
      </w:r>
    </w:p>
    <w:p w14:paraId="6D813257" w14:textId="536923C2" w:rsidR="00F83E4B" w:rsidRDefault="00F83E4B" w:rsidP="00B022FB">
      <w:pPr>
        <w:pStyle w:val="ListParagraph"/>
        <w:numPr>
          <w:ilvl w:val="0"/>
          <w:numId w:val="3"/>
        </w:numPr>
        <w:ind w:left="284" w:hanging="284"/>
        <w:jc w:val="both"/>
      </w:pPr>
      <w:r>
        <w:lastRenderedPageBreak/>
        <w:t>Thermostat_Ta “number” : to change the temperature of the atomic Berendsen thermostat. The number sets the new atomic temperature in [K]. Negative number switches off the atomic thermostat.</w:t>
      </w:r>
    </w:p>
    <w:p w14:paraId="7A896621" w14:textId="330870A8" w:rsidR="00F83E4B" w:rsidRDefault="00F83E4B" w:rsidP="00F83E4B">
      <w:pPr>
        <w:pStyle w:val="ListParagraph"/>
        <w:numPr>
          <w:ilvl w:val="0"/>
          <w:numId w:val="3"/>
        </w:numPr>
        <w:ind w:left="284" w:hanging="284"/>
        <w:jc w:val="both"/>
      </w:pPr>
      <w:r>
        <w:t xml:space="preserve">Thermostat_dt_a “number” : to change the characteristic </w:t>
      </w:r>
      <w:r w:rsidR="00D377F3">
        <w:t xml:space="preserve">time </w:t>
      </w:r>
      <w:r>
        <w:t>of the atomic Berendsen thermostat. The number sets the new characteristic time of the thermostat in [fs]. Negative number switches off the atomic thermostat.</w:t>
      </w:r>
    </w:p>
    <w:p w14:paraId="740BBF76" w14:textId="043BA18E" w:rsidR="00F83E4B" w:rsidRDefault="00F83E4B" w:rsidP="00F83E4B">
      <w:pPr>
        <w:pStyle w:val="ListParagraph"/>
        <w:numPr>
          <w:ilvl w:val="0"/>
          <w:numId w:val="3"/>
        </w:numPr>
        <w:ind w:left="284" w:hanging="284"/>
        <w:jc w:val="both"/>
      </w:pPr>
      <w:r>
        <w:t>Thermostat_Te “number” : to change the temperature of the electronic Berendsen thermostat. The number sets the new atomic temperature in [K]. Negative number switches off the electronic thermostat.</w:t>
      </w:r>
    </w:p>
    <w:p w14:paraId="682F7916" w14:textId="085271F1" w:rsidR="00F83E4B" w:rsidRDefault="00F83E4B" w:rsidP="00A95EBE">
      <w:pPr>
        <w:pStyle w:val="ListParagraph"/>
        <w:numPr>
          <w:ilvl w:val="0"/>
          <w:numId w:val="3"/>
        </w:numPr>
        <w:ind w:left="284" w:hanging="284"/>
        <w:jc w:val="both"/>
      </w:pPr>
      <w:r>
        <w:t>Thermostat_dt_</w:t>
      </w:r>
      <w:r w:rsidR="003A5AD8">
        <w:t>e</w:t>
      </w:r>
      <w:r>
        <w:t xml:space="preserve"> “number” : to change the characteristic </w:t>
      </w:r>
      <w:r w:rsidR="00D377F3">
        <w:t xml:space="preserve">time </w:t>
      </w:r>
      <w:r>
        <w:t>of the electronic Berendsen thermostat. The number sets the new characteristic time of the thermostat in [fs]. Negative number switches off the electronic thermostat.</w:t>
      </w:r>
    </w:p>
    <w:p w14:paraId="5DE9F0D5" w14:textId="44FDEE7F" w:rsidR="00C33DF0" w:rsidRDefault="00C33DF0" w:rsidP="00A95EBE">
      <w:pPr>
        <w:pStyle w:val="ListParagraph"/>
        <w:numPr>
          <w:ilvl w:val="0"/>
          <w:numId w:val="3"/>
        </w:numPr>
        <w:ind w:left="284" w:hanging="284"/>
        <w:jc w:val="both"/>
      </w:pPr>
      <w:r w:rsidRPr="00C33DF0">
        <w:t>V</w:t>
      </w:r>
      <w:r w:rsidRPr="00C33DF0">
        <w:t>erbose</w:t>
      </w:r>
      <w:r>
        <w:t xml:space="preserve"> : switches the </w:t>
      </w:r>
      <w:r w:rsidRPr="00545828">
        <w:rPr>
          <w:i/>
          <w:iCs/>
          <w:color w:val="00B050"/>
        </w:rPr>
        <w:t>verbose</w:t>
      </w:r>
      <w:r>
        <w:t xml:space="preserve"> option on (see Section </w:t>
      </w:r>
      <w:r>
        <w:fldChar w:fldCharType="begin"/>
      </w:r>
      <w:r>
        <w:instrText xml:space="preserve"> REF _Ref113545794 \n \h </w:instrText>
      </w:r>
      <w:r>
        <w:fldChar w:fldCharType="separate"/>
      </w:r>
      <w:r w:rsidR="00572812">
        <w:t>VI</w:t>
      </w:r>
      <w:r>
        <w:fldChar w:fldCharType="end"/>
      </w:r>
      <w:r>
        <w:t>.</w:t>
      </w:r>
      <w:r>
        <w:fldChar w:fldCharType="begin"/>
      </w:r>
      <w:r>
        <w:instrText xml:space="preserve"> REF _Ref137716808 \n \h </w:instrText>
      </w:r>
      <w:r>
        <w:fldChar w:fldCharType="separate"/>
      </w:r>
      <w:r w:rsidR="00572812">
        <w:t>6)</w:t>
      </w:r>
      <w:r>
        <w:fldChar w:fldCharType="end"/>
      </w:r>
      <w:r>
        <w:t>.</w:t>
      </w:r>
    </w:p>
    <w:p w14:paraId="22E334F4" w14:textId="63696F6A" w:rsidR="00C33DF0" w:rsidRDefault="00C33DF0" w:rsidP="00A95EBE">
      <w:pPr>
        <w:pStyle w:val="ListParagraph"/>
        <w:numPr>
          <w:ilvl w:val="0"/>
          <w:numId w:val="3"/>
        </w:numPr>
        <w:ind w:left="284" w:hanging="284"/>
        <w:jc w:val="both"/>
      </w:pPr>
      <w:r w:rsidRPr="00C33DF0">
        <w:t>verbose_off</w:t>
      </w:r>
      <w:r>
        <w:t xml:space="preserve"> : </w:t>
      </w:r>
      <w:r>
        <w:t xml:space="preserve">switches the </w:t>
      </w:r>
      <w:r w:rsidRPr="00545828">
        <w:rPr>
          <w:i/>
          <w:iCs/>
          <w:color w:val="00B050"/>
        </w:rPr>
        <w:t>verbose</w:t>
      </w:r>
      <w:r>
        <w:t xml:space="preserve"> option </w:t>
      </w:r>
      <w:r>
        <w:t>off.</w:t>
      </w:r>
    </w:p>
    <w:p w14:paraId="36207DB7" w14:textId="2F67B46A" w:rsidR="00632557" w:rsidRDefault="00632557" w:rsidP="00925D8A">
      <w:pPr>
        <w:ind w:left="360"/>
        <w:jc w:val="both"/>
      </w:pPr>
      <w:r>
        <w:t xml:space="preserve">For example, the following lines in the file shown in will </w:t>
      </w:r>
      <w:r w:rsidR="001C2DF7">
        <w:t>re</w:t>
      </w:r>
      <w:r>
        <w:t xml:space="preserve">set </w:t>
      </w:r>
      <w:r w:rsidR="001C2DF7">
        <w:t xml:space="preserve">(1) </w:t>
      </w:r>
      <w:r>
        <w:t xml:space="preserve">the </w:t>
      </w:r>
      <w:r w:rsidR="001C2DF7">
        <w:t xml:space="preserve">duration of simulation to 1000 fs, (2) the printout timestep to 10 fs, (3) atomic thermostat to the temperature of 300 K, (4) the characteristic time of the atomic thermostat to 150 fs, and (5) switch off the electronic thermostat, see </w:t>
      </w:r>
      <w:r w:rsidR="001C2DF7">
        <w:fldChar w:fldCharType="begin"/>
      </w:r>
      <w:r w:rsidR="001C2DF7">
        <w:instrText xml:space="preserve"> REF _Ref137715076 \h </w:instrText>
      </w:r>
      <w:r w:rsidR="001C2DF7">
        <w:fldChar w:fldCharType="separate"/>
      </w:r>
      <w:r w:rsidR="00572812">
        <w:t xml:space="preserve">Figure </w:t>
      </w:r>
      <w:r w:rsidR="00572812">
        <w:rPr>
          <w:noProof/>
        </w:rPr>
        <w:t>IX</w:t>
      </w:r>
      <w:r w:rsidR="00572812">
        <w:t>.</w:t>
      </w:r>
      <w:r w:rsidR="00572812">
        <w:rPr>
          <w:noProof/>
        </w:rPr>
        <w:t>1</w:t>
      </w:r>
      <w:r w:rsidR="001C2DF7">
        <w:fldChar w:fldCharType="end"/>
      </w:r>
      <w:r w:rsidR="001C2DF7">
        <w:t>.</w:t>
      </w:r>
    </w:p>
    <w:p w14:paraId="693F29D2" w14:textId="193A6FF6" w:rsidR="001C2DF7" w:rsidRDefault="001C2DF7" w:rsidP="00925D8A">
      <w:pPr>
        <w:ind w:left="360"/>
        <w:jc w:val="both"/>
      </w:pPr>
      <w:r>
        <w:rPr>
          <w:noProof/>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61119C48" w:rsidR="001C2DF7" w:rsidRDefault="001C2DF7" w:rsidP="001C2DF7">
      <w:pPr>
        <w:pStyle w:val="Caption"/>
      </w:pPr>
      <w:bookmarkStart w:id="67" w:name="_Ref137715076"/>
      <w:r>
        <w:t xml:space="preserve">Figure </w:t>
      </w:r>
      <w:fldSimple w:instr=" STYLEREF 1 \s ">
        <w:r w:rsidR="00572812">
          <w:rPr>
            <w:noProof/>
          </w:rPr>
          <w:t>IX</w:t>
        </w:r>
      </w:fldSimple>
      <w:r>
        <w:t>.</w:t>
      </w:r>
      <w:fldSimple w:instr=" SEQ Figure \* ARABIC \s 1 ">
        <w:r w:rsidR="00572812">
          <w:rPr>
            <w:noProof/>
          </w:rPr>
          <w:t>1</w:t>
        </w:r>
      </w:fldSimple>
      <w:bookmarkEnd w:id="67"/>
      <w:r>
        <w:t xml:space="preserve"> Example of the communication file.</w:t>
      </w:r>
    </w:p>
    <w:p w14:paraId="71B2512E" w14:textId="77777777" w:rsidR="00121871" w:rsidRDefault="00121871" w:rsidP="00121871">
      <w:pPr>
        <w:ind w:left="360"/>
        <w:jc w:val="both"/>
      </w:pPr>
      <w:r w:rsidRPr="00487132">
        <w:t>At the end of simulation</w:t>
      </w:r>
      <w:r>
        <w:t>,</w:t>
      </w:r>
      <w:r w:rsidRPr="00487132">
        <w:t xml:space="preserve"> this file is deleted.</w:t>
      </w:r>
    </w:p>
    <w:p w14:paraId="61FB85B5" w14:textId="77777777" w:rsidR="00632557" w:rsidRPr="0016237B" w:rsidRDefault="00632557" w:rsidP="00925D8A">
      <w:pPr>
        <w:ind w:left="360"/>
        <w:jc w:val="both"/>
        <w:rPr>
          <w:lang w:val="en-US"/>
        </w:rPr>
      </w:pPr>
    </w:p>
    <w:p w14:paraId="29B33D2C" w14:textId="77777777" w:rsidR="004D2AB4" w:rsidRDefault="00CD07CB" w:rsidP="00533F37">
      <w:pPr>
        <w:pStyle w:val="Heading2"/>
        <w:numPr>
          <w:ilvl w:val="0"/>
          <w:numId w:val="11"/>
        </w:numPr>
      </w:pPr>
      <w:bookmarkStart w:id="68" w:name="_Toc135729423"/>
      <w:r>
        <w:t>Plotting:  OUTPUT_Gnuplot_all.sh</w:t>
      </w:r>
      <w:bookmarkEnd w:id="68"/>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gnuplot </w:t>
      </w:r>
      <w:r w:rsidR="00F458DC">
        <w:t xml:space="preserve">shell </w:t>
      </w:r>
      <w:r>
        <w:t>script that is created by XTANT to execute all othe</w:t>
      </w:r>
      <w:r w:rsidR="00DA2D9A">
        <w:t>r gnuplot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078F2C73" w:rsidR="00CD07CB" w:rsidRDefault="00CD07CB" w:rsidP="00E34890">
      <w:pPr>
        <w:jc w:val="both"/>
      </w:pPr>
      <w:r>
        <w:t>OUTPUT_electron_Ce.sh – plots the heat capacity of electrons.</w:t>
      </w:r>
    </w:p>
    <w:p w14:paraId="1AA8EB08" w14:textId="0098D795" w:rsidR="00627B78" w:rsidRDefault="00627B78" w:rsidP="00E34890">
      <w:pPr>
        <w:jc w:val="both"/>
      </w:pPr>
      <w:r>
        <w:lastRenderedPageBreak/>
        <w:t>OUTPUT_electron_entropy.sh – plots the entropy of electrons.</w:t>
      </w:r>
    </w:p>
    <w:p w14:paraId="6C0070C8" w14:textId="763B2C54" w:rsidR="00CD07CB" w:rsidRDefault="00CD07CB" w:rsidP="00E34890">
      <w:pPr>
        <w:jc w:val="both"/>
      </w:pPr>
      <w:r>
        <w:t>OUTPU</w:t>
      </w:r>
      <w:r w:rsidR="0087164B">
        <w:t>T_electron_distribution_Gnuplot</w:t>
      </w:r>
      <w:r>
        <w:t xml:space="preserve">.sh – plots the electron distribution function </w:t>
      </w:r>
      <w:r w:rsidR="00120948">
        <w:t>as an animated gif. Note that the points are plotted in the position of the current energy levels (molecular orbitals)</w:t>
      </w:r>
      <w:r w:rsidR="002B35A9">
        <w:t>, so the shifts of the points reflect the shifts of the orbitals</w:t>
      </w:r>
      <w:r w:rsidR="0013151E">
        <w:rPr>
          <w:lang w:val="en-US"/>
        </w:rPr>
        <w:t xml:space="preserve">. </w:t>
      </w:r>
      <w:r w:rsidR="00FB3512">
        <w:t>In case nonequilibrium distributions are used, such as BO or relaxation-time approximation, also the equivalent Fermi distribution will be plotted for comparison.</w:t>
      </w:r>
    </w:p>
    <w:p w14:paraId="15A9C59D" w14:textId="0FB31CAB" w:rsidR="00B91A7B" w:rsidRPr="0013151E" w:rsidRDefault="00B91A7B" w:rsidP="00B91A7B">
      <w:pPr>
        <w:jc w:val="both"/>
        <w:rPr>
          <w:lang w:val="en-US"/>
        </w:rPr>
      </w:pPr>
      <w:r>
        <w:t>OUTPUT_electron_distribution_on_grid_Gnuplot.sh – plots the electron distribution function on the user-defined grid (</w:t>
      </w:r>
      <w:r w:rsidRPr="00B91A7B">
        <w:rPr>
          <w:i/>
          <w:iCs/>
        </w:rPr>
        <w:t>not</w:t>
      </w:r>
      <w: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OUTPUT_energy_levels_Gnuplot.sh – plots the electron energy levels (eigenvalues of the TB hamiltonian).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mean atomic displacements</w:t>
      </w:r>
      <w:r w:rsidR="001A11F7">
        <w:t>)</w:t>
      </w:r>
      <w:r w:rsidR="001A11F7">
        <w:rPr>
          <w:lang w:val="en-US"/>
        </w:rPr>
        <w:t>^</w:t>
      </w:r>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In case if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cmd batch files (with the same name, just different extension: .cmd instead </w:t>
      </w:r>
      <w:r w:rsidR="004879AE">
        <w:t>o</w:t>
      </w:r>
      <w:r>
        <w:t>f .sh). They will need windows version of gnuplot installed</w:t>
      </w:r>
      <w:r w:rsidR="0019018E" w:rsidRPr="00E021B5">
        <w:rPr>
          <w:rStyle w:val="FootnoteReference"/>
        </w:rPr>
        <w:footnoteReference w:id="22"/>
      </w:r>
      <w:r>
        <w:t xml:space="preserve">, and </w:t>
      </w:r>
      <w:r w:rsidR="00BA0664">
        <w:t xml:space="preserve">proper </w:t>
      </w:r>
      <w:r>
        <w:t>paths written in the environment variables</w:t>
      </w:r>
      <w:r w:rsidRPr="00E021B5">
        <w:rPr>
          <w:rStyle w:val="FootnoteReference"/>
        </w:rPr>
        <w:footnoteReference w:id="23"/>
      </w:r>
      <w:r w:rsidR="00BA0664">
        <w:t>.</w:t>
      </w:r>
    </w:p>
    <w:p w14:paraId="3F37D745" w14:textId="77777777" w:rsidR="00CD07CB" w:rsidRDefault="00A251BB" w:rsidP="00533F37">
      <w:pPr>
        <w:pStyle w:val="Heading2"/>
        <w:numPr>
          <w:ilvl w:val="0"/>
          <w:numId w:val="11"/>
        </w:numPr>
        <w:spacing w:before="480" w:after="240"/>
        <w:ind w:left="714" w:hanging="357"/>
        <w:jc w:val="both"/>
      </w:pPr>
      <w:bookmarkStart w:id="69" w:name="_Toc135729424"/>
      <w:r>
        <w:lastRenderedPageBreak/>
        <w:t>Output d</w:t>
      </w:r>
      <w:r w:rsidR="00B900E3">
        <w:t>ata files</w:t>
      </w:r>
      <w:bookmarkEnd w:id="69"/>
    </w:p>
    <w:p w14:paraId="5C4A5771" w14:textId="7CDF27FF" w:rsidR="004D2AB4" w:rsidRDefault="00CD07CB" w:rsidP="00E34890">
      <w:pPr>
        <w:jc w:val="both"/>
      </w:pPr>
      <w:r w:rsidRPr="00F4475D">
        <w:rPr>
          <w:color w:val="1F497D"/>
        </w:rPr>
        <w:t>O</w:t>
      </w:r>
      <w:r w:rsidR="004D2AB4" w:rsidRPr="00F4475D">
        <w:rPr>
          <w:color w:val="1F497D"/>
        </w:rPr>
        <w:t>UTPUT_atomic_coordinates.xyz</w:t>
      </w:r>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 xml:space="preserve">in the </w:t>
      </w:r>
      <w:r w:rsidR="00EC5552">
        <w:t xml:space="preserve">extended </w:t>
      </w:r>
      <w:r w:rsidR="00F4475D">
        <w:t>XYZ format.</w:t>
      </w:r>
      <w:r w:rsidR="00EC5552">
        <w:t xml:space="preserve"> The comment line is used to save the supercell vectors, which can be read by many MD visualization programs, such as OVITO</w:t>
      </w:r>
      <w:r w:rsidR="00EC5552" w:rsidRPr="00E021B5">
        <w:rPr>
          <w:rStyle w:val="FootnoteReference"/>
        </w:rPr>
        <w:footnoteReference w:id="24"/>
      </w:r>
      <w:r w:rsidR="00EC5552">
        <w:t>.</w:t>
      </w:r>
    </w:p>
    <w:p w14:paraId="2B09810A" w14:textId="25202034" w:rsidR="00A849AF" w:rsidRDefault="00A849AF" w:rsidP="00A849AF">
      <w:pPr>
        <w:jc w:val="both"/>
      </w:pPr>
      <w:r w:rsidRPr="00F4475D">
        <w:rPr>
          <w:color w:val="1F497D"/>
        </w:rPr>
        <w:t>OUTPUT_atomic_coordinates.</w:t>
      </w:r>
      <w:r>
        <w:rPr>
          <w:color w:val="1F497D"/>
        </w:rPr>
        <w:t>cif</w:t>
      </w:r>
      <w:r w:rsidRPr="00F4475D">
        <w:rPr>
          <w:color w:val="1F497D"/>
        </w:rPr>
        <w:t xml:space="preserve"> </w:t>
      </w:r>
      <w:r>
        <w:t>– contains the atomic positions at each time-step in [A] (saving time-step specified in the input-file, not the numerical time-step used in the MD) in the CIF format</w:t>
      </w:r>
      <w:r w:rsidR="00EC5552">
        <w:t>, which can be used to construct powder diffraction patterns by standard visualization software such as Mercury</w:t>
      </w:r>
      <w:r w:rsidR="00EC5552" w:rsidRPr="00E021B5">
        <w:rPr>
          <w:rStyle w:val="FootnoteReference"/>
        </w:rPr>
        <w:footnoteReference w:id="25"/>
      </w:r>
      <w:r>
        <w: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A line describes one atom in the super cell. After all atoms’ data for one timestep there are two empty lines. After that, the next timestep is starting. Use it for quick look with gnuplot, e.g.:</w:t>
      </w:r>
    </w:p>
    <w:p w14:paraId="1B0E365C" w14:textId="77777777" w:rsidR="000C59A9" w:rsidRPr="000C59A9" w:rsidRDefault="000C59A9" w:rsidP="00E34890">
      <w:pPr>
        <w:jc w:val="both"/>
      </w:pPr>
      <w:r w:rsidRPr="000C59A9">
        <w:t>sp “OUTPUT_coordinates_and_velosities.dat” i</w:t>
      </w:r>
      <w:r w:rsidR="00A17AF6">
        <w:t xml:space="preserve"> 201</w:t>
      </w:r>
      <w:r w:rsidRPr="000C59A9">
        <w:t xml:space="preserve"> u 1:2:3 pt 6 ps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533F37">
      <w:pPr>
        <w:pStyle w:val="ListParagraph"/>
        <w:numPr>
          <w:ilvl w:val="0"/>
          <w:numId w:val="24"/>
        </w:numPr>
        <w:jc w:val="both"/>
      </w:pPr>
      <w:r w:rsidRPr="0078081C">
        <w:t>Time</w:t>
      </w:r>
      <w:r>
        <w:t xml:space="preserve"> [fs]</w:t>
      </w:r>
    </w:p>
    <w:p w14:paraId="4C5D5E11" w14:textId="77777777" w:rsidR="0078081C" w:rsidRDefault="0078081C" w:rsidP="00533F37">
      <w:pPr>
        <w:pStyle w:val="ListParagraph"/>
        <w:numPr>
          <w:ilvl w:val="0"/>
          <w:numId w:val="24"/>
        </w:numPr>
        <w:jc w:val="both"/>
      </w:pPr>
      <w:r>
        <w:t>Total coupling parameter [W/m</w:t>
      </w:r>
      <w:r w:rsidRPr="000C59A9">
        <w:rPr>
          <w:vertAlign w:val="superscript"/>
        </w:rPr>
        <w:t>3</w:t>
      </w:r>
      <w:r>
        <w:t>K]</w:t>
      </w:r>
    </w:p>
    <w:p w14:paraId="34EE9010" w14:textId="77777777" w:rsidR="0078081C" w:rsidRDefault="0078081C" w:rsidP="00533F37">
      <w:pPr>
        <w:pStyle w:val="ListParagraph"/>
        <w:numPr>
          <w:ilvl w:val="0"/>
          <w:numId w:val="24"/>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AlCu, there will be </w:t>
      </w:r>
      <w:r w:rsidR="006F4C16">
        <w:t>4</w:t>
      </w:r>
      <w:r>
        <w:t xml:space="preserve"> columns: Al-Al, Al-Cu, </w:t>
      </w:r>
      <w:r w:rsidR="003573DE">
        <w:t xml:space="preserve">Cu-Al, </w:t>
      </w:r>
      <w:r>
        <w:t>Cu-Cu. Etc.</w:t>
      </w:r>
    </w:p>
    <w:p w14:paraId="3F198024" w14:textId="77777777" w:rsidR="0078081C" w:rsidRPr="0078081C" w:rsidRDefault="0078081C" w:rsidP="00533F37">
      <w:pPr>
        <w:pStyle w:val="ListParagraph"/>
        <w:numPr>
          <w:ilvl w:val="0"/>
          <w:numId w:val="24"/>
        </w:numPr>
        <w:jc w:val="both"/>
      </w:pPr>
      <w:r>
        <w:t xml:space="preserve">Next </w:t>
      </w:r>
      <w:r w:rsidR="00A16EAC">
        <w:t>columns</w:t>
      </w:r>
      <w:r>
        <w:t xml:space="preserve"> will be partial coupling for each type of orbitals (defined by the basis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533F37">
      <w:pPr>
        <w:pStyle w:val="ListParagraph"/>
        <w:numPr>
          <w:ilvl w:val="0"/>
          <w:numId w:val="16"/>
        </w:numPr>
        <w:jc w:val="both"/>
      </w:pPr>
      <w:r>
        <w:t xml:space="preserve">energy in [eV] </w:t>
      </w:r>
    </w:p>
    <w:p w14:paraId="0150A1A9" w14:textId="77777777" w:rsidR="00F721E9" w:rsidRDefault="00F721E9" w:rsidP="00533F37">
      <w:pPr>
        <w:pStyle w:val="ListParagraph"/>
        <w:numPr>
          <w:ilvl w:val="0"/>
          <w:numId w:val="16"/>
        </w:numPr>
        <w:jc w:val="both"/>
      </w:pPr>
      <w:r>
        <w:t xml:space="preserve">total </w:t>
      </w:r>
      <w:r w:rsidR="00252EEE">
        <w:t>DOS in [states/eV]</w:t>
      </w:r>
    </w:p>
    <w:p w14:paraId="0D567CFB" w14:textId="77777777" w:rsidR="00F721E9" w:rsidRDefault="00F721E9" w:rsidP="00533F37">
      <w:pPr>
        <w:pStyle w:val="ListParagraph"/>
        <w:numPr>
          <w:ilvl w:val="0"/>
          <w:numId w:val="16"/>
        </w:numPr>
        <w:jc w:val="both"/>
      </w:pPr>
      <w:r>
        <w:t>partial DOS (PDOS) for the first atomic shell of the first element in the compound [states/eV]</w:t>
      </w:r>
    </w:p>
    <w:p w14:paraId="4A055F95" w14:textId="77777777" w:rsidR="00F721E9" w:rsidRDefault="00F721E9" w:rsidP="00533F37">
      <w:pPr>
        <w:pStyle w:val="ListParagraph"/>
        <w:numPr>
          <w:ilvl w:val="0"/>
          <w:numId w:val="16"/>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lastRenderedPageBreak/>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N</w:t>
      </w:r>
      <w:r w:rsidRPr="00F721E9">
        <w:rPr>
          <w:vertAlign w:val="subscript"/>
        </w:rPr>
        <w:t>elem</w:t>
      </w:r>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533F37">
      <w:pPr>
        <w:pStyle w:val="ListParagraph"/>
        <w:numPr>
          <w:ilvl w:val="0"/>
          <w:numId w:val="15"/>
        </w:numPr>
        <w:jc w:val="both"/>
      </w:pPr>
      <w:r>
        <w:t>energy in [eV]</w:t>
      </w:r>
    </w:p>
    <w:p w14:paraId="7AE8560D" w14:textId="77777777" w:rsidR="0001416A" w:rsidRDefault="0001416A" w:rsidP="00533F37">
      <w:pPr>
        <w:pStyle w:val="ListParagraph"/>
        <w:numPr>
          <w:ilvl w:val="0"/>
          <w:numId w:val="15"/>
        </w:numPr>
        <w:jc w:val="both"/>
      </w:pPr>
      <w:r>
        <w:t>real part of CDF</w:t>
      </w:r>
    </w:p>
    <w:p w14:paraId="3E3A34AC" w14:textId="77777777" w:rsidR="0001416A" w:rsidRDefault="0001416A" w:rsidP="00533F37">
      <w:pPr>
        <w:pStyle w:val="ListParagraph"/>
        <w:numPr>
          <w:ilvl w:val="0"/>
          <w:numId w:val="15"/>
        </w:numPr>
        <w:jc w:val="both"/>
      </w:pPr>
      <w:r>
        <w:t>imaginary part of CDF</w:t>
      </w:r>
    </w:p>
    <w:p w14:paraId="5A037F60" w14:textId="77777777" w:rsidR="0001416A" w:rsidRDefault="0001416A" w:rsidP="00533F37">
      <w:pPr>
        <w:pStyle w:val="ListParagraph"/>
        <w:numPr>
          <w:ilvl w:val="0"/>
          <w:numId w:val="15"/>
        </w:numPr>
        <w:jc w:val="both"/>
      </w:pPr>
      <w:r>
        <w:t>loss function</w:t>
      </w:r>
    </w:p>
    <w:p w14:paraId="533A7E5C" w14:textId="77777777" w:rsidR="0001416A" w:rsidRDefault="0001416A" w:rsidP="00533F37">
      <w:pPr>
        <w:pStyle w:val="ListParagraph"/>
        <w:numPr>
          <w:ilvl w:val="0"/>
          <w:numId w:val="15"/>
        </w:numPr>
        <w:jc w:val="both"/>
      </w:pPr>
      <w:r>
        <w:t>reflectivity</w:t>
      </w:r>
    </w:p>
    <w:p w14:paraId="060E6C43" w14:textId="77777777" w:rsidR="0001416A" w:rsidRDefault="0001416A" w:rsidP="00533F37">
      <w:pPr>
        <w:pStyle w:val="ListParagraph"/>
        <w:numPr>
          <w:ilvl w:val="0"/>
          <w:numId w:val="15"/>
        </w:numPr>
        <w:jc w:val="both"/>
      </w:pPr>
      <w:r>
        <w:t>transmission</w:t>
      </w:r>
    </w:p>
    <w:p w14:paraId="725BFBD6" w14:textId="77777777" w:rsidR="0001416A" w:rsidRDefault="0001416A" w:rsidP="00533F37">
      <w:pPr>
        <w:pStyle w:val="ListParagraph"/>
        <w:numPr>
          <w:ilvl w:val="0"/>
          <w:numId w:val="15"/>
        </w:numPr>
        <w:jc w:val="both"/>
      </w:pPr>
      <w:r>
        <w:t>absorption</w:t>
      </w:r>
    </w:p>
    <w:p w14:paraId="4DD9351B" w14:textId="77777777" w:rsidR="0001416A" w:rsidRDefault="0001416A" w:rsidP="00533F37">
      <w:pPr>
        <w:pStyle w:val="ListParagraph"/>
        <w:numPr>
          <w:ilvl w:val="0"/>
          <w:numId w:val="15"/>
        </w:numPr>
        <w:jc w:val="both"/>
      </w:pPr>
      <w:r>
        <w:t>optical n (real part of the refraction coefficient)</w:t>
      </w:r>
    </w:p>
    <w:p w14:paraId="20D72A19" w14:textId="77777777" w:rsidR="0001416A" w:rsidRDefault="0001416A" w:rsidP="00533F37">
      <w:pPr>
        <w:pStyle w:val="ListParagraph"/>
        <w:numPr>
          <w:ilvl w:val="0"/>
          <w:numId w:val="15"/>
        </w:numPr>
        <w:jc w:val="both"/>
      </w:pPr>
      <w:r>
        <w:t>optical k (imaginary part of the refraction coefficient)</w:t>
      </w:r>
    </w:p>
    <w:p w14:paraId="7976BA06" w14:textId="77777777" w:rsidR="0001416A" w:rsidRDefault="0001416A" w:rsidP="00533F37">
      <w:pPr>
        <w:pStyle w:val="ListParagraph"/>
        <w:numPr>
          <w:ilvl w:val="0"/>
          <w:numId w:val="15"/>
        </w:numPr>
        <w:jc w:val="both"/>
      </w:pPr>
      <w:r>
        <w:t xml:space="preserve"> dc-conductivity</w:t>
      </w:r>
    </w:p>
    <w:p w14:paraId="5ACB7A2E" w14:textId="77777777" w:rsidR="0001416A" w:rsidRDefault="0001416A" w:rsidP="00533F37">
      <w:pPr>
        <w:pStyle w:val="ListParagraph"/>
        <w:numPr>
          <w:ilvl w:val="0"/>
          <w:numId w:val="15"/>
        </w:numPr>
        <w:jc w:val="both"/>
      </w:pPr>
      <w:r>
        <w:t>Real part of the (x,x) component of the CDF</w:t>
      </w:r>
    </w:p>
    <w:p w14:paraId="4B1B163F" w14:textId="77777777" w:rsidR="0001416A" w:rsidRDefault="0001416A" w:rsidP="00533F37">
      <w:pPr>
        <w:pStyle w:val="ListParagraph"/>
        <w:numPr>
          <w:ilvl w:val="0"/>
          <w:numId w:val="15"/>
        </w:numPr>
        <w:jc w:val="both"/>
      </w:pPr>
      <w:r>
        <w:t>Imaginary part of the (x,x) component of the CDF</w:t>
      </w:r>
    </w:p>
    <w:p w14:paraId="69313910" w14:textId="77777777" w:rsidR="0001416A" w:rsidRDefault="0001416A" w:rsidP="00533F37">
      <w:pPr>
        <w:pStyle w:val="ListParagraph"/>
        <w:numPr>
          <w:ilvl w:val="0"/>
          <w:numId w:val="15"/>
        </w:numPr>
        <w:jc w:val="both"/>
      </w:pPr>
      <w:r>
        <w:t>Real part of the (y,y) component of the CDF</w:t>
      </w:r>
    </w:p>
    <w:p w14:paraId="20671446" w14:textId="77777777" w:rsidR="0001416A" w:rsidRDefault="0001416A" w:rsidP="00533F37">
      <w:pPr>
        <w:pStyle w:val="ListParagraph"/>
        <w:numPr>
          <w:ilvl w:val="0"/>
          <w:numId w:val="15"/>
        </w:numPr>
        <w:jc w:val="both"/>
      </w:pPr>
      <w:r>
        <w:t>Imaginary part of the (</w:t>
      </w:r>
      <w:r>
        <w:rPr>
          <w:lang w:val="en-US"/>
        </w:rPr>
        <w:t>y</w:t>
      </w:r>
      <w:r>
        <w:t>,y) component of the CDF</w:t>
      </w:r>
    </w:p>
    <w:p w14:paraId="2D8185C4" w14:textId="77777777" w:rsidR="0001416A" w:rsidRDefault="0001416A" w:rsidP="00533F37">
      <w:pPr>
        <w:pStyle w:val="ListParagraph"/>
        <w:numPr>
          <w:ilvl w:val="0"/>
          <w:numId w:val="15"/>
        </w:numPr>
        <w:jc w:val="both"/>
      </w:pPr>
      <w:r>
        <w:t>Real part of the (z,z) component of the CDF</w:t>
      </w:r>
    </w:p>
    <w:p w14:paraId="5CF57CDA" w14:textId="77777777" w:rsidR="0001416A" w:rsidRDefault="0001416A" w:rsidP="00533F37">
      <w:pPr>
        <w:pStyle w:val="ListParagraph"/>
        <w:numPr>
          <w:ilvl w:val="0"/>
          <w:numId w:val="15"/>
        </w:numPr>
        <w:jc w:val="both"/>
      </w:pPr>
      <w:r>
        <w:t>Imaginary part of the (</w:t>
      </w:r>
      <w:r w:rsidRPr="0001416A">
        <w:rPr>
          <w:lang w:val="en-US"/>
        </w:rPr>
        <w:t>z</w:t>
      </w:r>
      <w:r>
        <w:t>,z)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533F37">
      <w:pPr>
        <w:pStyle w:val="ListParagraph"/>
        <w:numPr>
          <w:ilvl w:val="0"/>
          <w:numId w:val="35"/>
        </w:numPr>
        <w:jc w:val="both"/>
      </w:pPr>
      <w:r w:rsidRPr="0078081C">
        <w:t>Time</w:t>
      </w:r>
      <w:r>
        <w:t xml:space="preserve"> [fs]</w:t>
      </w:r>
    </w:p>
    <w:p w14:paraId="50E81592" w14:textId="7531B61F" w:rsidR="00BA2544" w:rsidRDefault="00BA2544" w:rsidP="00533F37">
      <w:pPr>
        <w:pStyle w:val="ListParagraph"/>
        <w:numPr>
          <w:ilvl w:val="0"/>
          <w:numId w:val="35"/>
        </w:numPr>
        <w:jc w:val="both"/>
      </w:pPr>
      <w:r>
        <w:t>Total electronic heat capacity [J/m</w:t>
      </w:r>
      <w:r w:rsidRPr="00242FF9">
        <w:rPr>
          <w:vertAlign w:val="superscript"/>
        </w:rPr>
        <w:t>3</w:t>
      </w:r>
      <w:r>
        <w:t>K]</w:t>
      </w:r>
    </w:p>
    <w:p w14:paraId="7CEB8E44" w14:textId="4E4E0AE4" w:rsidR="00242FF9" w:rsidRDefault="00242FF9" w:rsidP="00533F37">
      <w:pPr>
        <w:pStyle w:val="ListParagraph"/>
        <w:numPr>
          <w:ilvl w:val="0"/>
          <w:numId w:val="35"/>
        </w:numPr>
        <w:jc w:val="both"/>
      </w:pPr>
      <w:r>
        <w:t>a</w:t>
      </w:r>
      <w:r w:rsidR="00BA2544">
        <w:t xml:space="preserve">nd further: </w:t>
      </w:r>
      <w:r>
        <w:t>p</w:t>
      </w:r>
      <w:r w:rsidR="00BA2544">
        <w:t>artial electronic heat capacities for each type of orbitals (defined by the basis set)</w:t>
      </w:r>
      <w:r>
        <w:t xml:space="preserve"> for each </w:t>
      </w:r>
      <w:r w:rsidR="00247A9E">
        <w:t>kind</w:t>
      </w:r>
      <w:r>
        <w:t xml:space="preserve"> of atom in the compound</w:t>
      </w:r>
      <w:r w:rsidR="00BA2544">
        <w:t>.</w:t>
      </w:r>
    </w:p>
    <w:p w14:paraId="0FC920B0" w14:textId="07275898" w:rsidR="00BA2544" w:rsidRDefault="00BA2544" w:rsidP="00242FF9">
      <w:pPr>
        <w:pStyle w:val="ListParagraph"/>
        <w:jc w:val="both"/>
      </w:pPr>
      <w:r>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Al_s, Al_p, Al_d, corresponding to 3s, 3p and 3d</w:t>
      </w:r>
      <w:r w:rsidR="00242FF9">
        <w:t xml:space="preserve"> shells.</w:t>
      </w:r>
    </w:p>
    <w:p w14:paraId="0B7E6536" w14:textId="15C2FC41" w:rsidR="0075520D" w:rsidRDefault="0075520D" w:rsidP="0075520D">
      <w:pPr>
        <w:jc w:val="both"/>
      </w:pPr>
      <w:r w:rsidRPr="00BA2544">
        <w:rPr>
          <w:color w:val="1F497D"/>
        </w:rPr>
        <w:t>OUTPUT_electron_e</w:t>
      </w:r>
      <w:r>
        <w:rPr>
          <w:color w:val="1F497D"/>
        </w:rPr>
        <w:t>ntropy</w:t>
      </w:r>
      <w:r w:rsidRPr="00BA2544">
        <w:rPr>
          <w:color w:val="1F497D"/>
        </w:rPr>
        <w:t>.dat</w:t>
      </w:r>
      <w:r w:rsidRPr="00F4475D">
        <w:rPr>
          <w:color w:val="1F497D"/>
        </w:rPr>
        <w:t xml:space="preserve"> </w:t>
      </w:r>
      <w:r>
        <w:t>– e</w:t>
      </w:r>
      <w:r w:rsidRPr="0078081C">
        <w:t>lectro</w:t>
      </w:r>
      <w:r>
        <w:t xml:space="preserve">nic </w:t>
      </w:r>
      <w:r>
        <w:rPr>
          <w:lang w:val="en-US"/>
        </w:rPr>
        <w:t>heat capacity</w:t>
      </w:r>
      <w:r>
        <w:t xml:space="preserve">. Contains the following 3 lines: </w:t>
      </w:r>
      <w:r w:rsidRPr="0078081C">
        <w:t>Time</w:t>
      </w:r>
      <w:r>
        <w:t xml:space="preserve"> [fs]; transient electronic entropy [K/eV]; equivalent equilibrium electronic entropy [K/eV] (corresponding to Fermi-Dirac distribution, i.e. maximal possible entropy for </w:t>
      </w:r>
      <w:r w:rsidR="00427298">
        <w:t xml:space="preserve">the </w:t>
      </w:r>
      <w:r>
        <w:t>given particle and energy content).</w:t>
      </w:r>
    </w:p>
    <w:p w14:paraId="7E5441C0" w14:textId="5F24CB7F"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r w:rsidR="009F44DC">
        <w:t xml:space="preserve">. First </w:t>
      </w:r>
      <w:r w:rsidR="00397508">
        <w:t>column</w:t>
      </w:r>
      <w:r w:rsidR="009F44DC">
        <w:t xml:space="preserve"> is energy level in [eV], second </w:t>
      </w:r>
      <w:r w:rsidR="00397508">
        <w:t xml:space="preserve">column </w:t>
      </w:r>
      <w:r w:rsidR="009F44DC">
        <w:t>is distribution function</w:t>
      </w:r>
      <w:r>
        <w:t>.</w:t>
      </w:r>
      <w:r w:rsidR="009F44DC">
        <w:t xml:space="preserve"> In case nonequilibrium distributions are used, such as BO or </w:t>
      </w:r>
      <w:r w:rsidR="009F44DC">
        <w:lastRenderedPageBreak/>
        <w:t xml:space="preserve">relaxation-time approximation, there is the third </w:t>
      </w:r>
      <w:r w:rsidR="00397508">
        <w:t>column</w:t>
      </w:r>
      <w:r w:rsidR="009F44DC">
        <w:t>, containing equivalent Fermi distribution (Fermi function for equivalent or kinetic electron temperature and chemical potential).</w:t>
      </w:r>
    </w:p>
    <w:p w14:paraId="304C3CF8" w14:textId="56FDC47E" w:rsidR="004F0C5A" w:rsidRDefault="004F0C5A" w:rsidP="004F0C5A">
      <w:pPr>
        <w:jc w:val="both"/>
      </w:pPr>
      <w:r w:rsidRPr="00F4475D">
        <w:rPr>
          <w:color w:val="1F497D"/>
        </w:rPr>
        <w:t>OUTPUT_</w:t>
      </w:r>
      <w:r>
        <w:rPr>
          <w:color w:val="1F497D"/>
        </w:rPr>
        <w:t>electron_distribution_on_grid</w:t>
      </w:r>
      <w:r w:rsidRPr="00F4475D">
        <w:rPr>
          <w:color w:val="1F497D"/>
        </w:rPr>
        <w:t>.</w:t>
      </w:r>
      <w:r>
        <w:rPr>
          <w:color w:val="1F497D"/>
        </w:rPr>
        <w:t>dat</w:t>
      </w:r>
      <w:r w:rsidRPr="00F4475D">
        <w:rPr>
          <w:color w:val="1F497D"/>
        </w:rPr>
        <w:t xml:space="preserve"> </w:t>
      </w:r>
      <w:r>
        <w:t xml:space="preserve">– contains </w:t>
      </w:r>
      <w:r w:rsidR="0087330A">
        <w:t xml:space="preserve">full </w:t>
      </w:r>
      <w:r>
        <w:t>electron distribution function (energy-resolved density of electrons</w:t>
      </w:r>
      <w:r w:rsidR="0087330A">
        <w:t xml:space="preserve"> of both, low- and high-energy electrons, from Boltzmann and MC fractions</w:t>
      </w:r>
      <w:r>
        <w:t>) on the user-defined grid (</w:t>
      </w:r>
      <w:r w:rsidRPr="004F0C5A">
        <w:rPr>
          <w:i/>
          <w:iCs/>
        </w:rPr>
        <w:t>not</w:t>
      </w:r>
      <w:r>
        <w:t xml:space="preserve"> current energy levels), for each timestep separated by the double empty line. First </w:t>
      </w:r>
      <w:r w:rsidR="00397508">
        <w:t>column</w:t>
      </w:r>
      <w:r>
        <w:t xml:space="preserve"> is energy grid in [eV], second </w:t>
      </w:r>
      <w:r w:rsidR="00397508">
        <w:t xml:space="preserve">column </w:t>
      </w:r>
      <w:r>
        <w:t>is the electron density</w:t>
      </w:r>
      <w:r w:rsidR="0087330A">
        <w:t xml:space="preserve"> in [1/(V*eV)] (where V is the volume of the supercell)</w:t>
      </w:r>
      <w:r w:rsidR="00397508">
        <w:t>, the third column is the electron distribution function (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t>.</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533F37">
      <w:pPr>
        <w:pStyle w:val="ListParagraph"/>
        <w:numPr>
          <w:ilvl w:val="0"/>
          <w:numId w:val="15"/>
        </w:numPr>
        <w:jc w:val="both"/>
      </w:pPr>
      <w:r>
        <w:t>Time [fs]</w:t>
      </w:r>
    </w:p>
    <w:p w14:paraId="0698EC88" w14:textId="77777777" w:rsidR="000C59A9" w:rsidRDefault="000C59A9" w:rsidP="00533F37">
      <w:pPr>
        <w:pStyle w:val="ListParagraph"/>
        <w:numPr>
          <w:ilvl w:val="0"/>
          <w:numId w:val="15"/>
        </w:numPr>
        <w:jc w:val="both"/>
      </w:pPr>
      <w:r>
        <w:t>Number of electrons [%, per atom]</w:t>
      </w:r>
    </w:p>
    <w:p w14:paraId="33B6D3CE" w14:textId="77777777" w:rsidR="000C59A9" w:rsidRDefault="000C59A9" w:rsidP="00533F37">
      <w:pPr>
        <w:pStyle w:val="ListParagraph"/>
        <w:numPr>
          <w:ilvl w:val="0"/>
          <w:numId w:val="15"/>
        </w:numPr>
        <w:jc w:val="both"/>
      </w:pPr>
      <w:r>
        <w:t>Chemical potential [eV]</w:t>
      </w:r>
    </w:p>
    <w:p w14:paraId="07E85ABC" w14:textId="77777777" w:rsidR="000C59A9" w:rsidRDefault="000C59A9" w:rsidP="00533F37">
      <w:pPr>
        <w:pStyle w:val="ListParagraph"/>
        <w:numPr>
          <w:ilvl w:val="0"/>
          <w:numId w:val="15"/>
        </w:numPr>
        <w:jc w:val="both"/>
      </w:pPr>
      <w:r>
        <w:t>Band gap [eV]</w:t>
      </w:r>
    </w:p>
    <w:p w14:paraId="77ED8A0D" w14:textId="77777777" w:rsidR="000C59A9" w:rsidRDefault="0020152D" w:rsidP="00533F37">
      <w:pPr>
        <w:pStyle w:val="ListParagraph"/>
        <w:numPr>
          <w:ilvl w:val="0"/>
          <w:numId w:val="15"/>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533F37">
      <w:pPr>
        <w:pStyle w:val="ListParagraph"/>
        <w:numPr>
          <w:ilvl w:val="0"/>
          <w:numId w:val="15"/>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533F37">
      <w:pPr>
        <w:pStyle w:val="ListParagraph"/>
        <w:numPr>
          <w:ilvl w:val="0"/>
          <w:numId w:val="15"/>
        </w:numPr>
        <w:jc w:val="both"/>
      </w:pPr>
      <w:r>
        <w:t>Bottom of the VB [eV]</w:t>
      </w:r>
    </w:p>
    <w:p w14:paraId="62345F87" w14:textId="77777777" w:rsidR="0020152D" w:rsidRDefault="0020152D" w:rsidP="00533F37">
      <w:pPr>
        <w:pStyle w:val="ListParagraph"/>
        <w:numPr>
          <w:ilvl w:val="0"/>
          <w:numId w:val="15"/>
        </w:numPr>
        <w:jc w:val="both"/>
      </w:pPr>
      <w:r>
        <w:t>Top of the VB [eV]</w:t>
      </w:r>
    </w:p>
    <w:p w14:paraId="0E419E1B" w14:textId="77777777" w:rsidR="0020152D" w:rsidRDefault="0020152D" w:rsidP="00533F37">
      <w:pPr>
        <w:pStyle w:val="ListParagraph"/>
        <w:numPr>
          <w:ilvl w:val="0"/>
          <w:numId w:val="15"/>
        </w:numPr>
        <w:jc w:val="both"/>
      </w:pPr>
      <w:r>
        <w:t>Bottom of the CB [eV]</w:t>
      </w:r>
    </w:p>
    <w:p w14:paraId="065B200B" w14:textId="77777777" w:rsidR="0020152D" w:rsidRDefault="0020152D" w:rsidP="00533F37">
      <w:pPr>
        <w:pStyle w:val="ListParagraph"/>
        <w:numPr>
          <w:ilvl w:val="0"/>
          <w:numId w:val="15"/>
        </w:numPr>
        <w:jc w:val="both"/>
      </w:pPr>
      <w:r>
        <w:t>Top of the CB [eV]</w:t>
      </w:r>
    </w:p>
    <w:p w14:paraId="70E8FC3E" w14:textId="77777777" w:rsidR="00F36F05" w:rsidRDefault="00F36F05" w:rsidP="00533F37">
      <w:pPr>
        <w:pStyle w:val="ListParagraph"/>
        <w:numPr>
          <w:ilvl w:val="0"/>
          <w:numId w:val="15"/>
        </w:numPr>
        <w:jc w:val="both"/>
      </w:pPr>
      <w:r>
        <w:t>Mulliken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533F37">
      <w:pPr>
        <w:pStyle w:val="ListParagraph"/>
        <w:numPr>
          <w:ilvl w:val="0"/>
          <w:numId w:val="8"/>
        </w:numPr>
        <w:jc w:val="both"/>
      </w:pPr>
      <w:r>
        <w:t>Time [fs]</w:t>
      </w:r>
    </w:p>
    <w:p w14:paraId="52661A56" w14:textId="77777777" w:rsidR="000C59A9" w:rsidRDefault="000C59A9" w:rsidP="00533F37">
      <w:pPr>
        <w:pStyle w:val="ListParagraph"/>
        <w:numPr>
          <w:ilvl w:val="0"/>
          <w:numId w:val="8"/>
        </w:numPr>
        <w:jc w:val="both"/>
      </w:pPr>
      <w:r>
        <w:t>Energy of electrons [eV/atom]</w:t>
      </w:r>
    </w:p>
    <w:p w14:paraId="320D342D" w14:textId="77777777" w:rsidR="000C59A9" w:rsidRDefault="000C59A9" w:rsidP="00533F37">
      <w:pPr>
        <w:pStyle w:val="ListParagraph"/>
        <w:numPr>
          <w:ilvl w:val="0"/>
          <w:numId w:val="8"/>
        </w:numPr>
        <w:jc w:val="both"/>
      </w:pPr>
      <w:r>
        <w:t>Energy of all core holes [eV/atom]</w:t>
      </w:r>
    </w:p>
    <w:p w14:paraId="3F978182" w14:textId="77777777" w:rsidR="000C59A9" w:rsidRDefault="000C59A9" w:rsidP="00533F37">
      <w:pPr>
        <w:pStyle w:val="ListParagraph"/>
        <w:numPr>
          <w:ilvl w:val="0"/>
          <w:numId w:val="8"/>
        </w:numPr>
        <w:jc w:val="both"/>
      </w:pPr>
      <w:r>
        <w:t>Potential energy of atoms [eV/atom]</w:t>
      </w:r>
    </w:p>
    <w:p w14:paraId="325025EE" w14:textId="77777777" w:rsidR="000C59A9" w:rsidRDefault="000C59A9" w:rsidP="00533F37">
      <w:pPr>
        <w:pStyle w:val="ListParagraph"/>
        <w:numPr>
          <w:ilvl w:val="0"/>
          <w:numId w:val="8"/>
        </w:numPr>
        <w:jc w:val="both"/>
      </w:pPr>
      <w:r>
        <w:t>Kinetic energy of atoms [eV/atom]</w:t>
      </w:r>
    </w:p>
    <w:p w14:paraId="47CBDCCC" w14:textId="77777777" w:rsidR="000C59A9" w:rsidRDefault="000C59A9" w:rsidP="00533F37">
      <w:pPr>
        <w:pStyle w:val="ListParagraph"/>
        <w:numPr>
          <w:ilvl w:val="0"/>
          <w:numId w:val="8"/>
        </w:numPr>
        <w:jc w:val="both"/>
      </w:pPr>
      <w:r>
        <w:t>Total energy of atoms [eV/atom]</w:t>
      </w:r>
    </w:p>
    <w:p w14:paraId="72E266EE" w14:textId="77777777" w:rsidR="000C59A9" w:rsidRDefault="000C59A9" w:rsidP="00533F37">
      <w:pPr>
        <w:pStyle w:val="ListParagraph"/>
        <w:numPr>
          <w:ilvl w:val="0"/>
          <w:numId w:val="8"/>
        </w:numPr>
        <w:jc w:val="both"/>
      </w:pPr>
      <w:r>
        <w:t>Total energy of atoms and electrons [eV/atom]</w:t>
      </w:r>
    </w:p>
    <w:p w14:paraId="7293BD15" w14:textId="77777777" w:rsidR="00DD3504" w:rsidRDefault="00DD3504" w:rsidP="00533F37">
      <w:pPr>
        <w:pStyle w:val="ListParagraph"/>
        <w:numPr>
          <w:ilvl w:val="0"/>
          <w:numId w:val="8"/>
        </w:numPr>
        <w:jc w:val="both"/>
      </w:pPr>
      <w:r>
        <w:lastRenderedPageBreak/>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17C6B01" w:rsidR="00F6482E" w:rsidRDefault="00F6482E" w:rsidP="00533F37">
      <w:pPr>
        <w:pStyle w:val="ListParagraph"/>
        <w:numPr>
          <w:ilvl w:val="0"/>
          <w:numId w:val="8"/>
        </w:numPr>
        <w:jc w:val="both"/>
      </w:pPr>
      <w:r>
        <w:t>Van der Waals energy (if included in the simulation) [eV/atom]</w:t>
      </w:r>
    </w:p>
    <w:p w14:paraId="4D220378" w14:textId="6D79BDC2" w:rsidR="007F1111" w:rsidRDefault="007F1111" w:rsidP="00533F37">
      <w:pPr>
        <w:pStyle w:val="ListParagraph"/>
        <w:numPr>
          <w:ilvl w:val="0"/>
          <w:numId w:val="8"/>
        </w:numPr>
        <w:jc w:val="both"/>
      </w:pPr>
      <w:r>
        <w:t>Additional short-range repulsion energy (if included)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533F37">
      <w:pPr>
        <w:pStyle w:val="ListParagraph"/>
        <w:numPr>
          <w:ilvl w:val="0"/>
          <w:numId w:val="14"/>
        </w:numPr>
        <w:jc w:val="both"/>
      </w:pPr>
      <w:r>
        <w:t>Time [fs]</w:t>
      </w:r>
      <w:r>
        <w:tab/>
      </w:r>
    </w:p>
    <w:p w14:paraId="3FD1D724" w14:textId="77777777" w:rsidR="008C0A7F" w:rsidRDefault="008C0A7F" w:rsidP="00533F37">
      <w:pPr>
        <w:pStyle w:val="ListParagraph"/>
        <w:numPr>
          <w:ilvl w:val="0"/>
          <w:numId w:val="14"/>
        </w:numPr>
        <w:jc w:val="both"/>
      </w:pPr>
      <w:r>
        <w:t>Pressure [GPa]</w:t>
      </w:r>
      <w:r>
        <w:tab/>
      </w:r>
    </w:p>
    <w:p w14:paraId="70376707" w14:textId="77777777" w:rsidR="008C0A7F" w:rsidRDefault="008C0A7F" w:rsidP="00533F37">
      <w:pPr>
        <w:pStyle w:val="ListParagraph"/>
        <w:numPr>
          <w:ilvl w:val="0"/>
          <w:numId w:val="14"/>
        </w:numPr>
        <w:jc w:val="both"/>
      </w:pPr>
      <w:r>
        <w:t xml:space="preserve">9 columns with the components of the </w:t>
      </w:r>
      <w:r w:rsidR="00CF3B9A">
        <w:t>pressure</w:t>
      </w:r>
      <w:r>
        <w:t xml:space="preserve"> tensor </w:t>
      </w:r>
      <w:r w:rsidR="00CF3B9A">
        <w:t>Pressure</w:t>
      </w:r>
      <w:r>
        <w:t>(a,b), with a=x,y,z and b=x,y,z, all in [GPa]</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533F37">
      <w:pPr>
        <w:pStyle w:val="ListParagraph"/>
        <w:numPr>
          <w:ilvl w:val="0"/>
          <w:numId w:val="9"/>
        </w:numPr>
        <w:jc w:val="both"/>
      </w:pPr>
      <w:r>
        <w:t>Time [fs]</w:t>
      </w:r>
    </w:p>
    <w:p w14:paraId="33CBE805" w14:textId="0C6285BE" w:rsidR="00DD3504" w:rsidRDefault="00DD3504" w:rsidP="00533F37">
      <w:pPr>
        <w:pStyle w:val="ListParagraph"/>
        <w:numPr>
          <w:ilvl w:val="0"/>
          <w:numId w:val="9"/>
        </w:numPr>
        <w:jc w:val="both"/>
      </w:pPr>
      <w:r>
        <w:t>Electron temperature [K]</w:t>
      </w:r>
    </w:p>
    <w:p w14:paraId="3AB1891D" w14:textId="42929878" w:rsidR="00187E8D" w:rsidRDefault="00187E8D" w:rsidP="00187E8D">
      <w:pPr>
        <w:pStyle w:val="ListParagraph"/>
        <w:ind w:left="1080"/>
        <w:jc w:val="both"/>
      </w:pPr>
      <w: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4E53200C" w:rsidR="003D1BC8" w:rsidRDefault="005B0A70" w:rsidP="00533F37">
      <w:pPr>
        <w:pStyle w:val="ListParagraph"/>
        <w:numPr>
          <w:ilvl w:val="0"/>
          <w:numId w:val="9"/>
        </w:numPr>
        <w:jc w:val="both"/>
      </w:pPr>
      <w:r>
        <w:t>Kinetic a</w:t>
      </w:r>
      <w:r w:rsidR="00DD3504">
        <w:t>tomic temperature [K]</w:t>
      </w:r>
      <w:r w:rsidR="005C1CF9">
        <w:t xml:space="preserve">: first column is the average, then for each element of </w:t>
      </w:r>
      <w:r w:rsidR="00E76BFF">
        <w:t xml:space="preserve">the </w:t>
      </w:r>
      <w:r w:rsidR="005C1CF9">
        <w:t>compound</w:t>
      </w:r>
    </w:p>
    <w:p w14:paraId="3F30F298" w14:textId="739F7AD0" w:rsidR="009E31E4" w:rsidRDefault="00502704" w:rsidP="00533F37">
      <w:pPr>
        <w:pStyle w:val="ListParagraph"/>
        <w:numPr>
          <w:ilvl w:val="0"/>
          <w:numId w:val="9"/>
        </w:numPr>
        <w:jc w:val="both"/>
      </w:pPr>
      <w:r>
        <w:t>(</w:t>
      </w:r>
      <w:r w:rsidR="009E31E4">
        <w:t>Mean atomic displacement</w:t>
      </w:r>
      <w:r>
        <w:t>)</w:t>
      </w:r>
      <w:r w:rsidRPr="00502704">
        <w:rPr>
          <w:i/>
          <w:vertAlign w:val="superscript"/>
        </w:rPr>
        <w:t>N</w:t>
      </w:r>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48376005" w14:textId="0F6F59E9" w:rsidR="006311CC" w:rsidRDefault="006311CC" w:rsidP="006311CC">
      <w:pPr>
        <w:jc w:val="both"/>
      </w:pPr>
      <w:r>
        <w:t>At each time instant</w:t>
      </w:r>
      <w:r w:rsidR="00F65193">
        <w:t xml:space="preserve"> of the simulation when output files are printed out, XTANT-3 also saves the following back up files: </w:t>
      </w:r>
      <w:r w:rsidR="00F65193" w:rsidRPr="00B91E6B">
        <w:rPr>
          <w:color w:val="1F497D"/>
        </w:rPr>
        <w:t>SAVE_</w:t>
      </w:r>
      <w:r w:rsidR="00F65193">
        <w:rPr>
          <w:color w:val="1F497D"/>
        </w:rPr>
        <w:t>atoms</w:t>
      </w:r>
      <w:r w:rsidR="00F65193" w:rsidRPr="00B91E6B">
        <w:rPr>
          <w:color w:val="1F497D"/>
        </w:rPr>
        <w:t>.dat</w:t>
      </w:r>
      <w:r w:rsidR="00F65193">
        <w:t xml:space="preserve">, </w:t>
      </w:r>
      <w:r w:rsidR="00F65193" w:rsidRPr="00B91E6B">
        <w:rPr>
          <w:color w:val="1F497D"/>
        </w:rPr>
        <w:t>SAVE_</w:t>
      </w:r>
      <w:r w:rsidR="00F65193" w:rsidRPr="00F65193">
        <w:rPr>
          <w:color w:val="1F497D"/>
        </w:rPr>
        <w:t>supercell</w:t>
      </w:r>
      <w:r w:rsidR="00F65193" w:rsidRPr="00B91E6B">
        <w:rPr>
          <w:color w:val="1F497D"/>
        </w:rPr>
        <w:t>.dat</w:t>
      </w:r>
      <w:r w:rsidR="00F65193">
        <w:t xml:space="preserve"> and </w:t>
      </w:r>
      <w:r w:rsidR="00F65193" w:rsidRPr="00B91E6B">
        <w:rPr>
          <w:color w:val="1F497D"/>
        </w:rPr>
        <w:t>SAVE_</w:t>
      </w:r>
      <w:r w:rsidR="00F65193">
        <w:rPr>
          <w:color w:val="1F497D"/>
        </w:rPr>
        <w:t>el_distribution</w:t>
      </w:r>
      <w:r w:rsidR="00F65193" w:rsidRPr="00B91E6B">
        <w:rPr>
          <w:color w:val="1F497D"/>
        </w:rPr>
        <w:t>.dat</w:t>
      </w:r>
      <w:r w:rsidR="00F65193" w:rsidRPr="00F65193">
        <w:t xml:space="preserve">. </w:t>
      </w:r>
      <w:r w:rsidR="00F65193">
        <w:t xml:space="preserve">They are consistent with the format that can be used to set initial data, as described above (section </w:t>
      </w:r>
      <w:r w:rsidR="00F65193">
        <w:fldChar w:fldCharType="begin"/>
      </w:r>
      <w:r w:rsidR="00F65193">
        <w:instrText xml:space="preserve"> REF _Ref130051615 \h </w:instrText>
      </w:r>
      <w:r w:rsidR="00F65193">
        <w:fldChar w:fldCharType="separate"/>
      </w:r>
      <w:r w:rsidR="00572812">
        <w:t xml:space="preserve">Files </w:t>
      </w:r>
      <w:r w:rsidR="00572812" w:rsidRPr="00B91E6B">
        <w:rPr>
          <w:color w:val="1F497D"/>
        </w:rPr>
        <w:t>SAVE_supercell.dat</w:t>
      </w:r>
      <w:r w:rsidR="00572812">
        <w:rPr>
          <w:color w:val="1F497D"/>
        </w:rPr>
        <w:t>,</w:t>
      </w:r>
      <w:r w:rsidR="00572812">
        <w:t xml:space="preserve"> </w:t>
      </w:r>
      <w:r w:rsidR="00572812" w:rsidRPr="00B91E6B">
        <w:rPr>
          <w:color w:val="1F497D"/>
        </w:rPr>
        <w:t>SAVE_atoms.dat</w:t>
      </w:r>
      <w:r w:rsidR="00572812">
        <w:rPr>
          <w:color w:val="1F497D"/>
        </w:rPr>
        <w:t xml:space="preserve"> </w:t>
      </w:r>
      <w:r w:rsidR="00572812">
        <w:t xml:space="preserve">and </w:t>
      </w:r>
      <w:r w:rsidR="00572812" w:rsidRPr="00B91E6B">
        <w:rPr>
          <w:color w:val="1F497D"/>
        </w:rPr>
        <w:t>SAVE_</w:t>
      </w:r>
      <w:r w:rsidR="00572812">
        <w:rPr>
          <w:color w:val="1F497D"/>
        </w:rPr>
        <w:t>el_distribution</w:t>
      </w:r>
      <w:r w:rsidR="00572812" w:rsidRPr="00B91E6B">
        <w:rPr>
          <w:color w:val="1F497D"/>
        </w:rPr>
        <w:t>.dat</w:t>
      </w:r>
      <w:r w:rsidR="00F65193">
        <w:fldChar w:fldCharType="end"/>
      </w:r>
      <w:r w:rsidR="00F65193">
        <w:t>). They contain the information on the atomic coordinates and velocities, supercell vectors, and electronic distribution function.</w:t>
      </w:r>
    </w:p>
    <w:p w14:paraId="53D78B22" w14:textId="77777777" w:rsidR="00F540A9" w:rsidRPr="00F540A9" w:rsidRDefault="00F540A9" w:rsidP="00533F37">
      <w:pPr>
        <w:pStyle w:val="Heading2"/>
        <w:numPr>
          <w:ilvl w:val="0"/>
          <w:numId w:val="11"/>
        </w:numPr>
        <w:jc w:val="both"/>
      </w:pPr>
      <w:bookmarkStart w:id="70" w:name="_Toc135729425"/>
      <w:r>
        <w:t>…_CONVOLVED.dat output data files</w:t>
      </w:r>
      <w:bookmarkEnd w:id="70"/>
    </w:p>
    <w:p w14:paraId="0F016FFF" w14:textId="77777777" w:rsidR="00F540A9" w:rsidRDefault="00F540A9" w:rsidP="00CF62E5">
      <w:pPr>
        <w:jc w:val="both"/>
      </w:pPr>
      <w:r>
        <w:t xml:space="preserve">If in the input file you set a finite </w:t>
      </w:r>
      <w:r w:rsidR="00CF62E5">
        <w:t xml:space="preserve">positive </w:t>
      </w:r>
      <w: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gnuplot to prepare convolved figures.</w:t>
      </w:r>
    </w:p>
    <w:p w14:paraId="2440B651" w14:textId="77777777" w:rsidR="009A3612" w:rsidRDefault="009A3612" w:rsidP="00533F37">
      <w:pPr>
        <w:pStyle w:val="Heading1"/>
        <w:numPr>
          <w:ilvl w:val="0"/>
          <w:numId w:val="28"/>
        </w:numPr>
      </w:pPr>
      <w:bookmarkStart w:id="71" w:name="_Ref113545867"/>
      <w:bookmarkStart w:id="72" w:name="_Toc135729426"/>
      <w:r>
        <w:lastRenderedPageBreak/>
        <w:t>Post-processing</w:t>
      </w:r>
      <w:bookmarkEnd w:id="71"/>
      <w:bookmarkEnd w:id="72"/>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directory </w:t>
      </w:r>
      <w:r w:rsidR="00370830" w:rsidRPr="00370830">
        <w:rPr>
          <w:color w:val="1F497D" w:themeColor="text2"/>
        </w:rPr>
        <w:t>!XTAN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t>The following post-processing is possible:</w:t>
      </w:r>
    </w:p>
    <w:p w14:paraId="2ABB8CDE" w14:textId="77777777" w:rsidR="009A3612" w:rsidRDefault="009A3612" w:rsidP="00533F37">
      <w:pPr>
        <w:pStyle w:val="Heading2"/>
        <w:numPr>
          <w:ilvl w:val="0"/>
          <w:numId w:val="19"/>
        </w:numPr>
        <w:rPr>
          <w:rFonts w:eastAsiaTheme="minorHAnsi"/>
        </w:rPr>
      </w:pPr>
      <w:bookmarkStart w:id="73" w:name="_Toc135729427"/>
      <w:r>
        <w:rPr>
          <w:rFonts w:eastAsiaTheme="minorHAnsi"/>
        </w:rPr>
        <w:t>Extracting pair correlation function</w:t>
      </w:r>
      <w:bookmarkEnd w:id="73"/>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E021B5">
        <w:rPr>
          <w:rStyle w:val="FootnoteReference"/>
        </w:rPr>
        <w:footnoteReference w:id="26"/>
      </w:r>
      <w:r>
        <w:t>, OVITO</w:t>
      </w:r>
      <w:r w:rsidR="00DE67EB" w:rsidRPr="00E021B5">
        <w:rPr>
          <w:rStyle w:val="FootnoteReference"/>
        </w:rPr>
        <w:footnoteReference w:id="27"/>
      </w:r>
      <w:r>
        <w:t>, etc.</w:t>
      </w:r>
    </w:p>
    <w:p w14:paraId="49E316E7" w14:textId="77777777" w:rsidR="009A3612" w:rsidRPr="009A3612" w:rsidRDefault="009A3612" w:rsidP="009A3612"/>
    <w:p w14:paraId="27F2893D" w14:textId="77777777" w:rsidR="009A3612" w:rsidRPr="00AC57D9" w:rsidRDefault="00AC57D9" w:rsidP="00533F37">
      <w:pPr>
        <w:pStyle w:val="Heading2"/>
        <w:numPr>
          <w:ilvl w:val="0"/>
          <w:numId w:val="19"/>
        </w:numPr>
        <w:rPr>
          <w:color w:val="4F81BD" w:themeColor="accent1"/>
        </w:rPr>
      </w:pPr>
      <w:bookmarkStart w:id="74" w:name="_Toc135729428"/>
      <w:r w:rsidRPr="00AC57D9">
        <w:rPr>
          <w:color w:val="4F81BD" w:themeColor="accent1"/>
        </w:rPr>
        <w:t>Calculation of velocity autocorrelation and phonon spectra</w:t>
      </w:r>
      <w:bookmarkEnd w:id="74"/>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r w:rsidR="00382DEE" w:rsidRPr="00382DEE">
        <w:rPr>
          <w:i/>
        </w:rPr>
        <w:t>tim_step</w:t>
      </w:r>
      <w:r>
        <w:t xml:space="preserve"> sets how often to print out autocorrelators and phonon spectr</w:t>
      </w:r>
      <w:r w:rsidR="00382DEE">
        <w:t xml:space="preserve">a: it will divide the data into </w:t>
      </w:r>
      <w:r w:rsidR="00382DEE" w:rsidRPr="00382DEE">
        <w:rPr>
          <w:i/>
        </w:rPr>
        <w:t>tim_step</w:t>
      </w:r>
      <w:r w:rsidR="00382DEE">
        <w:t xml:space="preserve"> steps, and calculated data on them. E.g. if you had a simulation run from 0 to 1000 fs, and set </w:t>
      </w:r>
      <w:r w:rsidR="00382DEE" w:rsidRPr="00382DEE">
        <w:rPr>
          <w:i/>
        </w:rPr>
        <w:t>tim_step</w:t>
      </w:r>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533F37">
      <w:pPr>
        <w:pStyle w:val="ListParagraph"/>
        <w:numPr>
          <w:ilvl w:val="0"/>
          <w:numId w:val="22"/>
        </w:numPr>
        <w:spacing w:after="0" w:line="312" w:lineRule="auto"/>
        <w:jc w:val="both"/>
        <w:rPr>
          <w:lang w:val="en-US"/>
        </w:rPr>
      </w:pPr>
      <w:r w:rsidRPr="00C5408C">
        <w:rPr>
          <w:lang w:val="en-US"/>
        </w:rPr>
        <w:t>Time [fs]</w:t>
      </w:r>
    </w:p>
    <w:p w14:paraId="4DADE6DE" w14:textId="77777777" w:rsidR="00C5408C" w:rsidRPr="00C5408C" w:rsidRDefault="00C5408C" w:rsidP="00533F37">
      <w:pPr>
        <w:pStyle w:val="ListParagraph"/>
        <w:numPr>
          <w:ilvl w:val="0"/>
          <w:numId w:val="22"/>
        </w:numPr>
        <w:spacing w:after="0" w:line="312" w:lineRule="auto"/>
        <w:jc w:val="both"/>
        <w:rPr>
          <w:lang w:val="en-US"/>
        </w:rPr>
      </w:pPr>
      <w:r w:rsidRPr="00C5408C">
        <w:rPr>
          <w:lang w:val="en-US"/>
        </w:rPr>
        <w:lastRenderedPageBreak/>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533F37">
      <w:pPr>
        <w:pStyle w:val="ListParagraph"/>
        <w:numPr>
          <w:ilvl w:val="0"/>
          <w:numId w:val="23"/>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533F37">
      <w:pPr>
        <w:pStyle w:val="ListParagraph"/>
        <w:numPr>
          <w:ilvl w:val="0"/>
          <w:numId w:val="23"/>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533F37">
      <w:pPr>
        <w:pStyle w:val="Heading2"/>
        <w:numPr>
          <w:ilvl w:val="0"/>
          <w:numId w:val="23"/>
        </w:numPr>
        <w:rPr>
          <w:color w:val="4F81BD" w:themeColor="accent1"/>
        </w:rPr>
      </w:pPr>
      <w:bookmarkStart w:id="75" w:name="_Ref71362056"/>
      <w:bookmarkStart w:id="76" w:name="_Toc135729429"/>
      <w:r w:rsidRPr="00AC57D9">
        <w:rPr>
          <w:color w:val="4F81BD" w:themeColor="accent1"/>
        </w:rPr>
        <w:t>Calculation of electron-ion coupling parameter g(T</w:t>
      </w:r>
      <w:r w:rsidRPr="00AC57D9">
        <w:rPr>
          <w:color w:val="4F81BD" w:themeColor="accent1"/>
          <w:vertAlign w:val="subscript"/>
        </w:rPr>
        <w:t>e</w:t>
      </w:r>
      <w:r w:rsidRPr="00AC57D9">
        <w:rPr>
          <w:color w:val="4F81BD" w:themeColor="accent1"/>
        </w:rPr>
        <w:t>), C</w:t>
      </w:r>
      <w:r w:rsidRPr="00046931">
        <w:rPr>
          <w:color w:val="4F81BD" w:themeColor="accent1"/>
          <w:vertAlign w:val="subscript"/>
        </w:rPr>
        <w:t>e</w:t>
      </w:r>
      <w:r w:rsidRPr="00AC57D9">
        <w:rPr>
          <w:color w:val="4F81BD" w:themeColor="accent1"/>
        </w:rPr>
        <w:t>(T</w:t>
      </w:r>
      <w:r w:rsidRPr="00AC57D9">
        <w:rPr>
          <w:color w:val="4F81BD" w:themeColor="accent1"/>
          <w:vertAlign w:val="subscript"/>
        </w:rPr>
        <w:t>e</w:t>
      </w:r>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T</w:t>
      </w:r>
      <w:r w:rsidRPr="00AC57D9">
        <w:rPr>
          <w:color w:val="4F81BD" w:themeColor="accent1"/>
          <w:vertAlign w:val="subscript"/>
        </w:rPr>
        <w:t>e</w:t>
      </w:r>
      <w:r w:rsidRPr="00AC57D9">
        <w:rPr>
          <w:color w:val="4F81BD" w:themeColor="accent1"/>
        </w:rPr>
        <w:t>)</w:t>
      </w:r>
      <w:bookmarkEnd w:id="75"/>
      <w:r w:rsidR="00D2467A">
        <w:rPr>
          <w:color w:val="4F81BD" w:themeColor="accent1"/>
        </w:rPr>
        <w:t>, P</w:t>
      </w:r>
      <w:r w:rsidR="00D2467A" w:rsidRPr="00D2467A">
        <w:rPr>
          <w:color w:val="4F81BD" w:themeColor="accent1"/>
          <w:vertAlign w:val="subscript"/>
        </w:rPr>
        <w:t>e</w:t>
      </w:r>
      <w:r w:rsidR="00D2467A">
        <w:rPr>
          <w:color w:val="4F81BD" w:themeColor="accent1"/>
        </w:rPr>
        <w:t>(T</w:t>
      </w:r>
      <w:r w:rsidR="00D2467A" w:rsidRPr="00D2467A">
        <w:rPr>
          <w:color w:val="4F81BD" w:themeColor="accent1"/>
          <w:vertAlign w:val="subscript"/>
        </w:rPr>
        <w:t>e</w:t>
      </w:r>
      <w:r w:rsidR="00D2467A">
        <w:rPr>
          <w:color w:val="4F81BD" w:themeColor="accent1"/>
        </w:rPr>
        <w:t>)</w:t>
      </w:r>
      <w:bookmarkEnd w:id="76"/>
    </w:p>
    <w:p w14:paraId="0509B955" w14:textId="00059A39"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T</w:t>
      </w:r>
      <w:r w:rsidR="00666783" w:rsidRPr="00666783">
        <w:rPr>
          <w:vertAlign w:val="subscript"/>
        </w:rPr>
        <w:t>e</w:t>
      </w:r>
      <w:r w:rsidR="00666783" w:rsidRPr="00666783">
        <w:t>), electronic heat capacity C</w:t>
      </w:r>
      <w:r w:rsidR="00666783" w:rsidRPr="00046931">
        <w:rPr>
          <w:vertAlign w:val="subscript"/>
        </w:rPr>
        <w:t>e</w:t>
      </w:r>
      <w:r w:rsidR="00666783" w:rsidRPr="00666783">
        <w:t>(T</w:t>
      </w:r>
      <w:r w:rsidR="00666783" w:rsidRPr="00666783">
        <w:rPr>
          <w:vertAlign w:val="subscript"/>
        </w:rPr>
        <w:t>e</w:t>
      </w:r>
      <w:r w:rsidR="00666783" w:rsidRPr="00666783">
        <w:t>)</w:t>
      </w:r>
      <w:r w:rsidR="00370830">
        <w:t>,</w:t>
      </w:r>
      <w:r w:rsidR="00666783" w:rsidRPr="00666783">
        <w:t xml:space="preserve"> chemical potential </w:t>
      </w:r>
      <w:r w:rsidR="00046931" w:rsidRPr="00046931">
        <w:t>μ</w:t>
      </w:r>
      <w:r w:rsidR="00666783" w:rsidRPr="00666783">
        <w:t>(T</w:t>
      </w:r>
      <w:r w:rsidR="00666783" w:rsidRPr="00666783">
        <w:rPr>
          <w:vertAlign w:val="subscript"/>
        </w:rPr>
        <w:t>e</w:t>
      </w:r>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r w:rsidR="00370830" w:rsidRPr="00370830">
        <w:rPr>
          <w:i/>
          <w:iCs/>
        </w:rPr>
        <w:t>T</w:t>
      </w:r>
      <w:r w:rsidR="00370830" w:rsidRPr="00370830">
        <w:rPr>
          <w:i/>
          <w:iCs/>
          <w:vertAlign w:val="subscript"/>
        </w:rPr>
        <w:t>e</w:t>
      </w:r>
      <w:r w:rsidR="00370830">
        <w:t xml:space="preserve">), </w:t>
      </w:r>
      <w:r w:rsidR="00666783" w:rsidRPr="00666783">
        <w:t>the following procedure can be used</w:t>
      </w:r>
      <w:r w:rsidR="00474543">
        <w:t xml:space="preserve"> </w:t>
      </w:r>
      <w:r w:rsidR="00474543">
        <w:fldChar w:fldCharType="begin" w:fldLock="1"/>
      </w:r>
      <w:r w:rsidR="00F940E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2]","plainTextFormattedCitation":"[42]","previouslyFormattedCitation":"[41]"},"properties":{"noteIndex":0},"schema":"https://github.com/citation-style-language/schema/raw/master/csl-citation.json"}</w:instrText>
      </w:r>
      <w:r w:rsidR="00474543">
        <w:fldChar w:fldCharType="separate"/>
      </w:r>
      <w:r w:rsidR="00F940E5" w:rsidRPr="00F940E5">
        <w:rPr>
          <w:noProof/>
        </w:rPr>
        <w:t>[42]</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2071CEC9"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572812">
        <w:t>VIII</w:t>
      </w:r>
      <w:r>
        <w:fldChar w:fldCharType="end"/>
      </w:r>
      <w:r>
        <w:t>.</w:t>
      </w:r>
      <w:r>
        <w:fldChar w:fldCharType="begin"/>
      </w:r>
      <w:r>
        <w:instrText xml:space="preserve"> REF _Ref113546637 \r \h </w:instrText>
      </w:r>
      <w:r>
        <w:fldChar w:fldCharType="separate"/>
      </w:r>
      <w:r w:rsidR="00572812">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533F37">
      <w:pPr>
        <w:pStyle w:val="ListParagraph"/>
        <w:numPr>
          <w:ilvl w:val="0"/>
          <w:numId w:val="13"/>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46968D7E" w:rsidR="00457EE7" w:rsidRDefault="00457EE7" w:rsidP="00533F37">
      <w:pPr>
        <w:pStyle w:val="ListParagraph"/>
        <w:numPr>
          <w:ilvl w:val="0"/>
          <w:numId w:val="13"/>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572812">
        <w:t>VIII</w:t>
      </w:r>
      <w:r w:rsidR="009A0000">
        <w:fldChar w:fldCharType="end"/>
      </w:r>
      <w:r w:rsidR="00BB13A7">
        <w:t>.</w:t>
      </w:r>
      <w:r w:rsidR="00BB13A7">
        <w:fldChar w:fldCharType="begin"/>
      </w:r>
      <w:r w:rsidR="00BB13A7">
        <w:instrText xml:space="preserve"> REF _Ref113547042 \n \h </w:instrText>
      </w:r>
      <w:r w:rsidR="00BB13A7">
        <w:fldChar w:fldCharType="separate"/>
      </w:r>
      <w:r w:rsidR="00572812">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147FEE4B" w:rsidR="00666783" w:rsidRDefault="00705872" w:rsidP="00533F37">
      <w:pPr>
        <w:pStyle w:val="ListParagraph"/>
        <w:numPr>
          <w:ilvl w:val="0"/>
          <w:numId w:val="13"/>
        </w:numPr>
        <w:spacing w:after="0" w:line="312" w:lineRule="auto"/>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572812">
        <w:t>VIII</w:t>
      </w:r>
      <w:r>
        <w:fldChar w:fldCharType="end"/>
      </w:r>
      <w:r>
        <w:t>.</w:t>
      </w:r>
      <w:r>
        <w:fldChar w:fldCharType="begin"/>
      </w:r>
      <w:r>
        <w:instrText xml:space="preserve"> REF _Ref113546637 \n \h </w:instrText>
      </w:r>
      <w:r>
        <w:fldChar w:fldCharType="separate"/>
      </w:r>
      <w:r w:rsidR="00572812">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572812">
        <w:t>VIII</w:t>
      </w:r>
      <w:r w:rsidR="00DB33C5">
        <w:fldChar w:fldCharType="end"/>
      </w:r>
      <w:r w:rsidR="00DB33C5">
        <w:t>.</w:t>
      </w:r>
      <w:r w:rsidR="00DB33C5">
        <w:fldChar w:fldCharType="begin"/>
      </w:r>
      <w:r w:rsidR="00DB33C5">
        <w:instrText xml:space="preserve"> REF _Ref43995759 \n \h </w:instrText>
      </w:r>
      <w:r w:rsidR="00DB33C5">
        <w:fldChar w:fldCharType="separate"/>
      </w:r>
      <w:r w:rsidR="00572812">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F940E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2]","plainTextFormattedCitation":"[42]","previouslyFormattedCitation":"[41]"},"properties":{"noteIndex":0},"schema":"https://github.com/citation-style-language/schema/raw/master/csl-citation.json"}</w:instrText>
      </w:r>
      <w:r w:rsidR="00474543">
        <w:fldChar w:fldCharType="separate"/>
      </w:r>
      <w:r w:rsidR="00F940E5" w:rsidRPr="00F940E5">
        <w:rPr>
          <w:noProof/>
        </w:rPr>
        <w:t>[42]</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r w:rsidR="009A3612" w:rsidRPr="00666783">
        <w:rPr>
          <w:color w:val="1F497D" w:themeColor="text2"/>
        </w:rPr>
        <w:t>XTANT_coupling_parameter.exe  alpha</w:t>
      </w:r>
    </w:p>
    <w:p w14:paraId="20F80866" w14:textId="06A13E70"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i.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lastRenderedPageBreak/>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Gruneisen parameter </w:t>
      </w:r>
      <w:r w:rsidRPr="00666783">
        <w:t>as functions of time, then sort them according to the electronic temperatures (</w:t>
      </w:r>
      <w:r w:rsidRPr="00666783">
        <w:rPr>
          <w:i/>
        </w:rPr>
        <w:t>T</w:t>
      </w:r>
      <w:r w:rsidRPr="00666783">
        <w:rPr>
          <w:i/>
          <w:vertAlign w:val="subscript"/>
        </w:rPr>
        <w:t>e</w:t>
      </w:r>
      <w:r w:rsidRPr="00666783">
        <w:t xml:space="preserve">) at those time, interpolate on a grid of </w:t>
      </w:r>
      <w:r w:rsidRPr="00666783">
        <w:rPr>
          <w:i/>
        </w:rPr>
        <w:t>T</w:t>
      </w:r>
      <w:r w:rsidRPr="00666783">
        <w:rPr>
          <w:i/>
          <w:vertAlign w:val="subscript"/>
        </w:rPr>
        <w:t>e</w:t>
      </w:r>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533F37">
      <w:pPr>
        <w:pStyle w:val="ListParagraph"/>
        <w:numPr>
          <w:ilvl w:val="0"/>
          <w:numId w:val="20"/>
        </w:numPr>
      </w:pPr>
      <w:r>
        <w:t>Electron temperature [K]</w:t>
      </w:r>
    </w:p>
    <w:p w14:paraId="545BCA96" w14:textId="77777777" w:rsidR="003C28B7" w:rsidRDefault="00FE179C" w:rsidP="00533F37">
      <w:pPr>
        <w:pStyle w:val="ListParagraph"/>
        <w:numPr>
          <w:ilvl w:val="0"/>
          <w:numId w:val="20"/>
        </w:numPr>
      </w:pPr>
      <w:r>
        <w:t>Total c</w:t>
      </w:r>
      <w:r w:rsidR="00EA5BD4">
        <w:t>oupling parameter [W/(m</w:t>
      </w:r>
      <w:r w:rsidR="003C28B7" w:rsidRPr="00EA5BD4">
        <w:rPr>
          <w:vertAlign w:val="superscript"/>
        </w:rPr>
        <w:t>3</w:t>
      </w:r>
      <w:r w:rsidR="003C28B7">
        <w:t>K)]</w:t>
      </w:r>
    </w:p>
    <w:p w14:paraId="6077ACAA" w14:textId="77777777" w:rsidR="003C28B7" w:rsidRDefault="003C28B7" w:rsidP="00533F37">
      <w:pPr>
        <w:pStyle w:val="ListParagraph"/>
        <w:numPr>
          <w:ilvl w:val="0"/>
          <w:numId w:val="20"/>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533F37">
      <w:pPr>
        <w:pStyle w:val="ListParagraph"/>
        <w:numPr>
          <w:ilvl w:val="0"/>
          <w:numId w:val="21"/>
        </w:numPr>
      </w:pPr>
      <w:r>
        <w:t>Electron temperature [K]</w:t>
      </w:r>
    </w:p>
    <w:p w14:paraId="227FD67E" w14:textId="77777777" w:rsidR="003C28B7" w:rsidRDefault="003C28B7" w:rsidP="00533F37">
      <w:pPr>
        <w:pStyle w:val="ListParagraph"/>
        <w:numPr>
          <w:ilvl w:val="0"/>
          <w:numId w:val="21"/>
        </w:numPr>
      </w:pPr>
      <w:r>
        <w:t>Chemical potential [eV]</w:t>
      </w:r>
    </w:p>
    <w:p w14:paraId="1D5476C5" w14:textId="7990A493" w:rsidR="003C28B7" w:rsidRDefault="003C28B7" w:rsidP="00533F37">
      <w:pPr>
        <w:pStyle w:val="ListParagraph"/>
        <w:numPr>
          <w:ilvl w:val="0"/>
          <w:numId w:val="21"/>
        </w:numPr>
      </w:pPr>
      <w:r>
        <w:t>Electron heat capacity [</w:t>
      </w:r>
      <w:r w:rsidRPr="003C28B7">
        <w:t>J/(m</w:t>
      </w:r>
      <w:r w:rsidRPr="00DB24C4">
        <w:rPr>
          <w:vertAlign w:val="superscript"/>
        </w:rPr>
        <w:t>3</w:t>
      </w:r>
      <w:r w:rsidRPr="003C28B7">
        <w:t>K)</w:t>
      </w:r>
      <w:r>
        <w:t>]</w:t>
      </w:r>
    </w:p>
    <w:p w14:paraId="3D069F6D" w14:textId="7D358A71" w:rsidR="002F3751" w:rsidRDefault="002F3751" w:rsidP="00533F37">
      <w:pPr>
        <w:pStyle w:val="ListParagraph"/>
        <w:numPr>
          <w:ilvl w:val="0"/>
          <w:numId w:val="21"/>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pairs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t>OUT_average_partial_Ce.dat</w:t>
      </w:r>
    </w:p>
    <w:p w14:paraId="1E1BACD1" w14:textId="0CDF2678" w:rsidR="001C4A71" w:rsidRDefault="001C4A71" w:rsidP="001C4A71">
      <w:r>
        <w:t xml:space="preserve">Which contains a number of columns corresponding to the number of partial electronic heat capacities for each shell of each element (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533F37">
      <w:pPr>
        <w:pStyle w:val="ListParagraph"/>
        <w:numPr>
          <w:ilvl w:val="0"/>
          <w:numId w:val="30"/>
        </w:numPr>
      </w:pPr>
      <w:r>
        <w:t>Electronic temperature Te in [K]</w:t>
      </w:r>
    </w:p>
    <w:p w14:paraId="1619ACA8" w14:textId="29A536EC" w:rsidR="00D035A4" w:rsidRDefault="00D035A4" w:rsidP="00533F37">
      <w:pPr>
        <w:pStyle w:val="ListParagraph"/>
        <w:numPr>
          <w:ilvl w:val="0"/>
          <w:numId w:val="30"/>
        </w:numPr>
      </w:pPr>
      <w:r>
        <w:t>Electron energy in [eV/atom]</w:t>
      </w:r>
    </w:p>
    <w:p w14:paraId="38EABD0A" w14:textId="3072EB85" w:rsidR="00D035A4" w:rsidRDefault="00D035A4" w:rsidP="00533F37">
      <w:pPr>
        <w:pStyle w:val="ListParagraph"/>
        <w:numPr>
          <w:ilvl w:val="0"/>
          <w:numId w:val="30"/>
        </w:numPr>
      </w:pPr>
      <w:r>
        <w:t>Pressure in [GPa]</w:t>
      </w:r>
    </w:p>
    <w:p w14:paraId="5CD3A746" w14:textId="29321936" w:rsidR="00D035A4" w:rsidRDefault="00D035A4" w:rsidP="00533F37">
      <w:pPr>
        <w:pStyle w:val="ListParagraph"/>
        <w:numPr>
          <w:ilvl w:val="0"/>
          <w:numId w:val="30"/>
        </w:numPr>
      </w:pPr>
      <w:r>
        <w:t>Electronic Gruneisen parameter, defined as dP/dE in [Pa/(J/atom)]</w:t>
      </w:r>
    </w:p>
    <w:p w14:paraId="30DEF987" w14:textId="50ADF451" w:rsidR="00D035A4" w:rsidRDefault="00D035A4" w:rsidP="00D035A4">
      <w:pPr>
        <w:jc w:val="both"/>
      </w:pPr>
      <w:r>
        <w:t>Note that an alternative definition of the electronic Gruneisen parameter is P/E (instead of derivative)</w:t>
      </w:r>
      <w:r w:rsidR="00F424C7">
        <w:t xml:space="preserve"> </w:t>
      </w:r>
      <w:r w:rsidR="00F424C7">
        <w:fldChar w:fldCharType="begin" w:fldLock="1"/>
      </w:r>
      <w:r w:rsidR="00F940E5">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7]","plainTextFormattedCitation":"[47]","previouslyFormattedCitation":"[45]"},"properties":{"noteIndex":0},"schema":"https://github.com/citation-style-language/schema/raw/master/csl-citation.json"}</w:instrText>
      </w:r>
      <w:r w:rsidR="00F424C7">
        <w:fldChar w:fldCharType="separate"/>
      </w:r>
      <w:r w:rsidR="00F940E5" w:rsidRPr="00F940E5">
        <w:rPr>
          <w:noProof/>
        </w:rPr>
        <w:t>[47]</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6E048177" w:rsidR="004A2593" w:rsidRDefault="00EA775F" w:rsidP="004A2593">
      <w:r>
        <w:t>For convenience, it also creates the file collecting the partial electronic heat capacity and electron-ion coupling named</w:t>
      </w:r>
    </w:p>
    <w:p w14:paraId="7BC3A8EE" w14:textId="5F7A8857" w:rsidR="00EA775F" w:rsidRDefault="00EA775F" w:rsidP="00EA775F">
      <w:pPr>
        <w:rPr>
          <w:color w:val="1F497D" w:themeColor="text2"/>
        </w:rPr>
      </w:pPr>
      <w:r w:rsidRPr="00EA775F">
        <w:rPr>
          <w:color w:val="1F497D" w:themeColor="text2"/>
        </w:rPr>
        <w:t>OUT_XTANT3_Cd_partial_Ce_G.dat</w:t>
      </w:r>
    </w:p>
    <w:p w14:paraId="1C34BA15" w14:textId="316AFA57" w:rsidR="00EA775F" w:rsidRDefault="00EA775F" w:rsidP="00EA775F">
      <w:r w:rsidRPr="00D035A4">
        <w:t>Which</w:t>
      </w:r>
      <w:r>
        <w:t xml:space="preserve"> contains few columns (depending on the TB basis set, number of orbitals):</w:t>
      </w:r>
    </w:p>
    <w:p w14:paraId="2DD388C7" w14:textId="77777777" w:rsidR="00EA775F" w:rsidRDefault="00EA775F" w:rsidP="00533F37">
      <w:pPr>
        <w:pStyle w:val="ListParagraph"/>
        <w:numPr>
          <w:ilvl w:val="0"/>
          <w:numId w:val="38"/>
        </w:numPr>
      </w:pPr>
      <w:r>
        <w:lastRenderedPageBreak/>
        <w:t>Electronic temperature Te in [K]</w:t>
      </w:r>
    </w:p>
    <w:p w14:paraId="27330945" w14:textId="1101B54E" w:rsidR="00EA775F" w:rsidRDefault="00EA775F" w:rsidP="00533F37">
      <w:pPr>
        <w:pStyle w:val="ListParagraph"/>
        <w:numPr>
          <w:ilvl w:val="0"/>
          <w:numId w:val="38"/>
        </w:numPr>
      </w:pPr>
      <w:r>
        <w:t>Total electron heat capacity in [J/m</w:t>
      </w:r>
      <w:r w:rsidRPr="00EA775F">
        <w:rPr>
          <w:vertAlign w:val="superscript"/>
        </w:rPr>
        <w:t>3</w:t>
      </w:r>
      <w:r>
        <w:t>K]</w:t>
      </w:r>
    </w:p>
    <w:p w14:paraId="09951FCC" w14:textId="4F306CA2" w:rsidR="00EA775F" w:rsidRDefault="00EA775F" w:rsidP="00EA775F">
      <w:pPr>
        <w:pStyle w:val="ListParagraph"/>
      </w:pPr>
      <w:r>
        <w:t>The number of next columns depends on the number of orbitals in TB: for each s, p, and d orbitals used, there will be a column with partial electron heat capacity.</w:t>
      </w:r>
    </w:p>
    <w:p w14:paraId="3DE7AC24" w14:textId="55B5B5DC" w:rsidR="00EA775F" w:rsidRDefault="00EA775F" w:rsidP="00EA775F">
      <w:r>
        <w:t>Then comes the column with the total electron-ion coupling parameter, rescaled back to normal according to the parameter set in the file NUMERICAL_PARAMETERS.txt. After that, partial couplings for each pair of orbitals are present, where paired orbitals are added together (and rescaled by the same factor as the total one). For example, for sp</w:t>
      </w:r>
      <w:r w:rsidRPr="00955479">
        <w:rPr>
          <w:vertAlign w:val="superscript"/>
        </w:rPr>
        <w:t>3</w:t>
      </w:r>
      <w:r>
        <w:t>d</w:t>
      </w:r>
      <w:r w:rsidRPr="00955479">
        <w:rPr>
          <w:vertAlign w:val="superscript"/>
        </w:rPr>
        <w:t>5</w:t>
      </w:r>
      <w:r>
        <w:t xml:space="preserve"> basis, there will be 6 columns, corresponding to the partial couplings of: s-s, s-p, s-d, p-p, p-d, d-d orbitals. For calculation of s-p orbital coupling, the two columns from the file </w:t>
      </w:r>
      <w:r w:rsidRPr="004A2593">
        <w:rPr>
          <w:color w:val="1F497D" w:themeColor="text2"/>
        </w:rPr>
        <w:t>OUT_average_partial_couplings.dat</w:t>
      </w:r>
      <w:r>
        <w:rPr>
          <w:color w:val="1F497D" w:themeColor="text2"/>
        </w:rPr>
        <w:t xml:space="preserve"> </w:t>
      </w:r>
      <w:r>
        <w:t>(above) are summed: s-p and p-s.</w:t>
      </w:r>
    </w:p>
    <w:p w14:paraId="370E935C" w14:textId="408A12AD" w:rsidR="00EA775F" w:rsidRDefault="00EA775F" w:rsidP="00EA775F">
      <w:r>
        <w:t>Additionally, two gnuplot scripts are created</w:t>
      </w:r>
      <w:r w:rsidR="00374160">
        <w:t xml:space="preserve"> that use data from the last file:</w:t>
      </w:r>
    </w:p>
    <w:p w14:paraId="0BFB4959" w14:textId="0EB3C20B" w:rsidR="00374160" w:rsidRPr="00EA775F" w:rsidRDefault="00374160" w:rsidP="00EA775F">
      <w:pPr>
        <w:rPr>
          <w:color w:val="1F497D" w:themeColor="text2"/>
        </w:rPr>
      </w:pPr>
      <w:r w:rsidRPr="00374160">
        <w:rPr>
          <w:color w:val="1F497D" w:themeColor="text2"/>
        </w:rPr>
        <w:t>OUT_gnuplot_Ce.cmd</w:t>
      </w:r>
      <w:r w:rsidRPr="00374160">
        <w:t xml:space="preserve"> and </w:t>
      </w:r>
      <w:r w:rsidRPr="00374160">
        <w:rPr>
          <w:color w:val="1F497D" w:themeColor="text2"/>
        </w:rPr>
        <w:t>OUT_gnuplot_G.cmd</w:t>
      </w:r>
      <w:r w:rsidRPr="00374160">
        <w:t>,</w:t>
      </w:r>
      <w:r>
        <w:t xml:space="preserve"> which are executed to create the figures</w:t>
      </w:r>
    </w:p>
    <w:p w14:paraId="645B8E70" w14:textId="790E0024" w:rsidR="00374160" w:rsidRDefault="00374160" w:rsidP="004A2593">
      <w:r w:rsidRPr="00374160">
        <w:rPr>
          <w:color w:val="1F497D" w:themeColor="text2"/>
        </w:rPr>
        <w:t xml:space="preserve">OUT_XTANT3_Cd_partial_Ce.gif </w:t>
      </w:r>
      <w:r w:rsidRPr="00374160">
        <w:t>and</w:t>
      </w:r>
      <w:r w:rsidRPr="00374160">
        <w:rPr>
          <w:color w:val="1F497D" w:themeColor="text2"/>
        </w:rPr>
        <w:t xml:space="preserve"> OUT_XTANT3_Cd_partial_G.gif</w:t>
      </w:r>
      <w:r w:rsidRPr="00374160">
        <w:t xml:space="preserve"> w</w:t>
      </w:r>
      <w:r>
        <w:t>ith the calculated partial electron heat capacity and electron-ion coupling.</w:t>
      </w:r>
    </w:p>
    <w:p w14:paraId="58D73DD4" w14:textId="77777777" w:rsidR="00EA775F" w:rsidRPr="009D1CD1" w:rsidRDefault="00EA775F" w:rsidP="004A2593"/>
    <w:p w14:paraId="4D79CADA" w14:textId="77777777" w:rsidR="003C28B7" w:rsidRPr="003C28B7" w:rsidRDefault="003C28B7" w:rsidP="00533F37">
      <w:pPr>
        <w:pStyle w:val="Heading2"/>
        <w:numPr>
          <w:ilvl w:val="0"/>
          <w:numId w:val="39"/>
        </w:numPr>
        <w:rPr>
          <w:color w:val="4F81BD" w:themeColor="accent1"/>
        </w:rPr>
      </w:pPr>
      <w:bookmarkStart w:id="77" w:name="_Toc135729430"/>
      <w:r w:rsidRPr="003C28B7">
        <w:rPr>
          <w:color w:val="4F81BD" w:themeColor="accent1"/>
        </w:rPr>
        <w:t>Extracting optical parameters for given wavelength from the spectrum</w:t>
      </w:r>
      <w:bookmarkEnd w:id="77"/>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r w:rsidR="00706F5B" w:rsidRPr="00706F5B">
        <w:rPr>
          <w:i/>
          <w:color w:val="1F497D" w:themeColor="text2"/>
        </w:rPr>
        <w:t>hw</w:t>
      </w:r>
      <w:r w:rsidR="00706F5B" w:rsidRPr="00706F5B">
        <w:t xml:space="preserve">, where </w:t>
      </w:r>
      <w:r w:rsidR="00706F5B" w:rsidRPr="00706F5B">
        <w:rPr>
          <w:i/>
        </w:rPr>
        <w:t>hw</w:t>
      </w:r>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625F6D78" w:rsidR="00706F5B" w:rsidRDefault="008F65B0" w:rsidP="008F65B0">
      <w:pPr>
        <w:pStyle w:val="Caption"/>
      </w:pPr>
      <w:r>
        <w:t xml:space="preserve">Figure </w:t>
      </w:r>
      <w:r w:rsidR="004271B4">
        <w:fldChar w:fldCharType="begin"/>
      </w:r>
      <w:r w:rsidR="004271B4">
        <w:instrText xml:space="preserve"> STYLEREF 1 \s </w:instrText>
      </w:r>
      <w:r w:rsidR="004271B4">
        <w:fldChar w:fldCharType="separate"/>
      </w:r>
      <w:r w:rsidR="00572812">
        <w:rPr>
          <w:noProof/>
        </w:rPr>
        <w:t>X</w:t>
      </w:r>
      <w:r w:rsidR="004271B4">
        <w:rPr>
          <w:noProof/>
        </w:rPr>
        <w:fldChar w:fldCharType="end"/>
      </w:r>
      <w:r>
        <w:t>.</w:t>
      </w:r>
      <w:r w:rsidR="004271B4">
        <w:fldChar w:fldCharType="begin"/>
      </w:r>
      <w:r w:rsidR="004271B4">
        <w:instrText xml:space="preserve"> SEQ Figure \* ARABIC \s 1 </w:instrText>
      </w:r>
      <w:r w:rsidR="004271B4">
        <w:fldChar w:fldCharType="separate"/>
      </w:r>
      <w:r w:rsidR="00572812">
        <w:rPr>
          <w:noProof/>
        </w:rPr>
        <w:t>1</w:t>
      </w:r>
      <w:r w:rsidR="004271B4">
        <w:rPr>
          <w:noProof/>
        </w:rPr>
        <w:fldChar w:fldCharType="end"/>
      </w:r>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533F37">
      <w:pPr>
        <w:pStyle w:val="ListParagraph"/>
        <w:numPr>
          <w:ilvl w:val="0"/>
          <w:numId w:val="25"/>
        </w:numPr>
        <w:spacing w:after="0" w:line="312" w:lineRule="auto"/>
        <w:jc w:val="both"/>
      </w:pPr>
      <w:r>
        <w:t>Thickness of the target in [nm]</w:t>
      </w:r>
    </w:p>
    <w:p w14:paraId="030907E5" w14:textId="77777777" w:rsidR="00706F5B" w:rsidRDefault="00706F5B" w:rsidP="00533F37">
      <w:pPr>
        <w:pStyle w:val="ListParagraph"/>
        <w:numPr>
          <w:ilvl w:val="0"/>
          <w:numId w:val="25"/>
        </w:numPr>
        <w:spacing w:after="0" w:line="312" w:lineRule="auto"/>
        <w:jc w:val="both"/>
      </w:pPr>
      <w:r>
        <w:t>Probe incidence angle with respect to the surface [degree]</w:t>
      </w:r>
    </w:p>
    <w:p w14:paraId="0C807FC9" w14:textId="77777777" w:rsidR="00706F5B" w:rsidRDefault="00706F5B" w:rsidP="00533F37">
      <w:pPr>
        <w:pStyle w:val="ListParagraph"/>
        <w:numPr>
          <w:ilvl w:val="0"/>
          <w:numId w:val="25"/>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533F37">
      <w:pPr>
        <w:pStyle w:val="ListParagraph"/>
        <w:numPr>
          <w:ilvl w:val="0"/>
          <w:numId w:val="25"/>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533F37">
      <w:pPr>
        <w:pStyle w:val="ListParagraph"/>
        <w:numPr>
          <w:ilvl w:val="0"/>
          <w:numId w:val="26"/>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w:t>
      </w:r>
      <w:r w:rsidR="00E846CB">
        <w:lastRenderedPageBreak/>
        <w:t xml:space="preserve">follows: </w:t>
      </w:r>
      <w:r w:rsidR="00E846CB" w:rsidRPr="00E846CB">
        <w:t>time  hw  Re_eps  Im_eps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0DB99A77" w:rsidR="00E846CB" w:rsidRDefault="00E846CB" w:rsidP="00533F37">
      <w:pPr>
        <w:pStyle w:val="ListParagraph"/>
        <w:numPr>
          <w:ilvl w:val="0"/>
          <w:numId w:val="26"/>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F940E5">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8]","plainTextFormattedCitation":"[48]","previouslyFormattedCitation":"[46]"},"properties":{"noteIndex":0},"schema":"https://github.com/citation-style-language/schema/raw/master/csl-citation.json"}</w:instrText>
      </w:r>
      <w:r w:rsidR="0093675F">
        <w:fldChar w:fldCharType="separate"/>
      </w:r>
      <w:r w:rsidR="00F940E5" w:rsidRPr="00F940E5">
        <w:rPr>
          <w:noProof/>
        </w:rPr>
        <w:t>[48]</w:t>
      </w:r>
      <w:r w:rsidR="0093675F">
        <w:fldChar w:fldCharType="end"/>
      </w:r>
      <w:r>
        <w:t xml:space="preserve">. The columns are marked in the first line of the file, as follows: </w:t>
      </w:r>
    </w:p>
    <w:p w14:paraId="74956C7B" w14:textId="77777777" w:rsidR="00E846CB" w:rsidRDefault="00E846CB" w:rsidP="00533F37">
      <w:pPr>
        <w:pStyle w:val="ListParagraph"/>
        <w:numPr>
          <w:ilvl w:val="0"/>
          <w:numId w:val="27"/>
        </w:numPr>
        <w:spacing w:after="0" w:line="312" w:lineRule="auto"/>
        <w:jc w:val="both"/>
      </w:pPr>
      <w:r w:rsidRPr="00E846CB">
        <w:t xml:space="preserve">time   </w:t>
      </w:r>
      <w:r>
        <w:t>[fs]</w:t>
      </w:r>
    </w:p>
    <w:p w14:paraId="236FAAE3" w14:textId="77777777" w:rsidR="00E846CB" w:rsidRDefault="00E846CB" w:rsidP="00533F37">
      <w:pPr>
        <w:pStyle w:val="ListParagraph"/>
        <w:numPr>
          <w:ilvl w:val="0"/>
          <w:numId w:val="27"/>
        </w:numPr>
        <w:spacing w:after="0" w:line="312" w:lineRule="auto"/>
        <w:jc w:val="both"/>
      </w:pPr>
      <w:r>
        <w:t>R_s – the first ray reflection for s-polarization</w:t>
      </w:r>
    </w:p>
    <w:p w14:paraId="0DFB9837" w14:textId="77777777" w:rsidR="00E846CB" w:rsidRDefault="00E846CB" w:rsidP="00533F37">
      <w:pPr>
        <w:pStyle w:val="ListParagraph"/>
        <w:numPr>
          <w:ilvl w:val="0"/>
          <w:numId w:val="27"/>
        </w:numPr>
        <w:spacing w:after="0" w:line="312" w:lineRule="auto"/>
        <w:jc w:val="both"/>
      </w:pPr>
      <w:r>
        <w:t>T_s – the first ray transmission for s-polarization</w:t>
      </w:r>
    </w:p>
    <w:p w14:paraId="080B2FFB" w14:textId="77777777" w:rsidR="00E846CB" w:rsidRDefault="00E846CB" w:rsidP="00533F37">
      <w:pPr>
        <w:pStyle w:val="ListParagraph"/>
        <w:numPr>
          <w:ilvl w:val="0"/>
          <w:numId w:val="27"/>
        </w:numPr>
        <w:spacing w:after="0" w:line="312" w:lineRule="auto"/>
        <w:jc w:val="both"/>
      </w:pPr>
      <w:r>
        <w:t>A_s – the first ray absorption for s-polarization</w:t>
      </w:r>
    </w:p>
    <w:p w14:paraId="303C53ED" w14:textId="77777777" w:rsidR="00E846CB" w:rsidRDefault="00E846CB" w:rsidP="00533F37">
      <w:pPr>
        <w:pStyle w:val="ListParagraph"/>
        <w:numPr>
          <w:ilvl w:val="0"/>
          <w:numId w:val="27"/>
        </w:numPr>
        <w:spacing w:after="0" w:line="312" w:lineRule="auto"/>
        <w:jc w:val="both"/>
      </w:pPr>
      <w:r w:rsidRPr="00E846CB">
        <w:t xml:space="preserve">R_p </w:t>
      </w:r>
      <w:r>
        <w:t>– the first ray reflection for p-polarization</w:t>
      </w:r>
    </w:p>
    <w:p w14:paraId="156C773A" w14:textId="77777777" w:rsidR="00E846CB" w:rsidRDefault="00E846CB" w:rsidP="00533F37">
      <w:pPr>
        <w:pStyle w:val="ListParagraph"/>
        <w:numPr>
          <w:ilvl w:val="0"/>
          <w:numId w:val="27"/>
        </w:numPr>
        <w:spacing w:after="0" w:line="312" w:lineRule="auto"/>
        <w:jc w:val="both"/>
      </w:pPr>
      <w:r>
        <w:t>T_p – the first ray transmission for p-polarization</w:t>
      </w:r>
    </w:p>
    <w:p w14:paraId="7D26B486" w14:textId="77777777" w:rsidR="00E846CB" w:rsidRDefault="00E846CB" w:rsidP="00533F37">
      <w:pPr>
        <w:pStyle w:val="ListParagraph"/>
        <w:numPr>
          <w:ilvl w:val="0"/>
          <w:numId w:val="27"/>
        </w:numPr>
        <w:spacing w:after="0" w:line="312" w:lineRule="auto"/>
        <w:jc w:val="both"/>
      </w:pPr>
      <w:r>
        <w:t>A_p – the first ray absorption for p-polarization</w:t>
      </w:r>
    </w:p>
    <w:p w14:paraId="50E86B52" w14:textId="77777777" w:rsidR="00E846CB" w:rsidRDefault="00E846CB" w:rsidP="00533F37">
      <w:pPr>
        <w:pStyle w:val="ListParagraph"/>
        <w:numPr>
          <w:ilvl w:val="0"/>
          <w:numId w:val="27"/>
        </w:numPr>
        <w:spacing w:after="0" w:line="312" w:lineRule="auto"/>
        <w:jc w:val="both"/>
      </w:pPr>
      <w:r>
        <w:t>R_s_all – coherently summed all rays reflection for s-polarization</w:t>
      </w:r>
    </w:p>
    <w:p w14:paraId="7F69FF54" w14:textId="77777777" w:rsidR="00E846CB" w:rsidRDefault="00E846CB" w:rsidP="00533F37">
      <w:pPr>
        <w:pStyle w:val="ListParagraph"/>
        <w:numPr>
          <w:ilvl w:val="0"/>
          <w:numId w:val="27"/>
        </w:numPr>
        <w:spacing w:after="0" w:line="312" w:lineRule="auto"/>
        <w:jc w:val="both"/>
      </w:pPr>
      <w:r w:rsidRPr="00E846CB">
        <w:t xml:space="preserve">T_s_all </w:t>
      </w:r>
      <w:r>
        <w:t>– coherently summed all rays transmission for s-polarization</w:t>
      </w:r>
    </w:p>
    <w:p w14:paraId="207531DA" w14:textId="77777777" w:rsidR="00E846CB" w:rsidRDefault="00E846CB" w:rsidP="00533F37">
      <w:pPr>
        <w:pStyle w:val="ListParagraph"/>
        <w:numPr>
          <w:ilvl w:val="0"/>
          <w:numId w:val="27"/>
        </w:numPr>
        <w:spacing w:after="0" w:line="312" w:lineRule="auto"/>
        <w:jc w:val="both"/>
      </w:pPr>
      <w:r>
        <w:t>A_s_all – coherently summed all rays absorption for s-polarization</w:t>
      </w:r>
    </w:p>
    <w:p w14:paraId="4B06473F" w14:textId="77777777" w:rsidR="00E846CB" w:rsidRDefault="00E846CB" w:rsidP="00533F37">
      <w:pPr>
        <w:pStyle w:val="ListParagraph"/>
        <w:numPr>
          <w:ilvl w:val="0"/>
          <w:numId w:val="27"/>
        </w:numPr>
        <w:spacing w:after="0" w:line="312" w:lineRule="auto"/>
        <w:jc w:val="both"/>
      </w:pPr>
      <w:r>
        <w:t>R_p_all – coherently summed all rays reflection for p-polarization</w:t>
      </w:r>
    </w:p>
    <w:p w14:paraId="4AE80790" w14:textId="77777777" w:rsidR="00E846CB" w:rsidRDefault="00E846CB" w:rsidP="00533F37">
      <w:pPr>
        <w:pStyle w:val="ListParagraph"/>
        <w:numPr>
          <w:ilvl w:val="0"/>
          <w:numId w:val="27"/>
        </w:numPr>
        <w:spacing w:after="0" w:line="312" w:lineRule="auto"/>
        <w:jc w:val="both"/>
      </w:pPr>
      <w:r>
        <w:t>T_p_all – coherently summed all rays transmission for p-polarization</w:t>
      </w:r>
    </w:p>
    <w:p w14:paraId="42770AAF" w14:textId="39B376B7" w:rsidR="009A3612" w:rsidRDefault="00E846CB" w:rsidP="00533F37">
      <w:pPr>
        <w:pStyle w:val="ListParagraph"/>
        <w:numPr>
          <w:ilvl w:val="0"/>
          <w:numId w:val="27"/>
        </w:numPr>
        <w:spacing w:after="0" w:line="312" w:lineRule="auto"/>
        <w:jc w:val="both"/>
      </w:pPr>
      <w:r w:rsidRPr="00E846CB">
        <w:t>A_p_all</w:t>
      </w:r>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533F37">
      <w:pPr>
        <w:pStyle w:val="Heading2"/>
        <w:numPr>
          <w:ilvl w:val="0"/>
          <w:numId w:val="40"/>
        </w:numPr>
        <w:rPr>
          <w:color w:val="4F81BD" w:themeColor="accent1"/>
        </w:rPr>
      </w:pPr>
      <w:bookmarkStart w:id="78" w:name="_Toc135729431"/>
      <w:r>
        <w:rPr>
          <w:color w:val="4F81BD" w:themeColor="accent1"/>
        </w:rPr>
        <w:t>Calculation of m</w:t>
      </w:r>
      <w:r w:rsidR="00116C39">
        <w:rPr>
          <w:color w:val="4F81BD" w:themeColor="accent1"/>
        </w:rPr>
        <w:t>ass spectrum of ablation fragments</w:t>
      </w:r>
      <w:bookmarkEnd w:id="78"/>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present in the directory</w:t>
      </w:r>
      <w:r w:rsidR="00524C1E">
        <w:rPr>
          <w:color w:val="1F497D" w:themeColor="text2"/>
        </w:rPr>
        <w:t xml:space="preserve"> </w:t>
      </w:r>
      <w:r w:rsidR="00524C1E" w:rsidRPr="00524C1E">
        <w:rPr>
          <w:color w:val="1F497D" w:themeColor="text2"/>
        </w:rPr>
        <w:t>!XTANT_ANALYSIS_SUBROUTINES</w:t>
      </w:r>
      <w:r w:rsidRPr="00524C1E">
        <w:t>)</w:t>
      </w:r>
      <w:r>
        <w:rPr>
          <w:color w:val="1F497D" w:themeColor="text2"/>
        </w:rPr>
        <w:t xml:space="preserve"> </w:t>
      </w:r>
      <w:r>
        <w:t xml:space="preserve">into the output folder with the results which must contain the file </w:t>
      </w:r>
      <w:r w:rsidR="00524C1E" w:rsidRPr="00524C1E">
        <w:rPr>
          <w:color w:val="1F497D" w:themeColor="text2"/>
        </w:rPr>
        <w:t>OUTPUT_atomic_coordinates.xyz</w:t>
      </w:r>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a.m.u.]</w:t>
      </w:r>
    </w:p>
    <w:p w14:paraId="06E39801" w14:textId="73E49F73" w:rsidR="00524C1E" w:rsidRDefault="00524C1E" w:rsidP="00116C39">
      <w:pPr>
        <w:spacing w:after="0" w:line="312" w:lineRule="auto"/>
        <w:jc w:val="both"/>
      </w:pPr>
      <w:r>
        <w:t>Column 2 and others: number of fragments with the mass, set in column 1, at the time instant, set in the first line.</w:t>
      </w:r>
    </w:p>
    <w:p w14:paraId="79638E21" w14:textId="5C96B694" w:rsidR="00116C39" w:rsidRDefault="00524C1E" w:rsidP="00524C1E">
      <w:pPr>
        <w:spacing w:after="0" w:line="312" w:lineRule="auto"/>
        <w:jc w:val="both"/>
      </w:pPr>
      <w:r>
        <w:t xml:space="preserve">It also creates </w:t>
      </w:r>
      <w:r w:rsidR="00C57206">
        <w:t>a</w:t>
      </w:r>
      <w:r>
        <w:t xml:space="preserve"> gnuplot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CEF5B10" w14:textId="77777777" w:rsidR="00C97340" w:rsidRPr="009D1CD1" w:rsidRDefault="00C97340" w:rsidP="00C97340"/>
    <w:p w14:paraId="1BEA20E1" w14:textId="77777777" w:rsidR="00C97340" w:rsidRPr="00C97340" w:rsidRDefault="00C97340" w:rsidP="00533F37">
      <w:pPr>
        <w:pStyle w:val="ListParagraph"/>
        <w:keepNext/>
        <w:keepLines/>
        <w:numPr>
          <w:ilvl w:val="0"/>
          <w:numId w:val="38"/>
        </w:numPr>
        <w:spacing w:before="200" w:after="0"/>
        <w:contextualSpacing w:val="0"/>
        <w:outlineLvl w:val="1"/>
        <w:rPr>
          <w:rFonts w:ascii="Cambria" w:eastAsia="Times New Roman" w:hAnsi="Cambria"/>
          <w:b/>
          <w:bCs/>
          <w:vanish/>
          <w:color w:val="4F81BD" w:themeColor="accent1"/>
          <w:sz w:val="26"/>
          <w:szCs w:val="26"/>
        </w:rPr>
      </w:pPr>
      <w:bookmarkStart w:id="79" w:name="_Toc126855679"/>
      <w:bookmarkStart w:id="80" w:name="_Toc130110006"/>
      <w:bookmarkStart w:id="81" w:name="_Toc130110062"/>
      <w:bookmarkStart w:id="82" w:name="_Toc131156223"/>
      <w:bookmarkStart w:id="83" w:name="_Toc133150711"/>
      <w:bookmarkStart w:id="84" w:name="_Toc135553612"/>
      <w:bookmarkStart w:id="85" w:name="_Toc135553788"/>
      <w:bookmarkStart w:id="86" w:name="_Toc135553888"/>
      <w:bookmarkStart w:id="87" w:name="_Toc135729432"/>
      <w:bookmarkEnd w:id="79"/>
      <w:bookmarkEnd w:id="80"/>
      <w:bookmarkEnd w:id="81"/>
      <w:bookmarkEnd w:id="82"/>
      <w:bookmarkEnd w:id="83"/>
      <w:bookmarkEnd w:id="84"/>
      <w:bookmarkEnd w:id="85"/>
      <w:bookmarkEnd w:id="86"/>
      <w:bookmarkEnd w:id="87"/>
    </w:p>
    <w:p w14:paraId="077CFE29" w14:textId="77777777" w:rsidR="00C97340" w:rsidRPr="00C97340" w:rsidRDefault="00C97340" w:rsidP="00533F37">
      <w:pPr>
        <w:pStyle w:val="ListParagraph"/>
        <w:keepNext/>
        <w:keepLines/>
        <w:numPr>
          <w:ilvl w:val="0"/>
          <w:numId w:val="38"/>
        </w:numPr>
        <w:spacing w:before="200" w:after="0"/>
        <w:contextualSpacing w:val="0"/>
        <w:outlineLvl w:val="1"/>
        <w:rPr>
          <w:rFonts w:ascii="Cambria" w:eastAsia="Times New Roman" w:hAnsi="Cambria"/>
          <w:b/>
          <w:bCs/>
          <w:vanish/>
          <w:color w:val="4F81BD" w:themeColor="accent1"/>
          <w:sz w:val="26"/>
          <w:szCs w:val="26"/>
        </w:rPr>
      </w:pPr>
      <w:bookmarkStart w:id="88" w:name="_Toc126855680"/>
      <w:bookmarkStart w:id="89" w:name="_Toc130110007"/>
      <w:bookmarkStart w:id="90" w:name="_Toc130110063"/>
      <w:bookmarkStart w:id="91" w:name="_Toc131156224"/>
      <w:bookmarkStart w:id="92" w:name="_Toc133150712"/>
      <w:bookmarkStart w:id="93" w:name="_Toc135553613"/>
      <w:bookmarkStart w:id="94" w:name="_Toc135553789"/>
      <w:bookmarkStart w:id="95" w:name="_Toc135553889"/>
      <w:bookmarkStart w:id="96" w:name="_Toc135729433"/>
      <w:bookmarkEnd w:id="88"/>
      <w:bookmarkEnd w:id="89"/>
      <w:bookmarkEnd w:id="90"/>
      <w:bookmarkEnd w:id="91"/>
      <w:bookmarkEnd w:id="92"/>
      <w:bookmarkEnd w:id="93"/>
      <w:bookmarkEnd w:id="94"/>
      <w:bookmarkEnd w:id="95"/>
      <w:bookmarkEnd w:id="96"/>
    </w:p>
    <w:p w14:paraId="65FDC795" w14:textId="77777777" w:rsidR="00C97340" w:rsidRPr="00C97340" w:rsidRDefault="00C97340" w:rsidP="00533F37">
      <w:pPr>
        <w:pStyle w:val="ListParagraph"/>
        <w:keepNext/>
        <w:keepLines/>
        <w:numPr>
          <w:ilvl w:val="0"/>
          <w:numId w:val="38"/>
        </w:numPr>
        <w:spacing w:before="200" w:after="0"/>
        <w:contextualSpacing w:val="0"/>
        <w:outlineLvl w:val="1"/>
        <w:rPr>
          <w:rFonts w:ascii="Cambria" w:eastAsia="Times New Roman" w:hAnsi="Cambria"/>
          <w:b/>
          <w:bCs/>
          <w:vanish/>
          <w:color w:val="4F81BD" w:themeColor="accent1"/>
          <w:sz w:val="26"/>
          <w:szCs w:val="26"/>
        </w:rPr>
      </w:pPr>
      <w:bookmarkStart w:id="97" w:name="_Toc126855681"/>
      <w:bookmarkStart w:id="98" w:name="_Toc130110008"/>
      <w:bookmarkStart w:id="99" w:name="_Toc130110064"/>
      <w:bookmarkStart w:id="100" w:name="_Toc131156225"/>
      <w:bookmarkStart w:id="101" w:name="_Toc133150713"/>
      <w:bookmarkStart w:id="102" w:name="_Toc135553614"/>
      <w:bookmarkStart w:id="103" w:name="_Toc135553790"/>
      <w:bookmarkStart w:id="104" w:name="_Toc135553890"/>
      <w:bookmarkStart w:id="105" w:name="_Toc135729434"/>
      <w:bookmarkEnd w:id="97"/>
      <w:bookmarkEnd w:id="98"/>
      <w:bookmarkEnd w:id="99"/>
      <w:bookmarkEnd w:id="100"/>
      <w:bookmarkEnd w:id="101"/>
      <w:bookmarkEnd w:id="102"/>
      <w:bookmarkEnd w:id="103"/>
      <w:bookmarkEnd w:id="104"/>
      <w:bookmarkEnd w:id="105"/>
    </w:p>
    <w:p w14:paraId="35855A57" w14:textId="20D70754" w:rsidR="00C97340" w:rsidRPr="003C28B7" w:rsidRDefault="00C97340" w:rsidP="00533F37">
      <w:pPr>
        <w:pStyle w:val="Heading2"/>
        <w:numPr>
          <w:ilvl w:val="0"/>
          <w:numId w:val="38"/>
        </w:numPr>
        <w:rPr>
          <w:color w:val="4F81BD" w:themeColor="accent1"/>
        </w:rPr>
      </w:pPr>
      <w:bookmarkStart w:id="106" w:name="_Toc135729435"/>
      <w:r>
        <w:rPr>
          <w:color w:val="4F81BD" w:themeColor="accent1"/>
        </w:rPr>
        <w:t>Calculation of electron entropy</w:t>
      </w:r>
      <w:bookmarkEnd w:id="106"/>
    </w:p>
    <w:p w14:paraId="1CE7266F" w14:textId="745DAAE9" w:rsidR="00C97340" w:rsidRDefault="004B3385" w:rsidP="00524C1E">
      <w:pPr>
        <w:spacing w:after="0" w:line="312" w:lineRule="auto"/>
        <w:jc w:val="both"/>
      </w:pPr>
      <w:r>
        <w:t xml:space="preserve">Although versions of XTANT-3 after 10.02.2023 produce output files with electronic entropy during simulation runs, legacy results may be analysed with this post-processing utility. </w:t>
      </w:r>
      <w:r w:rsidR="00C97340">
        <w:t xml:space="preserve">If the electronic distribution is printed out (file </w:t>
      </w:r>
      <w:r w:rsidR="00C97340" w:rsidRPr="00C97340">
        <w:rPr>
          <w:color w:val="1F497D" w:themeColor="text2"/>
        </w:rPr>
        <w:t>OUTPUT_electron_distribution.dat</w:t>
      </w:r>
      <w:r w:rsidR="00C97340">
        <w:t xml:space="preserve">), electronic entropy can be calculated. For that, place the compiled post-processing file </w:t>
      </w:r>
      <w:r w:rsidR="00662F42" w:rsidRPr="00662F42">
        <w:rPr>
          <w:color w:val="1F497D" w:themeColor="text2"/>
        </w:rPr>
        <w:t>XTANT_entropy.exe</w:t>
      </w:r>
      <w:r w:rsidR="00662F42">
        <w:t xml:space="preserve"> in the folder with the output data, and execute this program. It does not require any additional input. It will create an output file with the electronic entropy </w:t>
      </w:r>
      <w:r w:rsidR="00662F42" w:rsidRPr="00662F42">
        <w:rPr>
          <w:color w:val="1F497D" w:themeColor="text2"/>
        </w:rPr>
        <w:t>OUT_entropy.dat</w:t>
      </w:r>
      <w:r w:rsidR="00662F42">
        <w:t xml:space="preserve"> containing three columns:</w:t>
      </w:r>
    </w:p>
    <w:p w14:paraId="4514DCC1" w14:textId="47B86D24" w:rsidR="00662F42" w:rsidRDefault="00662F42" w:rsidP="00524C1E">
      <w:pPr>
        <w:spacing w:after="0" w:line="312" w:lineRule="auto"/>
        <w:jc w:val="both"/>
      </w:pPr>
      <w:r>
        <w:t>Column 1: time [fs]</w:t>
      </w:r>
    </w:p>
    <w:p w14:paraId="093FDA18" w14:textId="6DA66ECF" w:rsidR="00662F42" w:rsidRDefault="00662F42" w:rsidP="00524C1E">
      <w:pPr>
        <w:spacing w:after="0" w:line="312" w:lineRule="auto"/>
        <w:jc w:val="both"/>
      </w:pPr>
      <w:r>
        <w:t xml:space="preserve">Column 2: electron entropy [K/eV] for the transient distribution function read from the </w:t>
      </w:r>
      <w:r w:rsidR="000F49E5">
        <w:t xml:space="preserve">same </w:t>
      </w:r>
      <w:r>
        <w:t>file</w:t>
      </w:r>
    </w:p>
    <w:p w14:paraId="3CFCAD5D" w14:textId="77777777" w:rsidR="000F49E5" w:rsidRDefault="00662F42" w:rsidP="00662F42">
      <w:pPr>
        <w:spacing w:after="0" w:line="312" w:lineRule="auto"/>
        <w:jc w:val="both"/>
      </w:pPr>
      <w:r>
        <w:t xml:space="preserve">Column </w:t>
      </w:r>
      <w:r w:rsidR="000F49E5">
        <w:t>3</w:t>
      </w:r>
      <w:r>
        <w:t xml:space="preserve">: </w:t>
      </w:r>
      <w:r w:rsidR="000F49E5">
        <w:t xml:space="preserve">equilibrium (equivalent) </w:t>
      </w:r>
      <w:r>
        <w:t xml:space="preserve">electron entropy [K/eV] for the </w:t>
      </w:r>
      <w:r w:rsidR="000F49E5">
        <w:t xml:space="preserve">Fermi-Dirac </w:t>
      </w:r>
      <w:r>
        <w:t>distribution function</w:t>
      </w:r>
      <w:r w:rsidR="000F49E5">
        <w:t xml:space="preserve"> (with the same particle and energy content as the transient one)</w:t>
      </w:r>
      <w:r>
        <w:t xml:space="preserve"> read from the </w:t>
      </w:r>
      <w:r w:rsidR="000F49E5">
        <w:t xml:space="preserve">same </w:t>
      </w:r>
      <w:r>
        <w:t>file</w:t>
      </w:r>
      <w:r w:rsidR="000F49E5">
        <w:t xml:space="preserve">. </w:t>
      </w:r>
    </w:p>
    <w:p w14:paraId="00C6CCE8" w14:textId="209F6AE6" w:rsidR="00662F42" w:rsidRDefault="000F49E5" w:rsidP="00662F42">
      <w:pPr>
        <w:spacing w:after="0" w:line="312" w:lineRule="auto"/>
        <w:jc w:val="both"/>
      </w:pPr>
      <w:r>
        <w:t xml:space="preserve">Since equilibrium distribution </w:t>
      </w:r>
      <w:r w:rsidR="00907B21">
        <w:t>maximizes</w:t>
      </w:r>
      <w:r>
        <w:t xml:space="preserve"> entropy, comparison between these two functions demonstrates how far from equilibrium the transient electron distribution is.</w:t>
      </w:r>
    </w:p>
    <w:p w14:paraId="762FD4F9" w14:textId="5343570F" w:rsidR="000F49E5" w:rsidRDefault="000F49E5" w:rsidP="00662F42">
      <w:pPr>
        <w:spacing w:after="0" w:line="312" w:lineRule="auto"/>
        <w:jc w:val="both"/>
      </w:pPr>
      <w:r>
        <w:t xml:space="preserve">The utility also creates and executes gnuplot script </w:t>
      </w:r>
      <w:r w:rsidRPr="000F49E5">
        <w:rPr>
          <w:color w:val="1F497D" w:themeColor="text2"/>
        </w:rPr>
        <w:t>OUT_entropy.cmd</w:t>
      </w:r>
      <w:r>
        <w:t xml:space="preserve">, which creates a plot </w:t>
      </w:r>
      <w:r w:rsidR="007476F5" w:rsidRPr="007476F5">
        <w:rPr>
          <w:color w:val="1F497D" w:themeColor="text2"/>
        </w:rPr>
        <w:t>OUT_entropy.png</w:t>
      </w:r>
      <w:r w:rsidR="007476F5">
        <w:t xml:space="preserve"> with the two functions.</w:t>
      </w:r>
    </w:p>
    <w:p w14:paraId="0A7F45FD" w14:textId="4064D860" w:rsidR="00465FD4" w:rsidRDefault="00465FD4" w:rsidP="00533F37">
      <w:pPr>
        <w:pStyle w:val="Heading2"/>
        <w:numPr>
          <w:ilvl w:val="0"/>
          <w:numId w:val="38"/>
        </w:numPr>
        <w:rPr>
          <w:color w:val="4F81BD" w:themeColor="accent1"/>
        </w:rPr>
      </w:pPr>
      <w:bookmarkStart w:id="107" w:name="_Toc135729436"/>
      <w:r>
        <w:rPr>
          <w:color w:val="4F81BD" w:themeColor="accent1"/>
        </w:rPr>
        <w:t>Analysis of electron distribution</w:t>
      </w:r>
      <w:bookmarkEnd w:id="107"/>
    </w:p>
    <w:p w14:paraId="1555A49F" w14:textId="43B0DBF1" w:rsidR="00465FD4" w:rsidRDefault="00465FD4" w:rsidP="007A772B">
      <w:pPr>
        <w:jc w:val="both"/>
      </w:pPr>
      <w:r>
        <w:t xml:space="preserve">If the distribution </w:t>
      </w:r>
      <w:r w:rsidR="007A772B">
        <w:t>function on electronic energy levels (</w:t>
      </w:r>
      <w:r w:rsidR="007A772B" w:rsidRPr="007A772B">
        <w:rPr>
          <w:color w:val="1F497D" w:themeColor="text2"/>
        </w:rPr>
        <w:t>OUTPUT_electron_distribution.dat</w:t>
      </w:r>
      <w:r w:rsidR="007A772B">
        <w:t xml:space="preserve">) or distribution </w:t>
      </w:r>
      <w:r>
        <w:t xml:space="preserve">on the grid was printed out (containing both, low-energy and high-energy electrons; file </w:t>
      </w:r>
      <w:r w:rsidRPr="00465FD4">
        <w:rPr>
          <w:color w:val="1F497D" w:themeColor="text2"/>
        </w:rPr>
        <w:t>OUTPUT_electron_distribution_on_grid.dat</w:t>
      </w:r>
      <w:r>
        <w:t xml:space="preserve">), further analysis </w:t>
      </w:r>
      <w:r w:rsidR="007A772B">
        <w:t xml:space="preserve">of those distributions </w:t>
      </w:r>
      <w:r>
        <w:t xml:space="preserve">is possible: </w:t>
      </w:r>
    </w:p>
    <w:p w14:paraId="3275E5E3" w14:textId="70011140" w:rsidR="007A772B" w:rsidRDefault="007A772B" w:rsidP="00533F37">
      <w:pPr>
        <w:pStyle w:val="ListParagraph"/>
        <w:numPr>
          <w:ilvl w:val="0"/>
          <w:numId w:val="13"/>
        </w:numPr>
        <w:jc w:val="both"/>
      </w:pPr>
      <w:r>
        <w:t>Both distributions can be averaged over time with given temporal profile (mimicking, e.g., photo- or Auger-emission from the chosen deep-shell holes)</w:t>
      </w:r>
    </w:p>
    <w:p w14:paraId="6A053BFD" w14:textId="2317F293" w:rsidR="00465FD4" w:rsidRDefault="007A772B" w:rsidP="00533F37">
      <w:pPr>
        <w:pStyle w:val="ListParagraph"/>
        <w:numPr>
          <w:ilvl w:val="0"/>
          <w:numId w:val="13"/>
        </w:numPr>
        <w:jc w:val="both"/>
      </w:pPr>
      <w:r>
        <w:t>The distribution on the grid</w:t>
      </w:r>
      <w:r w:rsidR="00465FD4">
        <w:t xml:space="preserve"> can be </w:t>
      </w:r>
      <w:r>
        <w:t xml:space="preserve">additionally </w:t>
      </w:r>
      <w:r w:rsidR="00465FD4">
        <w:t xml:space="preserve">smoothened via convolution with a gaussian function of a given width in energy space (mimicking spectral function of </w:t>
      </w:r>
      <w:r w:rsidR="00712054">
        <w:t xml:space="preserve">a </w:t>
      </w:r>
      <w:r w:rsidR="00465FD4">
        <w:t>measuring detector)</w:t>
      </w:r>
    </w:p>
    <w:p w14:paraId="68C1C6AB" w14:textId="0B650AEA" w:rsidR="00C6560D" w:rsidRDefault="00C6560D" w:rsidP="00C6560D">
      <w:pPr>
        <w:jc w:val="both"/>
      </w:pPr>
      <w:r>
        <w:t>If one of these files is not present, the analysis will automatically run only for the present file.</w:t>
      </w:r>
    </w:p>
    <w:p w14:paraId="64C58105" w14:textId="2DB38442" w:rsidR="00465FD4" w:rsidRDefault="00465FD4" w:rsidP="00D812E6">
      <w:pPr>
        <w:jc w:val="both"/>
      </w:pPr>
      <w:r>
        <w:t xml:space="preserve">The file </w:t>
      </w:r>
      <w:r w:rsidRPr="00465FD4">
        <w:rPr>
          <w:color w:val="1F497D" w:themeColor="text2"/>
        </w:rPr>
        <w:t>XTANT_el_distribution_analysis.f90</w:t>
      </w:r>
      <w:r>
        <w:t xml:space="preserve"> should be compiled into </w:t>
      </w:r>
      <w:r w:rsidR="00D812E6">
        <w:t xml:space="preserve">post-processing </w:t>
      </w:r>
      <w:r>
        <w:t xml:space="preserve">subroutine </w:t>
      </w:r>
      <w:r w:rsidRPr="00D812E6">
        <w:rPr>
          <w:color w:val="1F497D" w:themeColor="text2"/>
        </w:rPr>
        <w:t>XTANT_el_distribution_analysis.exe</w:t>
      </w:r>
      <w:r>
        <w:t xml:space="preserve">. This subroutine should be </w:t>
      </w:r>
      <w:r w:rsidR="00D812E6">
        <w:t xml:space="preserve">placed </w:t>
      </w:r>
      <w:r>
        <w:t>in the folder with the output data, and execute</w:t>
      </w:r>
      <w:r w:rsidR="00D812E6">
        <w:t>d</w:t>
      </w:r>
      <w:r>
        <w:t>.</w:t>
      </w:r>
      <w:r w:rsidR="00D812E6">
        <w:t xml:space="preserve"> To execute, it requires the input file called </w:t>
      </w:r>
      <w:r w:rsidR="00D812E6" w:rsidRPr="00D812E6">
        <w:rPr>
          <w:color w:val="1F497D" w:themeColor="text2"/>
        </w:rPr>
        <w:t>EL_DISTR.txt</w:t>
      </w:r>
      <w:r w:rsidR="00D812E6">
        <w:t xml:space="preserve"> to be placed in the same directory. This file must contain three lines with the following parameters:</w:t>
      </w:r>
    </w:p>
    <w:p w14:paraId="5AE5ACDE" w14:textId="1E9BD9B6" w:rsidR="00D812E6" w:rsidRDefault="00D812E6" w:rsidP="00D812E6">
      <w:pPr>
        <w:jc w:val="both"/>
      </w:pPr>
      <w:r>
        <w:t>Line #1: Energy width in [eV]. Set a negative number to exclude convolution in the energy space, if not needed.</w:t>
      </w:r>
    </w:p>
    <w:p w14:paraId="753E535C" w14:textId="258CAE48" w:rsidR="00D812E6" w:rsidRDefault="00D812E6" w:rsidP="00D812E6">
      <w:pPr>
        <w:jc w:val="both"/>
      </w:pPr>
      <w:r>
        <w:t>Line #2: File name, providing the data on the widths in time to average the distribution with; and the index of column to use in this file. Set a non-existing file name to exclude averaging in time, if not needed.</w:t>
      </w:r>
    </w:p>
    <w:p w14:paraId="2106B402" w14:textId="5BD3D3F9" w:rsidR="007A772B" w:rsidRDefault="007A772B" w:rsidP="00D812E6">
      <w:pPr>
        <w:jc w:val="both"/>
      </w:pPr>
      <w:r>
        <w:t>Line #3: Cut off for the distribution, below which the distribution is not printed (to exclude too small value, making it easier to print in log-scale, and making the output files smaller)</w:t>
      </w:r>
    </w:p>
    <w:p w14:paraId="1F20EE27" w14:textId="47A87C5B" w:rsidR="00B71536" w:rsidRDefault="00B71536" w:rsidP="00D812E6">
      <w:pPr>
        <w:jc w:val="both"/>
      </w:pPr>
      <w:r>
        <w:lastRenderedPageBreak/>
        <w:t>The results are printed in the</w:t>
      </w:r>
      <w:r w:rsidR="00C6560D">
        <w:t xml:space="preserve"> </w:t>
      </w:r>
      <w:r w:rsidR="00755221" w:rsidRPr="00755221">
        <w:rPr>
          <w:lang w:val="en-US"/>
        </w:rPr>
        <w:t>3</w:t>
      </w:r>
      <w:r w:rsidR="00C6560D">
        <w:t xml:space="preserve"> file</w:t>
      </w:r>
      <w:r w:rsidR="00755221">
        <w:t>s</w:t>
      </w:r>
      <w:r w:rsidR="00C6560D">
        <w:t xml:space="preserve"> for the distribution on the energy levels (and </w:t>
      </w:r>
      <w:r w:rsidR="00755221" w:rsidRPr="00755221">
        <w:rPr>
          <w:lang w:val="en-US"/>
        </w:rPr>
        <w:t>3</w:t>
      </w:r>
      <w:r w:rsidR="00C6560D">
        <w:t xml:space="preserve"> corresponding gnuplot script</w:t>
      </w:r>
      <w:r w:rsidR="00755221">
        <w:rPr>
          <w:lang w:val="en-US"/>
        </w:rPr>
        <w:t>,</w:t>
      </w:r>
      <w:r w:rsidR="00C6560D">
        <w:t xml:space="preserve"> which create </w:t>
      </w:r>
      <w:r w:rsidR="00755221">
        <w:t>2</w:t>
      </w:r>
      <w:r w:rsidR="00C6560D">
        <w:t xml:space="preserve"> png-figure</w:t>
      </w:r>
      <w:r w:rsidR="00755221">
        <w:t xml:space="preserve"> and one animated gif</w:t>
      </w:r>
      <w:r w:rsidR="00C6560D">
        <w:t>), and</w:t>
      </w:r>
      <w:r>
        <w:t xml:space="preserve"> </w:t>
      </w:r>
      <w:r w:rsidR="00222537">
        <w:t>2</w:t>
      </w:r>
      <w:r w:rsidR="008F509B">
        <w:t xml:space="preserve"> </w:t>
      </w:r>
      <w:r>
        <w:t>output files</w:t>
      </w:r>
      <w:r w:rsidR="00FE4C88">
        <w:t xml:space="preserve"> </w:t>
      </w:r>
      <w:r w:rsidR="00C6560D">
        <w:t>for distribution on the grid (</w:t>
      </w:r>
      <w:r w:rsidR="00FE4C88">
        <w:t xml:space="preserve">and </w:t>
      </w:r>
      <w:r w:rsidR="004C3B37">
        <w:t>4</w:t>
      </w:r>
      <w:r w:rsidR="00FE4C88">
        <w:t xml:space="preserve"> gnuplot scripts to create plots from these files</w:t>
      </w:r>
      <w:r w:rsidR="00C6560D">
        <w:t>)</w:t>
      </w:r>
      <w:r>
        <w:t>:</w:t>
      </w:r>
    </w:p>
    <w:p w14:paraId="01CD4A8E" w14:textId="7966753D" w:rsidR="00C6560D" w:rsidRPr="00755221" w:rsidRDefault="00C6560D" w:rsidP="00533F37">
      <w:pPr>
        <w:pStyle w:val="ListParagraph"/>
        <w:numPr>
          <w:ilvl w:val="1"/>
          <w:numId w:val="34"/>
        </w:numPr>
        <w:jc w:val="both"/>
      </w:pPr>
      <w:r w:rsidRPr="00C6560D">
        <w:rPr>
          <w:color w:val="1F497D" w:themeColor="text2"/>
        </w:rPr>
        <w:t>OUT_fe_average.dat</w:t>
      </w:r>
      <w:r>
        <w:t xml:space="preserve"> – containing the averaged distribution on the energy levels. First column is the averaged energy levels in [eV], second is the distribution function. Its corresponding gnuplot script is </w:t>
      </w:r>
      <w:r w:rsidRPr="00C6560D">
        <w:rPr>
          <w:color w:val="1F497D" w:themeColor="text2"/>
        </w:rPr>
        <w:t>OUT_fe_average</w:t>
      </w:r>
      <w:r>
        <w:rPr>
          <w:color w:val="1F497D" w:themeColor="text2"/>
        </w:rPr>
        <w:t xml:space="preserve">.cmd </w:t>
      </w:r>
      <w:r w:rsidR="000260A5" w:rsidRPr="000260A5">
        <w:t>(or</w:t>
      </w:r>
      <w:r w:rsidR="000260A5">
        <w:rPr>
          <w:color w:val="1F497D" w:themeColor="text2"/>
        </w:rPr>
        <w:t xml:space="preserve"> .sh </w:t>
      </w:r>
      <w:r w:rsidR="000260A5" w:rsidRPr="000260A5">
        <w:t>in lunix)</w:t>
      </w:r>
      <w:r w:rsidR="000260A5">
        <w:t xml:space="preserve"> </w:t>
      </w:r>
      <w:r w:rsidRPr="00C6560D">
        <w:t xml:space="preserve">and its plot is in </w:t>
      </w:r>
      <w:r w:rsidRPr="00C6560D">
        <w:rPr>
          <w:color w:val="1F497D" w:themeColor="text2"/>
        </w:rPr>
        <w:t>OUT_fe_average.</w:t>
      </w:r>
      <w:r>
        <w:rPr>
          <w:color w:val="1F497D" w:themeColor="text2"/>
        </w:rPr>
        <w:t>png.</w:t>
      </w:r>
    </w:p>
    <w:p w14:paraId="0F75B56D" w14:textId="497A95A5" w:rsidR="00755221" w:rsidRDefault="00755221" w:rsidP="00533F37">
      <w:pPr>
        <w:pStyle w:val="ListParagraph"/>
        <w:numPr>
          <w:ilvl w:val="1"/>
          <w:numId w:val="34"/>
        </w:numPr>
        <w:jc w:val="both"/>
      </w:pPr>
      <w:r w:rsidRPr="000260A5">
        <w:rPr>
          <w:color w:val="1F497D" w:themeColor="text2"/>
        </w:rPr>
        <w:t>OUT_fe_gridded.dat</w:t>
      </w:r>
      <w:r>
        <w:t xml:space="preserve"> – containing the distribution put on the grid with the step defined by the user here. First column is the energy grid in [eV], second column is the </w:t>
      </w:r>
      <w:r w:rsidR="000260A5">
        <w:t xml:space="preserve">distribution function on this grid. Its corresponding gnuplot script is </w:t>
      </w:r>
      <w:r w:rsidR="000260A5" w:rsidRPr="000260A5">
        <w:rPr>
          <w:color w:val="1F497D" w:themeColor="text2"/>
        </w:rPr>
        <w:t>OUT_fe_gridded.cmd</w:t>
      </w:r>
      <w:r w:rsidR="000260A5">
        <w:rPr>
          <w:color w:val="1F497D" w:themeColor="text2"/>
        </w:rPr>
        <w:t xml:space="preserve"> </w:t>
      </w:r>
      <w:r w:rsidR="000260A5" w:rsidRPr="000260A5">
        <w:t>(or</w:t>
      </w:r>
      <w:r w:rsidR="000260A5">
        <w:rPr>
          <w:color w:val="1F497D" w:themeColor="text2"/>
        </w:rPr>
        <w:t xml:space="preserve"> .sh </w:t>
      </w:r>
      <w:r w:rsidR="000260A5" w:rsidRPr="000260A5">
        <w:t>in lunix)</w:t>
      </w:r>
      <w:r w:rsidR="000260A5">
        <w:t xml:space="preserve">, and the plot is </w:t>
      </w:r>
      <w:r w:rsidR="000260A5" w:rsidRPr="000260A5">
        <w:rPr>
          <w:color w:val="1F497D" w:themeColor="text2"/>
        </w:rPr>
        <w:t>OUT_fe_gridded.gif</w:t>
      </w:r>
      <w:r w:rsidR="000260A5">
        <w:t>.</w:t>
      </w:r>
    </w:p>
    <w:p w14:paraId="686A7C9C" w14:textId="7AA465E0" w:rsidR="00755221" w:rsidRPr="00C6560D" w:rsidRDefault="00755221" w:rsidP="00533F37">
      <w:pPr>
        <w:pStyle w:val="ListParagraph"/>
        <w:numPr>
          <w:ilvl w:val="1"/>
          <w:numId w:val="34"/>
        </w:numPr>
        <w:jc w:val="both"/>
      </w:pPr>
      <w:r w:rsidRPr="000260A5">
        <w:rPr>
          <w:color w:val="1F497D" w:themeColor="text2"/>
        </w:rPr>
        <w:t>OUT_fe_gridded_average.dat</w:t>
      </w:r>
      <w:r w:rsidR="000260A5">
        <w:t xml:space="preserve"> – containing the averaged distribution on the defined here energy grid. First column is the grid in [eV], second is the averaged distribution function. Its corresponding gnuplot script is </w:t>
      </w:r>
      <w:r w:rsidR="000260A5" w:rsidRPr="000260A5">
        <w:rPr>
          <w:color w:val="1F497D" w:themeColor="text2"/>
        </w:rPr>
        <w:t>OUT_fe_gridded_average</w:t>
      </w:r>
      <w:r w:rsidR="000260A5">
        <w:rPr>
          <w:color w:val="1F497D" w:themeColor="text2"/>
        </w:rPr>
        <w:t xml:space="preserve">.cmd </w:t>
      </w:r>
      <w:r w:rsidR="000260A5" w:rsidRPr="000260A5">
        <w:t>(or</w:t>
      </w:r>
      <w:r w:rsidR="000260A5">
        <w:rPr>
          <w:color w:val="1F497D" w:themeColor="text2"/>
        </w:rPr>
        <w:t xml:space="preserve"> .sh </w:t>
      </w:r>
      <w:r w:rsidR="000260A5" w:rsidRPr="000260A5">
        <w:t>in lunix)</w:t>
      </w:r>
      <w:r w:rsidR="000260A5">
        <w:t xml:space="preserve"> </w:t>
      </w:r>
      <w:r w:rsidR="000260A5" w:rsidRPr="00C6560D">
        <w:t xml:space="preserve">and its plot is in </w:t>
      </w:r>
      <w:r w:rsidR="000260A5" w:rsidRPr="000260A5">
        <w:rPr>
          <w:color w:val="1F497D" w:themeColor="text2"/>
        </w:rPr>
        <w:t>OUT_fe_gridded_average</w:t>
      </w:r>
      <w:r w:rsidR="000260A5" w:rsidRPr="00C6560D">
        <w:rPr>
          <w:color w:val="1F497D" w:themeColor="text2"/>
        </w:rPr>
        <w:t>.</w:t>
      </w:r>
      <w:r w:rsidR="000260A5">
        <w:rPr>
          <w:color w:val="1F497D" w:themeColor="text2"/>
        </w:rPr>
        <w:t>png.</w:t>
      </w:r>
      <w:r w:rsidR="000260A5">
        <w:t xml:space="preserve"> </w:t>
      </w:r>
    </w:p>
    <w:p w14:paraId="4ADE9676" w14:textId="1D23CF1D" w:rsidR="00B71536" w:rsidRDefault="008F509B" w:rsidP="00533F37">
      <w:pPr>
        <w:pStyle w:val="ListParagraph"/>
        <w:numPr>
          <w:ilvl w:val="1"/>
          <w:numId w:val="34"/>
        </w:numPr>
        <w:jc w:val="both"/>
      </w:pPr>
      <w:r w:rsidRPr="008F509B">
        <w:rPr>
          <w:color w:val="1F497D" w:themeColor="text2"/>
        </w:rPr>
        <w:t>OUT_el_distr_vs_time.dat</w:t>
      </w:r>
      <w:r>
        <w:t xml:space="preserve"> – containing the processed</w:t>
      </w:r>
      <w:r w:rsidR="00C27E65">
        <w:t xml:space="preserve"> electronic spectra (second column) and</w:t>
      </w:r>
      <w:r>
        <w:t xml:space="preserve"> distribution function </w:t>
      </w:r>
      <w:r w:rsidR="00C27E65">
        <w:t xml:space="preserve">(third column), both </w:t>
      </w:r>
      <w:r>
        <w:t xml:space="preserve">convolved in energy space, </w:t>
      </w:r>
      <w:r w:rsidR="00C27E65">
        <w:t>if</w:t>
      </w:r>
      <w:r>
        <w:t xml:space="preserve"> requested</w:t>
      </w:r>
      <w:r w:rsidR="00C27E65">
        <w:t>.</w:t>
      </w:r>
      <w:r>
        <w:t xml:space="preserve"> </w:t>
      </w:r>
      <w:r w:rsidR="00C27E65">
        <w:t>I</w:t>
      </w:r>
      <w:r>
        <w:t xml:space="preserve">n the same format as in the original file </w:t>
      </w:r>
      <w:r w:rsidRPr="008F509B">
        <w:rPr>
          <w:color w:val="1F497D" w:themeColor="text2"/>
        </w:rPr>
        <w:t>OUTPUT_electron_distribution_on_grid.dat</w:t>
      </w:r>
      <w:r w:rsidRPr="008F509B">
        <w:t xml:space="preserve">. </w:t>
      </w:r>
      <w:r>
        <w:t xml:space="preserve">If no convolutions are required (line 1 in </w:t>
      </w:r>
      <w:r w:rsidRPr="008F509B">
        <w:rPr>
          <w:color w:val="1F497D" w:themeColor="text2"/>
        </w:rPr>
        <w:t>EL_DISTR.txt</w:t>
      </w:r>
      <w:r>
        <w:t xml:space="preserve"> contain</w:t>
      </w:r>
      <w:r w:rsidR="00AF433C">
        <w:t>s</w:t>
      </w:r>
      <w:r>
        <w:t xml:space="preserve"> </w:t>
      </w:r>
      <w:r w:rsidR="00AF433C">
        <w:t xml:space="preserve">a </w:t>
      </w:r>
      <w:r>
        <w:t>negative number), this file is not created.</w:t>
      </w:r>
    </w:p>
    <w:p w14:paraId="23E63B4D" w14:textId="65864422" w:rsidR="00FE4C88" w:rsidRDefault="009772E5" w:rsidP="00FE4C88">
      <w:pPr>
        <w:pStyle w:val="ListParagraph"/>
        <w:jc w:val="both"/>
      </w:pPr>
      <w:r>
        <w:t xml:space="preserve">Their </w:t>
      </w:r>
      <w:r w:rsidR="00FE4C88" w:rsidRPr="000E4096">
        <w:t>corresponding gnuplot scripts</w:t>
      </w:r>
      <w:r w:rsidR="00C27E65">
        <w:t xml:space="preserve"> are</w:t>
      </w:r>
      <w:r w:rsidR="00FE4C88" w:rsidRPr="000E4096">
        <w:t>:</w:t>
      </w:r>
      <w:r w:rsidR="00FE4C88">
        <w:t xml:space="preserve"> </w:t>
      </w:r>
      <w:r w:rsidR="000E4096" w:rsidRPr="000E4096">
        <w:rPr>
          <w:color w:val="1F497D" w:themeColor="text2"/>
        </w:rPr>
        <w:t>OUT_el_distr_vs_time.cmd</w:t>
      </w:r>
      <w:r w:rsidR="000E4096">
        <w:t xml:space="preserve"> </w:t>
      </w:r>
      <w:r w:rsidR="000260A5" w:rsidRPr="000260A5">
        <w:t>(or</w:t>
      </w:r>
      <w:r w:rsidR="000260A5">
        <w:rPr>
          <w:color w:val="1F497D" w:themeColor="text2"/>
        </w:rPr>
        <w:t xml:space="preserve"> .sh </w:t>
      </w:r>
      <w:r w:rsidR="000260A5" w:rsidRPr="000260A5">
        <w:t>in lunix)</w:t>
      </w:r>
      <w:r w:rsidR="000E4096">
        <w:t xml:space="preserve">, executed </w:t>
      </w:r>
      <w:r w:rsidR="00C27E65">
        <w:t xml:space="preserve">automatically </w:t>
      </w:r>
      <w:r w:rsidR="000E4096">
        <w:t xml:space="preserve">to create an animated gif plot of the evolution of the convolved </w:t>
      </w:r>
      <w:r w:rsidR="00C27E65">
        <w:t xml:space="preserve">electronic spectrum </w:t>
      </w:r>
      <w:r w:rsidR="000E4096">
        <w:t>from the file.</w:t>
      </w:r>
      <w:r w:rsidR="00C27E65">
        <w:t xml:space="preserve"> The second file is </w:t>
      </w:r>
      <w:r w:rsidR="00C27E65" w:rsidRPr="000E4096">
        <w:rPr>
          <w:color w:val="1F497D" w:themeColor="text2"/>
        </w:rPr>
        <w:t>OUT_el_distr_vs_time</w:t>
      </w:r>
      <w:r w:rsidR="00C27E65">
        <w:rPr>
          <w:color w:val="1F497D" w:themeColor="text2"/>
        </w:rPr>
        <w:t>_norm</w:t>
      </w:r>
      <w:r w:rsidR="00C27E65" w:rsidRPr="000E4096">
        <w:rPr>
          <w:color w:val="1F497D" w:themeColor="text2"/>
        </w:rPr>
        <w:t>.cmd</w:t>
      </w:r>
      <w:r w:rsidR="00C27E65">
        <w:rPr>
          <w:color w:val="1F497D" w:themeColor="text2"/>
        </w:rPr>
        <w:t xml:space="preserve"> </w:t>
      </w:r>
      <w:r w:rsidR="00C27E65">
        <w:t>executed automatically to create an animated gif plot of the evolution of the convolved distribution function from the file</w:t>
      </w:r>
    </w:p>
    <w:p w14:paraId="2F453F56" w14:textId="0AE426E5" w:rsidR="008F509B" w:rsidRDefault="008F509B" w:rsidP="00533F37">
      <w:pPr>
        <w:pStyle w:val="ListParagraph"/>
        <w:numPr>
          <w:ilvl w:val="1"/>
          <w:numId w:val="34"/>
        </w:numPr>
        <w:jc w:val="both"/>
      </w:pPr>
      <w:r w:rsidRPr="008F509B">
        <w:rPr>
          <w:color w:val="1F497D" w:themeColor="text2"/>
        </w:rPr>
        <w:t>OUT_el_distr_average.dat</w:t>
      </w:r>
      <w:r>
        <w:t xml:space="preserve"> – containing the </w:t>
      </w:r>
      <w:r w:rsidR="00C27E65">
        <w:t xml:space="preserve">electronic spectrum (second column) and the </w:t>
      </w:r>
      <w:r>
        <w:t xml:space="preserve">distribution function </w:t>
      </w:r>
      <w:r w:rsidR="00C27E65">
        <w:t xml:space="preserve">(third column) </w:t>
      </w:r>
      <w:r>
        <w:t>averaged over time with the provided weights. If no weights were provided in a file, all weights are assumed to be =1, and the function is just averaged over time.</w:t>
      </w:r>
    </w:p>
    <w:p w14:paraId="48B22B98" w14:textId="47EFDA69" w:rsidR="000E4096" w:rsidRDefault="009772E5" w:rsidP="000E4096">
      <w:pPr>
        <w:pStyle w:val="ListParagraph"/>
        <w:jc w:val="both"/>
      </w:pPr>
      <w:r>
        <w:t>Their</w:t>
      </w:r>
      <w:r w:rsidR="000E4096" w:rsidRPr="000E4096">
        <w:t xml:space="preserve"> corresponding gnuplot scripts</w:t>
      </w:r>
      <w:r>
        <w:t xml:space="preserve"> are</w:t>
      </w:r>
      <w:r w:rsidR="000E4096" w:rsidRPr="000E4096">
        <w:t>:</w:t>
      </w:r>
      <w:r w:rsidR="000E4096">
        <w:t xml:space="preserve"> </w:t>
      </w:r>
      <w:r w:rsidR="000E4096" w:rsidRPr="000E4096">
        <w:rPr>
          <w:color w:val="1F497D" w:themeColor="text2"/>
        </w:rPr>
        <w:t>OUT_el_distr_average.cmd</w:t>
      </w:r>
      <w:r w:rsidR="000260A5">
        <w:rPr>
          <w:color w:val="1F497D" w:themeColor="text2"/>
        </w:rPr>
        <w:t xml:space="preserve"> </w:t>
      </w:r>
      <w:r w:rsidR="000260A5" w:rsidRPr="000260A5">
        <w:t>(or</w:t>
      </w:r>
      <w:r w:rsidR="000260A5">
        <w:rPr>
          <w:color w:val="1F497D" w:themeColor="text2"/>
        </w:rPr>
        <w:t xml:space="preserve"> .sh </w:t>
      </w:r>
      <w:r w:rsidR="000260A5" w:rsidRPr="000260A5">
        <w:t>in lunix)</w:t>
      </w:r>
      <w:r w:rsidR="000E4096">
        <w:t xml:space="preserve">, which creates a png-plot of the time-averaged </w:t>
      </w:r>
      <w:r w:rsidR="00243FC4">
        <w:t xml:space="preserve">spectrum </w:t>
      </w:r>
      <w:r w:rsidR="000E4096">
        <w:t>from the file</w:t>
      </w:r>
      <w:r w:rsidR="00243FC4">
        <w:t xml:space="preserve">; and </w:t>
      </w:r>
      <w:r w:rsidR="00243FC4" w:rsidRPr="000E4096">
        <w:rPr>
          <w:color w:val="1F497D" w:themeColor="text2"/>
        </w:rPr>
        <w:t>OUT_el_distr_average</w:t>
      </w:r>
      <w:r w:rsidR="00243FC4">
        <w:rPr>
          <w:color w:val="1F497D" w:themeColor="text2"/>
        </w:rPr>
        <w:t>_norm</w:t>
      </w:r>
      <w:r w:rsidR="00243FC4" w:rsidRPr="000E4096">
        <w:rPr>
          <w:color w:val="1F497D" w:themeColor="text2"/>
        </w:rPr>
        <w:t>.cmd</w:t>
      </w:r>
      <w:r w:rsidR="000260A5">
        <w:rPr>
          <w:color w:val="1F497D" w:themeColor="text2"/>
        </w:rPr>
        <w:t xml:space="preserve"> </w:t>
      </w:r>
      <w:r w:rsidR="000260A5" w:rsidRPr="000260A5">
        <w:t>(or</w:t>
      </w:r>
      <w:r w:rsidR="000260A5">
        <w:rPr>
          <w:color w:val="1F497D" w:themeColor="text2"/>
        </w:rPr>
        <w:t xml:space="preserve"> .sh </w:t>
      </w:r>
      <w:r w:rsidR="000260A5" w:rsidRPr="000260A5">
        <w:t>in lunix)</w:t>
      </w:r>
      <w:r w:rsidR="00243FC4">
        <w:t>, which creates a png-plot of the time-averaged distribution from the file.</w:t>
      </w:r>
    </w:p>
    <w:p w14:paraId="04DFA901" w14:textId="21016504" w:rsidR="000B6E03" w:rsidRPr="00C42743" w:rsidRDefault="00702EE3" w:rsidP="00D812E6">
      <w:pPr>
        <w:jc w:val="both"/>
        <w:rPr>
          <w:lang w:val="en-US"/>
        </w:rPr>
      </w:pPr>
      <w:r>
        <w:rPr>
          <w:lang w:val="en-US"/>
        </w:rPr>
        <w:t>Note: f</w:t>
      </w:r>
      <w:r w:rsidR="000B6E03">
        <w:rPr>
          <w:lang w:val="en-US"/>
        </w:rPr>
        <w:t xml:space="preserve">iles with “fe” (constructed from the distribution on the electron levels) are best for analysis of low-energy electrons, while high-energy electrons are missing in them. Files with “disrt” (constructed from the distribution on grid) are best </w:t>
      </w:r>
      <w:r w:rsidR="00C42743">
        <w:rPr>
          <w:lang w:val="en-US"/>
        </w:rPr>
        <w:t>for analysis of high-energy electrons, whereas low-energy electrons may need more detailed analysis than the one used in XTANT calculations – the parameters of the grid may need to be changed, etc.</w:t>
      </w:r>
    </w:p>
    <w:p w14:paraId="611D92CD" w14:textId="3EE8D27C" w:rsidR="00D812E6" w:rsidRPr="000B6E03" w:rsidRDefault="00D812E6" w:rsidP="00D812E6">
      <w:pPr>
        <w:jc w:val="both"/>
        <w:rPr>
          <w:lang w:val="en-US"/>
        </w:rPr>
      </w:pPr>
      <w:r>
        <w:t>For example, if we want to construct the spectrum of photons emitted by the decay of L-shell holes in simulated aluminium, and measured with the detector with the spectral width of 1.5 eV, we set the following in the file:</w:t>
      </w:r>
    </w:p>
    <w:p w14:paraId="5E9A470E" w14:textId="39632666" w:rsidR="00D812E6" w:rsidRDefault="00D812E6" w:rsidP="00D812E6">
      <w:pPr>
        <w:spacing w:after="0"/>
        <w:jc w:val="both"/>
      </w:pPr>
      <w:r>
        <w:t>1.5</w:t>
      </w:r>
      <w:r>
        <w:tab/>
      </w:r>
      <w:r w:rsidR="000260A5">
        <w:t>0.5</w:t>
      </w:r>
      <w:r>
        <w:tab/>
        <w:t>! [eV] Energy convolution parameter</w:t>
      </w:r>
      <w:r w:rsidR="000260A5">
        <w:t xml:space="preserve">; [eV] energy grid for </w:t>
      </w:r>
      <w:r w:rsidR="000260A5" w:rsidRPr="000260A5">
        <w:rPr>
          <w:i/>
          <w:iCs/>
        </w:rPr>
        <w:t>f</w:t>
      </w:r>
      <w:r w:rsidR="000260A5" w:rsidRPr="000260A5">
        <w:rPr>
          <w:i/>
          <w:iCs/>
          <w:vertAlign w:val="subscript"/>
        </w:rPr>
        <w:t>e</w:t>
      </w:r>
    </w:p>
    <w:p w14:paraId="71241CB5" w14:textId="479D66ED" w:rsidR="00D812E6" w:rsidRDefault="00D812E6" w:rsidP="00D812E6">
      <w:pPr>
        <w:spacing w:after="0"/>
        <w:jc w:val="both"/>
      </w:pPr>
      <w:r>
        <w:t>OUTPUT_deep_shell_holes.dat</w:t>
      </w:r>
      <w:r>
        <w:tab/>
        <w:t>5</w:t>
      </w:r>
    </w:p>
    <w:p w14:paraId="7C826FAE" w14:textId="1BA32123" w:rsidR="00C6560D" w:rsidRPr="00465FD4" w:rsidRDefault="00C6560D" w:rsidP="00D812E6">
      <w:pPr>
        <w:spacing w:after="0"/>
        <w:jc w:val="both"/>
      </w:pPr>
      <w:r>
        <w:t>1.0e-8</w:t>
      </w:r>
      <w:r>
        <w:tab/>
      </w:r>
      <w:r>
        <w:tab/>
        <w:t>! distribution cutoff</w:t>
      </w:r>
    </w:p>
    <w:p w14:paraId="5BFBE346" w14:textId="0AE6ECF0" w:rsidR="00D812E6" w:rsidRDefault="00DC38E8" w:rsidP="00DC38E8">
      <w:pPr>
        <w:spacing w:before="240"/>
        <w:jc w:val="both"/>
      </w:pPr>
      <w:r>
        <w:lastRenderedPageBreak/>
        <w:t>We chose this file with the cor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Gaussian function with the width of 1.5 eV, mimicking the detector resolution. Analogous procedure was used, e.g., in Ref.</w:t>
      </w:r>
      <w:r>
        <w:fldChar w:fldCharType="begin" w:fldLock="1"/>
      </w:r>
      <w:r w:rsidR="00F940E5">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49]","plainTextFormattedCitation":"[49]","previouslyFormattedCitation":"[47]"},"properties":{"noteIndex":0},"schema":"https://github.com/citation-style-language/schema/raw/master/csl-citation.json"}</w:instrText>
      </w:r>
      <w:r>
        <w:fldChar w:fldCharType="separate"/>
      </w:r>
      <w:r w:rsidR="00F940E5" w:rsidRPr="00F940E5">
        <w:rPr>
          <w:noProof/>
        </w:rPr>
        <w:t>[49]</w:t>
      </w:r>
      <w:r>
        <w:fldChar w:fldCharType="end"/>
      </w:r>
      <w:r>
        <w:t>.</w:t>
      </w:r>
    </w:p>
    <w:p w14:paraId="5EC3910A" w14:textId="2417250E" w:rsidR="00567D04" w:rsidRPr="00465FD4" w:rsidRDefault="004016F0" w:rsidP="00DC38E8">
      <w:pPr>
        <w:spacing w:before="240"/>
        <w:jc w:val="both"/>
      </w:pPr>
      <w:r>
        <w:t>Similarly</w:t>
      </w:r>
      <w:r w:rsidR="00567D04">
        <w:t xml:space="preserve">, a </w:t>
      </w:r>
      <w:r w:rsidR="00546B0F">
        <w:t xml:space="preserve">spectrum of emitted electrons by a </w:t>
      </w:r>
      <w:r w:rsidR="00567D04">
        <w:t>probe pulse can be constructed, setting up a file with the profile of the probe pulse (e.g.</w:t>
      </w:r>
      <w:r w:rsidR="00B63AC4">
        <w:t>,</w:t>
      </w:r>
      <w:r w:rsidR="00567D04">
        <w:t xml:space="preserve"> gaussian, centred at a given delay time).</w:t>
      </w:r>
    </w:p>
    <w:p w14:paraId="6A6343D5" w14:textId="617A923C" w:rsidR="00662F42" w:rsidRPr="00465FD4" w:rsidRDefault="00662F42" w:rsidP="00465FD4">
      <w:pPr>
        <w:pStyle w:val="ListParagraph"/>
        <w:spacing w:after="0" w:line="312" w:lineRule="auto"/>
        <w:jc w:val="both"/>
        <w:rPr>
          <w:lang w:val="en-US"/>
        </w:rPr>
      </w:pPr>
    </w:p>
    <w:p w14:paraId="07657B12" w14:textId="77777777" w:rsidR="00C02752" w:rsidRDefault="00C02752">
      <w:pPr>
        <w:rPr>
          <w:rFonts w:asciiTheme="majorHAnsi" w:eastAsiaTheme="majorEastAsia" w:hAnsiTheme="majorHAnsi" w:cstheme="majorBidi"/>
          <w:b/>
          <w:bCs/>
          <w:color w:val="365F91" w:themeColor="accent1" w:themeShade="BF"/>
          <w:sz w:val="28"/>
          <w:szCs w:val="28"/>
        </w:rPr>
      </w:pPr>
      <w:r>
        <w:br w:type="page"/>
      </w:r>
    </w:p>
    <w:p w14:paraId="6BE1C093" w14:textId="32E7F317" w:rsidR="00977088" w:rsidRDefault="00977088" w:rsidP="00533F37">
      <w:pPr>
        <w:pStyle w:val="Heading1"/>
        <w:numPr>
          <w:ilvl w:val="0"/>
          <w:numId w:val="28"/>
        </w:numPr>
        <w:jc w:val="both"/>
      </w:pPr>
      <w:bookmarkStart w:id="108" w:name="_Toc135729437"/>
      <w:r>
        <w:lastRenderedPageBreak/>
        <w:t>References</w:t>
      </w:r>
      <w:bookmarkEnd w:id="108"/>
    </w:p>
    <w:p w14:paraId="656E30BA" w14:textId="7C06BDC9" w:rsidR="00F940E5" w:rsidRPr="00F940E5" w:rsidRDefault="003102EF" w:rsidP="00F940E5">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F940E5" w:rsidRPr="00F940E5">
        <w:rPr>
          <w:noProof/>
        </w:rPr>
        <w:t>[1]</w:t>
      </w:r>
      <w:r w:rsidR="00F940E5" w:rsidRPr="00F940E5">
        <w:rPr>
          <w:noProof/>
        </w:rPr>
        <w:tab/>
        <w:t>N. Medvedev, V. Tkachenko, V. Lipp, Z. Li, B. Ziaja, Various damage mechanisms in carbon and silicon materials under femtosecond x-ray irradiation, 4open. 1 (2018) 3. https://doi.org/10.1051/fopen/2018003.</w:t>
      </w:r>
    </w:p>
    <w:p w14:paraId="4F5043A2"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w:t>
      </w:r>
      <w:r w:rsidRPr="00F940E5">
        <w:rPr>
          <w:noProof/>
        </w:rPr>
        <w:tab/>
        <w:t>K.F. Garrity, K. Choudhary, Fast and Accurate Prediction of Material Properties with Three-Body Tight-Binding Model for the Periodic Table, Https://Arxiv.Org/Abs/2112.11585. (2021). https://arxiv.org/abs/2112.11585 (accessed June 3, 2022).</w:t>
      </w:r>
    </w:p>
    <w:p w14:paraId="553F858D"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w:t>
      </w:r>
      <w:r w:rsidRPr="00F940E5">
        <w:rPr>
          <w:noProof/>
        </w:rPr>
        <w:tab/>
        <w:t>J. Jenke, A.N. Ladines, T. Hammerschmidt, D.G. Pettifor, R. Drautz, Tight-binding bond parameters for dimers across the periodic table from density-functional theory, Phys. Rev. Mater. 5 (2021) 23801. https://doi.org/10.1103/PhysRevMaterials.5.023801.</w:t>
      </w:r>
    </w:p>
    <w:p w14:paraId="00F35B0D"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w:t>
      </w:r>
      <w:r w:rsidRPr="00F940E5">
        <w:rPr>
          <w:noProof/>
        </w:rPr>
        <w:tab/>
        <w:t>D. Porezag, T. Frauenheim, T. Köhler, G. Seifert, R. Kaschner, Construction of tight-binding-like potentials on the basis of density-functional theory: Application to carbon, Phys. Rev. B. 51 (1995) 12947–12957. https://doi.org/10.1103/PhysRevB.51.12947.</w:t>
      </w:r>
    </w:p>
    <w:p w14:paraId="12F8B99F"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5]</w:t>
      </w:r>
      <w:r w:rsidRPr="00F940E5">
        <w:rPr>
          <w:noProof/>
        </w:rPr>
        <w:tab/>
        <w:t>P. Pracht, E. Caldeweyher, S. Ehlert, S. Grimme, A Robust Non-Self-Consistent Tight-Binding Quantum Chemistry Method for large Molecules, (2019). https://doi.org/10.26434/CHEMRXIV.8326202.V1.</w:t>
      </w:r>
    </w:p>
    <w:p w14:paraId="6AF5CF91"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6]</w:t>
      </w:r>
      <w:r w:rsidRPr="00F940E5">
        <w:rPr>
          <w:noProof/>
        </w:rPr>
        <w:tab/>
        <w:t>R.H. Ritchie, A. Howie, Electron excitation and the optical potential in electron microscopy, Philos. Mag. 36 (1977) 463–481. https://doi.org/10.1080/14786437708244948.</w:t>
      </w:r>
    </w:p>
    <w:p w14:paraId="7328EBF7"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7]</w:t>
      </w:r>
      <w:r w:rsidRPr="00F940E5">
        <w:rPr>
          <w:noProof/>
        </w:rPr>
        <w:tab/>
        <w:t>N. Medvedev, Modeling ultrafast electronic processes in solids excited by femtosecond VUV-XUV laser Pulse, AIP Conf. Proc. 582 (2012) 582–592. https://doi.org/10.1063/1.4739911.</w:t>
      </w:r>
    </w:p>
    <w:p w14:paraId="03F155C0"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8]</w:t>
      </w:r>
      <w:r w:rsidRPr="00F940E5">
        <w:rPr>
          <w:noProof/>
        </w:rPr>
        <w:tab/>
        <w:t>Y.-K. Kim, M. Rudd, Binary-encounter-dipole model for electron-impact ionization, Phys. Rev. A. 50 (1994) 3954–3967. https://doi.org/10.1103/PhysRevA.50.3954.</w:t>
      </w:r>
    </w:p>
    <w:p w14:paraId="5C735355"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9]</w:t>
      </w:r>
      <w:r w:rsidRPr="00F940E5">
        <w:rPr>
          <w:noProof/>
        </w:rPr>
        <w:tab/>
        <w:t>N. Medvedev, Femtosecond X-ray induced electron kinetics in dielectrics: application for FEL-pulse-duration monitor, Appl. Phys. B. 118 (2015) 417–429. https://doi.org/10.1007/s00340-015-6005-4.</w:t>
      </w:r>
    </w:p>
    <w:p w14:paraId="4F50C0A4"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0]</w:t>
      </w:r>
      <w:r w:rsidRPr="00F940E5">
        <w:rPr>
          <w:noProof/>
        </w:rPr>
        <w:tab/>
        <w:t>S. Hammes-Schiffer, J.C. Tully, Proton transfer in solution: Molecular dynamics with quantum transitions, J. Chem. Phys. 101 (1994) 4657. https://doi.org/10.1063/1.467455.</w:t>
      </w:r>
    </w:p>
    <w:p w14:paraId="67FB2878"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1]</w:t>
      </w:r>
      <w:r w:rsidRPr="00F940E5">
        <w:rPr>
          <w:noProof/>
        </w:rPr>
        <w:tab/>
        <w:t>J.C. Tully, Molecular dynamics with electronic transitions, J. Chem. Phys. 93 (1990) 1061. https://doi.org/10.1063/1.459170.</w:t>
      </w:r>
    </w:p>
    <w:p w14:paraId="294C7C15"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2]</w:t>
      </w:r>
      <w:r w:rsidRPr="00F940E5">
        <w:rPr>
          <w:noProof/>
        </w:rPr>
        <w:tab/>
        <w:t>F. Trani, G. Cantele, D. Ninno, G. Iadonisi, Tight-binding calculation of the optical absorption cross section of spherical and ellipsoidal silicon nanocrystals, Phys. Rev. B. 72 (2005) 075423. https://doi.org/10.1103/PhysRevB.72.075423.</w:t>
      </w:r>
    </w:p>
    <w:p w14:paraId="7640E819"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3]</w:t>
      </w:r>
      <w:r w:rsidRPr="00F940E5">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3315094F"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4]</w:t>
      </w:r>
      <w:r w:rsidRPr="00F940E5">
        <w:rPr>
          <w:noProof/>
        </w:rPr>
        <w:tab/>
        <w:t>C.-C. Fu, M. Weissmann, Tight-binding molecular-dynamics study of amorphous carbon deposits over silicon surfaces, Phys. Rev. B. 60 (1999) 2762–2770. https://doi.org/10.1103/PhysRevB.60.2762.</w:t>
      </w:r>
    </w:p>
    <w:p w14:paraId="4912E9D9"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5]</w:t>
      </w:r>
      <w:r w:rsidRPr="00F940E5">
        <w:rPr>
          <w:noProof/>
        </w:rPr>
        <w:tab/>
        <w:t>J.C. Slater, G.F. Koster, Simplified LCAO Method for the Periodic Potential Problem, Phys. Rev. 94 (1954) 1498–1524. https://doi.org/10.1103/PhysRev.94.1498.</w:t>
      </w:r>
    </w:p>
    <w:p w14:paraId="75A214FA"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6]</w:t>
      </w:r>
      <w:r w:rsidRPr="00F940E5">
        <w:rPr>
          <w:noProof/>
        </w:rPr>
        <w:tab/>
        <w:t>C. Molteni, L. Colombo, L. Miglio, Tight-binding molecular dynamics in liquid III-V compounds. I. Potential generation, J. Phys. Condens. Matter. 6 (1994) 5243–5254. https://doi.org/10.1088/0953-8984/6/28/003.</w:t>
      </w:r>
    </w:p>
    <w:p w14:paraId="660BB148"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7]</w:t>
      </w:r>
      <w:r w:rsidRPr="00F940E5">
        <w:rPr>
          <w:noProof/>
        </w:rPr>
        <w:tab/>
        <w:t>D.A. Papaconstantopoulos, M.J. Mehl, The Slater Koster tight-binding method: a computationally efficient and accurate approach, J. Phys. Condens. Matter. 15 (2003) R413–</w:t>
      </w:r>
      <w:r w:rsidRPr="00F940E5">
        <w:rPr>
          <w:noProof/>
        </w:rPr>
        <w:lastRenderedPageBreak/>
        <w:t>R440. https://doi.org/10.1088/0953-8984/15/10/201.</w:t>
      </w:r>
    </w:p>
    <w:p w14:paraId="699CF7BD"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8]</w:t>
      </w:r>
      <w:r w:rsidRPr="00F940E5">
        <w:rPr>
          <w:noProof/>
        </w:rPr>
        <w:tab/>
        <w:t>Harald O. Jeschke, Theory for optically created nonequilibrium in covalent solids, Technical University of Berlin, 2000. http://www.physics.rutgers.edu/~jeschke/phd.html.</w:t>
      </w:r>
    </w:p>
    <w:p w14:paraId="45D8ECAB"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9]</w:t>
      </w:r>
      <w:r w:rsidRPr="00F940E5">
        <w:rPr>
          <w:noProof/>
        </w:rPr>
        <w:tab/>
        <w:t>H.J.C. Berendsen, J.P.M. Postma, W.F. van Gunsteren, A. DiNola, J.R. Haak, Molecular dynamics with coupling to an external bath, J. Chem. Phys. 81 (1984) 3684–3690. https://doi.org/10.1063/1.448118.</w:t>
      </w:r>
    </w:p>
    <w:p w14:paraId="2DFC4240"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0]</w:t>
      </w:r>
      <w:r w:rsidRPr="00F940E5">
        <w:rPr>
          <w:noProof/>
        </w:rPr>
        <w:tab/>
        <w:t>J.F. Littmark, J.P. Ziegler, U. Biersack, The Stopping and Range of Ions in Solids, Pergamon Press, New York, 1985.</w:t>
      </w:r>
    </w:p>
    <w:p w14:paraId="41865AD4"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1]</w:t>
      </w:r>
      <w:r w:rsidRPr="00F940E5">
        <w:rPr>
          <w:noProof/>
        </w:rPr>
        <w:tab/>
        <w:t>N. Medvedev, H.O. Jeschke, B. Ziaja, Nonthermal graphitization of diamond induced by a femtosecond x-ray laser pulse, Phys. Rev. B. 88 (2013) 224304. https://doi.org/10.1103/PhysRevB.88.224304.</w:t>
      </w:r>
    </w:p>
    <w:p w14:paraId="5A575F17"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2]</w:t>
      </w:r>
      <w:r w:rsidRPr="00F940E5">
        <w:rPr>
          <w:noProof/>
        </w:rPr>
        <w:tab/>
        <w:t>H.J. Monkhorst, J.D. Pack, Special points for Brillouin-zone integrations, Phys. Rev. B. 13 (1976) 5188–5192. https://doi.org/10.1103/PhysRevB.13.5188.</w:t>
      </w:r>
    </w:p>
    <w:p w14:paraId="64E7DAA8"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3]</w:t>
      </w:r>
      <w:r w:rsidRPr="00F940E5">
        <w:rPr>
          <w:noProof/>
        </w:rPr>
        <w:tab/>
        <w:t>N.A. Medvedev, R.A. Rymzhanov, A.E. Volkov, Time-resolved electron kinetics in swift heavy ion irradiated solids, J. Phys. D. Appl. Phys. 48 (2015) 355303. https://doi.org/10.1088/0022-3727/48/35/355303.</w:t>
      </w:r>
    </w:p>
    <w:p w14:paraId="2DBC4F0D"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4]</w:t>
      </w:r>
      <w:r w:rsidRPr="00F940E5">
        <w:rPr>
          <w:noProof/>
        </w:rPr>
        <w:tab/>
        <w:t>L. Verlet, Computer “Experiments” on Classical Fluids. I. Thermodynamical Properties of Lennard-Jones Molecules, Phys. Rev. 159 (1967) 98–103. https://doi.org/10.1103/PhysRev.159.98.</w:t>
      </w:r>
    </w:p>
    <w:p w14:paraId="2C316E68"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5]</w:t>
      </w:r>
      <w:r w:rsidRPr="00F940E5">
        <w:rPr>
          <w:noProof/>
        </w:rPr>
        <w:tab/>
        <w:t>H. Yoshida, Construction of higher order symplectic integrators, Phys. Lett. A. 150 (1990) 262–268. https://doi.org/10.1016/0375-9601(90)90092-3.</w:t>
      </w:r>
    </w:p>
    <w:p w14:paraId="7F654699"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6]</w:t>
      </w:r>
      <w:r w:rsidRPr="00F940E5">
        <w:rPr>
          <w:noProof/>
        </w:rPr>
        <w:tab/>
        <w:t>G.J. Martyna, M.E. Tuckerman, Symplectic reversible integrators: Predictor–corrector methods, J. Chem. Phys. 102 (1995) 8071. https://doi.org/10.1063/1.469006.</w:t>
      </w:r>
    </w:p>
    <w:p w14:paraId="6B524BF9"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7]</w:t>
      </w:r>
      <w:r w:rsidRPr="00F940E5">
        <w:rPr>
          <w:noProof/>
        </w:rPr>
        <w:tab/>
        <w:t>M. Parrinello, A. Rahman, Crystal Structure and Pair Potentials: A Molecular-Dynamics Study, Phys. Rev. Lett. 45 (1980) 1196–1199. https://doi.org/10.1103/PhysRevLett.45.1196.</w:t>
      </w:r>
    </w:p>
    <w:p w14:paraId="4F397AFB"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8]</w:t>
      </w:r>
      <w:r w:rsidRPr="00F940E5">
        <w:rPr>
          <w:noProof/>
        </w:rPr>
        <w:tab/>
        <w:t>N.A. Medvedev, H.O. Jeschke, B. Ziaja, Non-thermal phase transitions in semiconductors under femtosecond XUV irradiation, SPIE Proc. 8777 (2013) 877709-877709–10. https://doi.org/10.1117/12.2019123.</w:t>
      </w:r>
    </w:p>
    <w:p w14:paraId="6B2FBBD5"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9]</w:t>
      </w:r>
      <w:r w:rsidRPr="00F940E5">
        <w:rPr>
          <w:noProof/>
        </w:rPr>
        <w:tab/>
        <w:t>C.J. Fennell, J.D. Gezelter, Is the Ewald summation still necessary? Pairwise alternatives to the accepted standard for long-range electrostatics, J. Chem. Phys. 124 (2006) 234104. https://doi.org/10.1063/1.2206581.</w:t>
      </w:r>
    </w:p>
    <w:p w14:paraId="2145D39D"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0]</w:t>
      </w:r>
      <w:r w:rsidRPr="00F940E5">
        <w:rPr>
          <w:noProof/>
        </w:rPr>
        <w:tab/>
        <w:t>M. Elstner, SCC-DFTB: What Is the Proper Degree of Self-Consistency?†, J. Phys. Chem. A. 111 (2007) 5614–5621. https://doi.org/10.1021/JP071338J.</w:t>
      </w:r>
    </w:p>
    <w:p w14:paraId="0ED403FB"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1]</w:t>
      </w:r>
      <w:r w:rsidRPr="00F940E5">
        <w:rPr>
          <w:noProof/>
        </w:rPr>
        <w:tab/>
        <w:t>N. Medvedev, I. Milov, Electron-phonon coupling in metals at high electronic temperatures, Phys. Rev. B. 102 (2020) 064302. https://doi.org/10.1103/PhysRevB.102.064302.</w:t>
      </w:r>
    </w:p>
    <w:p w14:paraId="76A974C5"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2]</w:t>
      </w:r>
      <w:r w:rsidRPr="00F940E5">
        <w:rPr>
          <w:noProof/>
        </w:rPr>
        <w:tab/>
        <w:t>N. Medvedev, Z. Li, V. Tkachenko, B. Ziaja, Electron-ion coupling in semiconductors beyond Fermi’s golden rule, Phys. Rev. B. 95 (2017) 014309. https://doi.org/10.1103/PhysRevB.95.014309.</w:t>
      </w:r>
    </w:p>
    <w:p w14:paraId="5DF1996F"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3]</w:t>
      </w:r>
      <w:r w:rsidRPr="00F940E5">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18981882"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4]</w:t>
      </w:r>
      <w:r w:rsidRPr="00F940E5">
        <w:rPr>
          <w:noProof/>
        </w:rPr>
        <w:tab/>
        <w:t>N. Medvedev, H.O. Jeschke, B. Ziaja, Nonthermal phase transitions in semiconductors induced by a femtosecond extreme ultraviolet laser pulse, New J. Phys. 15 (2013) 015016. https://doi.org/10.1088/1367-2630/15/1/015016.</w:t>
      </w:r>
    </w:p>
    <w:p w14:paraId="1DF0FD42"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5]</w:t>
      </w:r>
      <w:r w:rsidRPr="00F940E5">
        <w:rPr>
          <w:noProof/>
        </w:rPr>
        <w:tab/>
        <w:t xml:space="preserve">M. Toufarová, V. Hájková, J. Chalupský, T. Burian, J. Vacík, V. Vorlíček, L. Vyšín, J. Gaudin, </w:t>
      </w:r>
      <w:r w:rsidRPr="00F940E5">
        <w:rPr>
          <w:noProof/>
        </w:rPr>
        <w:lastRenderedPageBreak/>
        <w:t>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41309223"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6]</w:t>
      </w:r>
      <w:r w:rsidRPr="00F940E5">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7F63154A"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7]</w:t>
      </w:r>
      <w:r w:rsidRPr="00F940E5">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1734AA27"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8]</w:t>
      </w:r>
      <w:r w:rsidRPr="00F940E5">
        <w:rPr>
          <w:noProof/>
        </w:rPr>
        <w:tab/>
        <w:t>H. Shi, P. Koskinen, A. Ramasubramaniam, Self-Consistent Charge Density-Functional Tight-Binding Parametrization for Pt-Ru Alloys, J. Phys. Chem. A. 121 (2017) 2497–2502. https://doi.org/10.1021/ACS.JPCA.7B00701/SUPPL_FILE/JP7B00701_SI_002.ZIP.</w:t>
      </w:r>
    </w:p>
    <w:p w14:paraId="5A704DCB"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9]</w:t>
      </w:r>
      <w:r w:rsidRPr="00F940E5">
        <w:rPr>
          <w:noProof/>
        </w:rPr>
        <w:tab/>
        <w:t>M. Van den Bossche, DFTB-Assisted Global Structure Optimization of 13- and 55-Atom Late Transition Metal Clusters, J. Phys. Chem. A. 123 (2019) 3038–3045. https://doi.org/10.1021/acs.jpca.9b00927.</w:t>
      </w:r>
    </w:p>
    <w:p w14:paraId="2165445B"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0]</w:t>
      </w:r>
      <w:r w:rsidRPr="00F940E5">
        <w:rPr>
          <w:noProof/>
        </w:rPr>
        <w:tab/>
        <w:t>C. Liu, E.R. Batista, N.F. Aguirre, P. Yang, M.J. Cawkwell, E. Jakubikova, SCC-DFTB Parameters for Fe-C Interactions, J. Phys. Chem. A. 124 (2020) 9674–9682. https://doi.org/10.1021/ACS.JPCA.0C08202/SUPPL_FILE/JP0C08202_SI_002.ZIP.</w:t>
      </w:r>
    </w:p>
    <w:p w14:paraId="44FC2835"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1]</w:t>
      </w:r>
      <w:r w:rsidRPr="00F940E5">
        <w:rPr>
          <w:noProof/>
        </w:rPr>
        <w:tab/>
        <w:t>M. Van den Bossche, C. Noguera, J. Goniakowski, Understanding the structural diversity of freestanding Al2O3 ultrathin films through a DFTB-aided genetic algorithm, Nanoscale. 12 (2020) 6153–6163. https://doi.org/10.1039/C9NR10487A.</w:t>
      </w:r>
    </w:p>
    <w:p w14:paraId="189F483B"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2]</w:t>
      </w:r>
      <w:r w:rsidRPr="00F940E5">
        <w:rPr>
          <w:noProof/>
        </w:rPr>
        <w:tab/>
        <w:t>N. Medvedev, I. Milov, Electron-phonon coupling in metals at high electronic temperatures, Phys. Rev. B. 102 (2020) 064302. https://doi.org/10.1103/PhysRevB.102.064302.</w:t>
      </w:r>
    </w:p>
    <w:p w14:paraId="31A2C425"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3]</w:t>
      </w:r>
      <w:r w:rsidRPr="00F940E5">
        <w:rPr>
          <w:noProof/>
        </w:rPr>
        <w:tab/>
        <w:t>T. DUMITRICA, R.E. ALLEN, Nonthermal transition of GaAs in ultra-intense laser radiation field, Laser Part. Beams. 20 (2002) 237–242. https://doi.org/10.1017/S026303460220213X.</w:t>
      </w:r>
    </w:p>
    <w:p w14:paraId="4C4B8892"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4]</w:t>
      </w:r>
      <w:r w:rsidRPr="00F940E5">
        <w:rPr>
          <w:noProof/>
        </w:rPr>
        <w:tab/>
        <w:t>I. Kwon, R. Biswas, C. Wang, K. Ho, C. Soukoulis, Transferable tight-binding models for silicon, Phys. Rev. B. 49 (1994) 7242–7250. https://doi.org/10.1103/PhysRevB.49.7242.</w:t>
      </w:r>
    </w:p>
    <w:p w14:paraId="08C32DAC"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5]</w:t>
      </w:r>
      <w:r w:rsidRPr="00F940E5">
        <w:rPr>
          <w:noProof/>
        </w:rPr>
        <w:tab/>
        <w:t>A. Carlson, An Extended Tight-Binding Approach for Modeling Supramolecular Interactions of Carbon Nanotubes, UNIVERSITY OF MINNESOTA, 2006. http://www.me.umn.edu/%7B~%7Ddtraian/tony-thesis.pdf.</w:t>
      </w:r>
    </w:p>
    <w:p w14:paraId="42BBD0CA"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6]</w:t>
      </w:r>
      <w:r w:rsidRPr="00F940E5">
        <w:rPr>
          <w:noProof/>
        </w:rPr>
        <w:tab/>
        <w:t>J.F. Ziegler, J.P. Biersack, The Stopping and Range of Ions in Matter, in: D.A. Bromley (Ed.), Treatise Heavy-Ion Sci. Vol. 6 Astrophys. Chem. Condens. Matter, Springer US, Boston, 1985: pp. 93–129. https://doi.org/10.1007/978-1-4615-8103-1_3.</w:t>
      </w:r>
    </w:p>
    <w:p w14:paraId="3A459CCA"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7]</w:t>
      </w:r>
      <w:r w:rsidRPr="00F940E5">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1B9CCF32"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8]</w:t>
      </w:r>
      <w:r w:rsidRPr="00F940E5">
        <w:rPr>
          <w:noProof/>
        </w:rPr>
        <w:tab/>
        <w:t>P. Yeh, Optical Waves in Layered Media, Volume 61, Wiley, the University of California, Santa Barbara, 2005. http://eu.wiley.com/WileyCDA/WileyTitle/productCd-0471731927.html (accessed December 15, 2015).</w:t>
      </w:r>
    </w:p>
    <w:p w14:paraId="69C57486"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9]</w:t>
      </w:r>
      <w:r w:rsidRPr="00F940E5">
        <w:rPr>
          <w:noProof/>
        </w:rPr>
        <w:tab/>
        <w:t>N. Medvedev, U. Zastrau, E. Förster, D.O. Gericke, B. Rethfeld, Short-time electron dynamics in aluminum excited by femtosecond extreme ultraviolet radiation, Phys. Rev. Lett. 107 (2011) 165003. https://doi.org/10.1103/PhysRevLett.107.165003.</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39C740" w14:textId="77777777" w:rsidR="004271B4" w:rsidRDefault="004271B4" w:rsidP="00977088">
      <w:pPr>
        <w:spacing w:after="0" w:line="240" w:lineRule="auto"/>
      </w:pPr>
      <w:r>
        <w:separator/>
      </w:r>
    </w:p>
  </w:endnote>
  <w:endnote w:type="continuationSeparator" w:id="0">
    <w:p w14:paraId="3462FCC6" w14:textId="77777777" w:rsidR="004271B4" w:rsidRDefault="004271B4"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491AC95F" w:rsidR="00E5686D" w:rsidRDefault="00E5686D" w:rsidP="00EC0493">
    <w:pPr>
      <w:spacing w:after="0" w:line="240" w:lineRule="auto"/>
      <w:jc w:val="center"/>
    </w:pPr>
    <w:r>
      <w:t>Prague, Czech Academy of Sciences, 2016-202</w:t>
    </w:r>
    <w:r w:rsidR="00FD1E2D">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E624F5" w14:textId="77777777" w:rsidR="004271B4" w:rsidRDefault="004271B4" w:rsidP="00977088">
      <w:pPr>
        <w:spacing w:after="0" w:line="240" w:lineRule="auto"/>
      </w:pPr>
      <w:r>
        <w:separator/>
      </w:r>
    </w:p>
  </w:footnote>
  <w:footnote w:type="continuationSeparator" w:id="0">
    <w:p w14:paraId="6A228C28" w14:textId="77777777" w:rsidR="004271B4" w:rsidRDefault="004271B4"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E021B5">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E021B5">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E021B5">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E021B5">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E021B5">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E021B5">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6D4F2CC7" w14:textId="0FE668A3" w:rsidR="002F647C" w:rsidRPr="002F647C" w:rsidRDefault="002F647C">
      <w:pPr>
        <w:pStyle w:val="FootnoteText"/>
      </w:pPr>
      <w:r w:rsidRPr="00E021B5">
        <w:rPr>
          <w:rStyle w:val="FootnoteReference"/>
        </w:rPr>
        <w:footnoteRef/>
      </w:r>
      <w:r>
        <w:t xml:space="preserve"> Original XYZ format: </w:t>
      </w:r>
      <w:hyperlink r:id="rId7" w:history="1">
        <w:r w:rsidRPr="000D1B1E">
          <w:rPr>
            <w:rStyle w:val="Hyperlink"/>
          </w:rPr>
          <w:t>https://en.wikipedia.org/wiki/XYZ_file_format</w:t>
        </w:r>
      </w:hyperlink>
      <w:r>
        <w:t>, its extension used in XTANT is described below</w:t>
      </w:r>
    </w:p>
  </w:footnote>
  <w:footnote w:id="8">
    <w:p w14:paraId="4B3C3BF7" w14:textId="77777777" w:rsidR="00E5686D" w:rsidRDefault="00E5686D" w:rsidP="00575CC7">
      <w:pPr>
        <w:pStyle w:val="FootnoteText"/>
      </w:pPr>
      <w:r w:rsidRPr="00E021B5">
        <w:rPr>
          <w:rStyle w:val="FootnoteReference"/>
        </w:rPr>
        <w:footnoteRef/>
      </w:r>
      <w:r>
        <w:t xml:space="preserve"> Quick introduction into object oriented programming in FORTRAN: </w:t>
      </w:r>
      <w:hyperlink r:id="rId8" w:history="1">
        <w:r w:rsidRPr="00C60F93">
          <w:rPr>
            <w:rStyle w:val="Hyperlink"/>
          </w:rPr>
          <w:t>http://www.pgroup.com/lit/articles/insider/v3n1a3.htm</w:t>
        </w:r>
      </w:hyperlink>
      <w:r>
        <w:t xml:space="preserve">  and </w:t>
      </w:r>
      <w:hyperlink r:id="rId9" w:history="1">
        <w:r w:rsidRPr="00C60F93">
          <w:rPr>
            <w:rStyle w:val="Hyperlink"/>
          </w:rPr>
          <w:t>http://www.pgroup.com/lit/articles/insider/v3n2a2.htm</w:t>
        </w:r>
      </w:hyperlink>
      <w:r>
        <w:t xml:space="preserve"> </w:t>
      </w:r>
    </w:p>
  </w:footnote>
  <w:footnote w:id="9">
    <w:p w14:paraId="6223EE0D" w14:textId="4FC22267" w:rsidR="002C047D" w:rsidRPr="002C047D" w:rsidRDefault="002C047D">
      <w:pPr>
        <w:pStyle w:val="FootnoteText"/>
      </w:pPr>
      <w:r w:rsidRPr="00E021B5">
        <w:rPr>
          <w:rStyle w:val="FootnoteReference"/>
        </w:rPr>
        <w:footnoteRef/>
      </w:r>
      <w:r>
        <w:t xml:space="preserve"> The ThreeBodyTB code and its parameters can be found here: </w:t>
      </w:r>
      <w:hyperlink r:id="rId10" w:history="1">
        <w:r w:rsidRPr="004C17BA">
          <w:rPr>
            <w:rStyle w:val="Hyperlink"/>
          </w:rPr>
          <w:t>https://github.com/usnistgov/ThreeBodyTB.jl</w:t>
        </w:r>
      </w:hyperlink>
      <w:r>
        <w:t xml:space="preserve"> </w:t>
      </w:r>
    </w:p>
  </w:footnote>
  <w:footnote w:id="10">
    <w:p w14:paraId="60D5478C" w14:textId="77777777" w:rsidR="00E5686D" w:rsidRPr="00C727F8" w:rsidRDefault="00E5686D">
      <w:pPr>
        <w:pStyle w:val="FootnoteText"/>
        <w:rPr>
          <w:lang w:val="en-US"/>
        </w:rPr>
      </w:pPr>
      <w:r w:rsidRPr="00E021B5">
        <w:rPr>
          <w:rStyle w:val="FootnoteReference"/>
        </w:rPr>
        <w:footnoteRef/>
      </w:r>
      <w:r>
        <w:t xml:space="preserve">  Detailed description of the files format is provided here: </w:t>
      </w:r>
      <w:hyperlink r:id="rId11"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1">
    <w:p w14:paraId="4F55610C" w14:textId="734774B7" w:rsidR="00AC288F" w:rsidRPr="00AC288F" w:rsidRDefault="00AC288F">
      <w:pPr>
        <w:pStyle w:val="FootnoteText"/>
      </w:pPr>
      <w:r w:rsidRPr="00E021B5">
        <w:rPr>
          <w:rStyle w:val="FootnoteReference"/>
        </w:rPr>
        <w:footnoteRef/>
      </w:r>
      <w:r>
        <w:t xml:space="preserve"> </w:t>
      </w:r>
      <w:r w:rsidR="00D075D2">
        <w:t xml:space="preserve">Download files from </w:t>
      </w:r>
      <w:hyperlink r:id="rId12" w:history="1">
        <w:r w:rsidR="00D075D2" w:rsidRPr="009720E7">
          <w:rPr>
            <w:rStyle w:val="Hyperlink"/>
          </w:rPr>
          <w:t>https://github.com/by-student-2017/Slater-Koster-parameters-no-repulsion_v1</w:t>
        </w:r>
      </w:hyperlink>
      <w:r w:rsidR="00D075D2">
        <w:t xml:space="preserve">, place in the INPUT_DATA folder and rename the directory </w:t>
      </w:r>
      <w:r w:rsidR="00D075D2" w:rsidRPr="00D075D2">
        <w:t>Slater-Koster-parameters-no-repulsion_v1-main</w:t>
      </w:r>
      <w:r w:rsidR="00D075D2">
        <w:t xml:space="preserve"> into DFTB_no_repulsion</w:t>
      </w:r>
    </w:p>
  </w:footnote>
  <w:footnote w:id="12">
    <w:p w14:paraId="7126B760" w14:textId="77777777" w:rsidR="00E5686D" w:rsidRPr="00C1357A" w:rsidRDefault="00E5686D">
      <w:pPr>
        <w:pStyle w:val="FootnoteText"/>
      </w:pPr>
      <w:r w:rsidRPr="00E021B5">
        <w:rPr>
          <w:rStyle w:val="FootnoteReference"/>
        </w:rPr>
        <w:footnoteRef/>
      </w:r>
      <w:r>
        <w:t xml:space="preserve"> Basis set files can be downloaded from: </w:t>
      </w:r>
      <w:hyperlink r:id="rId13" w:history="1">
        <w:r w:rsidRPr="00472BCA">
          <w:rPr>
            <w:rStyle w:val="Hyperlink"/>
          </w:rPr>
          <w:t>https://www.basissetexchange.org/</w:t>
        </w:r>
      </w:hyperlink>
      <w:r>
        <w:t xml:space="preserve"> </w:t>
      </w:r>
    </w:p>
  </w:footnote>
  <w:footnote w:id="13">
    <w:p w14:paraId="7555BED4" w14:textId="77777777" w:rsidR="00E5686D" w:rsidRDefault="00E5686D">
      <w:pPr>
        <w:pStyle w:val="FootnoteText"/>
      </w:pPr>
      <w:r w:rsidRPr="00E021B5">
        <w:rPr>
          <w:rStyle w:val="FootnoteReference"/>
        </w:rPr>
        <w:footnoteRef/>
      </w:r>
      <w:r>
        <w:t xml:space="preserve"> See description here: </w:t>
      </w:r>
      <w:hyperlink r:id="rId14" w:history="1">
        <w:r w:rsidRPr="001F62B3">
          <w:rPr>
            <w:rStyle w:val="Hyperlink"/>
          </w:rPr>
          <w:t>http://en.wikipedia.org/wiki/XYZ_file_format</w:t>
        </w:r>
      </w:hyperlink>
    </w:p>
  </w:footnote>
  <w:footnote w:id="14">
    <w:p w14:paraId="7586CD03" w14:textId="77777777" w:rsidR="00E5686D" w:rsidRPr="003A4ABF" w:rsidRDefault="00E5686D">
      <w:pPr>
        <w:pStyle w:val="FootnoteText"/>
        <w:rPr>
          <w:lang w:val="de-DE"/>
        </w:rPr>
      </w:pPr>
      <w:r w:rsidRPr="00E021B5">
        <w:rPr>
          <w:rStyle w:val="FootnoteReference"/>
        </w:rPr>
        <w:footnoteRef/>
      </w:r>
      <w:r w:rsidRPr="003A4ABF">
        <w:rPr>
          <w:lang w:val="de-DE"/>
        </w:rPr>
        <w:t xml:space="preserve"> VMD: </w:t>
      </w:r>
      <w:hyperlink r:id="rId15" w:history="1">
        <w:r w:rsidRPr="003A4ABF">
          <w:rPr>
            <w:rStyle w:val="Hyperlink"/>
            <w:lang w:val="de-DE"/>
          </w:rPr>
          <w:t>http://www.ks.uiuc.edu/Research/vmd/</w:t>
        </w:r>
      </w:hyperlink>
    </w:p>
  </w:footnote>
  <w:footnote w:id="15">
    <w:p w14:paraId="4F73F1FC" w14:textId="77777777" w:rsidR="00E5686D" w:rsidRPr="005745E6" w:rsidRDefault="00E5686D">
      <w:pPr>
        <w:pStyle w:val="FootnoteText"/>
      </w:pPr>
      <w:r w:rsidRPr="00E021B5">
        <w:rPr>
          <w:rStyle w:val="FootnoteReference"/>
        </w:rPr>
        <w:footnoteRef/>
      </w:r>
      <w:r>
        <w:t xml:space="preserve"> See description here: </w:t>
      </w:r>
      <w:hyperlink r:id="rId16" w:history="1">
        <w:r w:rsidRPr="00945E2F">
          <w:rPr>
            <w:rStyle w:val="Hyperlink"/>
          </w:rPr>
          <w:t>http://www.iucr.org/resources/cif</w:t>
        </w:r>
      </w:hyperlink>
    </w:p>
  </w:footnote>
  <w:footnote w:id="16">
    <w:p w14:paraId="2E17412A" w14:textId="77777777" w:rsidR="00E5686D" w:rsidRPr="005745E6" w:rsidRDefault="00E5686D">
      <w:pPr>
        <w:pStyle w:val="FootnoteText"/>
      </w:pPr>
      <w:r w:rsidRPr="00E021B5">
        <w:rPr>
          <w:rStyle w:val="FootnoteReference"/>
        </w:rPr>
        <w:footnoteRef/>
      </w:r>
      <w:r>
        <w:t xml:space="preserve"> Mercury: </w:t>
      </w:r>
      <w:hyperlink r:id="rId17" w:history="1">
        <w:r w:rsidRPr="00945E2F">
          <w:rPr>
            <w:rStyle w:val="Hyperlink"/>
          </w:rPr>
          <w:t>https://www.ccdc.cam.ac.uk/solutions/csd-system/components/mercury/</w:t>
        </w:r>
      </w:hyperlink>
    </w:p>
  </w:footnote>
  <w:footnote w:id="17">
    <w:p w14:paraId="2D65A149" w14:textId="23129B5E" w:rsidR="001C255A" w:rsidRPr="001C255A" w:rsidRDefault="001C255A">
      <w:pPr>
        <w:pStyle w:val="FootnoteText"/>
      </w:pPr>
      <w:r w:rsidRPr="00E021B5">
        <w:rPr>
          <w:rStyle w:val="FootnoteReference"/>
        </w:rPr>
        <w:footnoteRef/>
      </w:r>
      <w:r>
        <w:t xml:space="preserve"> </w:t>
      </w:r>
      <w:hyperlink r:id="rId18" w:history="1">
        <w:r w:rsidRPr="004C17BA">
          <w:rPr>
            <w:rStyle w:val="Hyperlink"/>
          </w:rPr>
          <w:t>https://pages.nist.gov/ThreeBodyTB.jl/</w:t>
        </w:r>
      </w:hyperlink>
      <w:r>
        <w:t xml:space="preserve"> </w:t>
      </w:r>
    </w:p>
  </w:footnote>
  <w:footnote w:id="18">
    <w:p w14:paraId="4D2BC252" w14:textId="77777777" w:rsidR="00E5686D" w:rsidRPr="00EF58AC" w:rsidRDefault="00E5686D">
      <w:pPr>
        <w:pStyle w:val="FootnoteText"/>
        <w:rPr>
          <w:lang w:val="en-US"/>
        </w:rPr>
      </w:pPr>
      <w:r w:rsidRPr="00E021B5">
        <w:rPr>
          <w:rStyle w:val="FootnoteReference"/>
        </w:rPr>
        <w:footnoteRef/>
      </w:r>
      <w:r>
        <w:t xml:space="preserve"> </w:t>
      </w:r>
      <w:hyperlink r:id="rId19" w:history="1">
        <w:r w:rsidRPr="006E4EC8">
          <w:rPr>
            <w:rStyle w:val="Hyperlink"/>
          </w:rPr>
          <w:t>http://www.dftb.org/parameters/introduction/</w:t>
        </w:r>
      </w:hyperlink>
      <w:r>
        <w:t xml:space="preserve"> </w:t>
      </w:r>
    </w:p>
  </w:footnote>
  <w:footnote w:id="19">
    <w:p w14:paraId="22CAAA5E" w14:textId="76AFA960" w:rsidR="00E5686D" w:rsidRPr="00E8722C" w:rsidRDefault="00E5686D">
      <w:pPr>
        <w:pStyle w:val="FootnoteText"/>
        <w:rPr>
          <w:lang w:val="en-US"/>
        </w:rPr>
      </w:pPr>
      <w:r w:rsidRPr="00E021B5">
        <w:rPr>
          <w:rStyle w:val="FootnoteReference"/>
        </w:rPr>
        <w:footnoteRef/>
      </w:r>
      <w:r>
        <w:t xml:space="preserve"> The NRL parameters files </w:t>
      </w:r>
      <w:r w:rsidR="00B63977">
        <w:t>used to be</w:t>
      </w:r>
      <w:r>
        <w:t xml:space="preserve"> available at </w:t>
      </w:r>
      <w:hyperlink r:id="rId20"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21"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2"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20">
    <w:p w14:paraId="3A7E7CC4" w14:textId="77777777" w:rsidR="00B235F0" w:rsidRPr="00B307E4" w:rsidRDefault="00B235F0" w:rsidP="00B235F0">
      <w:pPr>
        <w:pStyle w:val="FootnoteText"/>
      </w:pPr>
      <w:r w:rsidRPr="00E021B5">
        <w:rPr>
          <w:rStyle w:val="FootnoteReference"/>
        </w:rPr>
        <w:footnoteRef/>
      </w:r>
      <w:r>
        <w:t xml:space="preserve"> </w:t>
      </w:r>
      <w:hyperlink r:id="rId23" w:history="1">
        <w:r w:rsidRPr="000D1B1E">
          <w:rPr>
            <w:rStyle w:val="Hyperlink"/>
          </w:rPr>
          <w:t>https://en.wikipedia.org/wiki/XYZ_file_format</w:t>
        </w:r>
      </w:hyperlink>
      <w:r>
        <w:t xml:space="preserve"> </w:t>
      </w:r>
    </w:p>
  </w:footnote>
  <w:footnote w:id="21">
    <w:p w14:paraId="53F6A52D" w14:textId="77777777" w:rsidR="00E5686D" w:rsidRDefault="00E5686D" w:rsidP="00895839">
      <w:pPr>
        <w:pStyle w:val="FootnoteText"/>
        <w:spacing w:line="312" w:lineRule="auto"/>
      </w:pPr>
      <w:r w:rsidRPr="00E021B5">
        <w:rPr>
          <w:rStyle w:val="FootnoteReference"/>
        </w:rPr>
        <w:footnoteRef/>
      </w:r>
      <w:r>
        <w:t xml:space="preserve"> See details of this library here: </w:t>
      </w:r>
      <w:hyperlink r:id="rId24" w:history="1">
        <w:r w:rsidRPr="00C60F93">
          <w:rPr>
            <w:rStyle w:val="Hyperlink"/>
          </w:rPr>
          <w:t>https://www-nds.iaea.org/epdl97/libsall.htm</w:t>
        </w:r>
      </w:hyperlink>
      <w:r>
        <w:t xml:space="preserve">, physical details and references for the library are here: </w:t>
      </w:r>
      <w:hyperlink r:id="rId25" w:history="1">
        <w:r w:rsidRPr="00C60F93">
          <w:rPr>
            <w:rStyle w:val="Hyperlink"/>
          </w:rPr>
          <w:t>https://www-nds.iaea.org/epdl97/document/epdl97.pdf</w:t>
        </w:r>
      </w:hyperlink>
    </w:p>
  </w:footnote>
  <w:footnote w:id="22">
    <w:p w14:paraId="382B7EB3" w14:textId="77777777" w:rsidR="00E5686D" w:rsidRPr="0019018E" w:rsidRDefault="00E5686D">
      <w:pPr>
        <w:pStyle w:val="FootnoteText"/>
      </w:pPr>
      <w:r w:rsidRPr="00E021B5">
        <w:rPr>
          <w:rStyle w:val="FootnoteReference"/>
        </w:rPr>
        <w:footnoteRef/>
      </w:r>
      <w:r>
        <w:t xml:space="preserve"> </w:t>
      </w:r>
      <w:hyperlink r:id="rId26" w:history="1">
        <w:r w:rsidRPr="005F72CB">
          <w:rPr>
            <w:rStyle w:val="Hyperlink"/>
          </w:rPr>
          <w:t>http://www.gnuplot.info/</w:t>
        </w:r>
      </w:hyperlink>
      <w:r>
        <w:t xml:space="preserve"> </w:t>
      </w:r>
    </w:p>
  </w:footnote>
  <w:footnote w:id="23">
    <w:p w14:paraId="77A85A36" w14:textId="77777777" w:rsidR="00E5686D" w:rsidRPr="00147B43" w:rsidRDefault="00E5686D">
      <w:pPr>
        <w:pStyle w:val="FootnoteText"/>
        <w:rPr>
          <w:color w:val="006621"/>
          <w:shd w:val="clear" w:color="auto" w:fill="FFFFFF"/>
        </w:rPr>
      </w:pPr>
      <w:r w:rsidRPr="00E021B5">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7"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4">
    <w:p w14:paraId="180E6643" w14:textId="5178E3DF" w:rsidR="00EC5552" w:rsidRPr="00EC5552" w:rsidRDefault="00EC5552">
      <w:pPr>
        <w:pStyle w:val="FootnoteText"/>
      </w:pPr>
      <w:r w:rsidRPr="00E021B5">
        <w:rPr>
          <w:rStyle w:val="FootnoteReference"/>
        </w:rPr>
        <w:footnoteRef/>
      </w:r>
      <w:r>
        <w:t xml:space="preserve"> </w:t>
      </w:r>
      <w:hyperlink r:id="rId28" w:history="1">
        <w:r w:rsidRPr="00CC577F">
          <w:rPr>
            <w:rStyle w:val="Hyperlink"/>
          </w:rPr>
          <w:t>https://www.ovito.org/windows-downloads/</w:t>
        </w:r>
      </w:hyperlink>
      <w:r>
        <w:t xml:space="preserve"> </w:t>
      </w:r>
    </w:p>
  </w:footnote>
  <w:footnote w:id="25">
    <w:p w14:paraId="5C80415B" w14:textId="345ECB99" w:rsidR="00EC5552" w:rsidRPr="00EC5552" w:rsidRDefault="00EC5552">
      <w:pPr>
        <w:pStyle w:val="FootnoteText"/>
      </w:pPr>
      <w:r w:rsidRPr="00E021B5">
        <w:rPr>
          <w:rStyle w:val="FootnoteReference"/>
        </w:rPr>
        <w:footnoteRef/>
      </w:r>
      <w:r>
        <w:t xml:space="preserve"> </w:t>
      </w:r>
      <w:hyperlink r:id="rId29" w:history="1">
        <w:r w:rsidRPr="00CC577F">
          <w:rPr>
            <w:rStyle w:val="Hyperlink"/>
          </w:rPr>
          <w:t>https://www.ccdc.cam.ac.uk/solutions/software/mercury/</w:t>
        </w:r>
      </w:hyperlink>
      <w:r>
        <w:t xml:space="preserve"> </w:t>
      </w:r>
    </w:p>
  </w:footnote>
  <w:footnote w:id="26">
    <w:p w14:paraId="1099CADF" w14:textId="77777777" w:rsidR="00E5686D" w:rsidRPr="00DE67EB" w:rsidRDefault="00E5686D">
      <w:pPr>
        <w:pStyle w:val="FootnoteText"/>
        <w:rPr>
          <w:lang w:val="en-US"/>
        </w:rPr>
      </w:pPr>
      <w:r w:rsidRPr="00E021B5">
        <w:rPr>
          <w:rStyle w:val="FootnoteReference"/>
        </w:rPr>
        <w:footnoteRef/>
      </w:r>
      <w:r>
        <w:t xml:space="preserve"> </w:t>
      </w:r>
      <w:hyperlink r:id="rId30" w:history="1">
        <w:r w:rsidRPr="005F72CB">
          <w:rPr>
            <w:rStyle w:val="Hyperlink"/>
          </w:rPr>
          <w:t>https://www.ks.uiuc.edu/Research/vmd/</w:t>
        </w:r>
      </w:hyperlink>
      <w:r>
        <w:t xml:space="preserve"> </w:t>
      </w:r>
    </w:p>
  </w:footnote>
  <w:footnote w:id="27">
    <w:p w14:paraId="77088D39" w14:textId="77777777" w:rsidR="00E5686D" w:rsidRPr="00DE67EB" w:rsidRDefault="00E5686D">
      <w:pPr>
        <w:pStyle w:val="FootnoteText"/>
        <w:rPr>
          <w:lang w:val="en-US"/>
        </w:rPr>
      </w:pPr>
      <w:r w:rsidRPr="00E021B5">
        <w:rPr>
          <w:rStyle w:val="FootnoteReference"/>
        </w:rPr>
        <w:footnoteRef/>
      </w:r>
      <w:r>
        <w:t xml:space="preserve"> </w:t>
      </w:r>
      <w:hyperlink r:id="rId31"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E67E96"/>
    <w:multiLevelType w:val="hybridMultilevel"/>
    <w:tmpl w:val="2B2206CE"/>
    <w:lvl w:ilvl="0" w:tplc="1B726A4A">
      <w:start w:val="6"/>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7567A4"/>
    <w:multiLevelType w:val="hybridMultilevel"/>
    <w:tmpl w:val="BBDC837A"/>
    <w:lvl w:ilvl="0" w:tplc="5CBC2686">
      <w:start w:val="7"/>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D596A66"/>
    <w:multiLevelType w:val="hybridMultilevel"/>
    <w:tmpl w:val="20F6F844"/>
    <w:lvl w:ilvl="0" w:tplc="42C25C06">
      <w:start w:val="8"/>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5"/>
  </w:num>
  <w:num w:numId="2">
    <w:abstractNumId w:val="20"/>
  </w:num>
  <w:num w:numId="3">
    <w:abstractNumId w:val="18"/>
  </w:num>
  <w:num w:numId="4">
    <w:abstractNumId w:val="10"/>
  </w:num>
  <w:num w:numId="5">
    <w:abstractNumId w:val="6"/>
  </w:num>
  <w:num w:numId="6">
    <w:abstractNumId w:val="41"/>
  </w:num>
  <w:num w:numId="7">
    <w:abstractNumId w:val="36"/>
  </w:num>
  <w:num w:numId="8">
    <w:abstractNumId w:val="33"/>
  </w:num>
  <w:num w:numId="9">
    <w:abstractNumId w:val="17"/>
  </w:num>
  <w:num w:numId="10">
    <w:abstractNumId w:val="34"/>
  </w:num>
  <w:num w:numId="11">
    <w:abstractNumId w:val="38"/>
  </w:num>
  <w:num w:numId="12">
    <w:abstractNumId w:val="19"/>
  </w:num>
  <w:num w:numId="13">
    <w:abstractNumId w:val="26"/>
  </w:num>
  <w:num w:numId="14">
    <w:abstractNumId w:val="29"/>
  </w:num>
  <w:num w:numId="15">
    <w:abstractNumId w:val="24"/>
  </w:num>
  <w:num w:numId="16">
    <w:abstractNumId w:val="3"/>
  </w:num>
  <w:num w:numId="17">
    <w:abstractNumId w:val="31"/>
  </w:num>
  <w:num w:numId="18">
    <w:abstractNumId w:val="0"/>
  </w:num>
  <w:num w:numId="19">
    <w:abstractNumId w:val="23"/>
  </w:num>
  <w:num w:numId="20">
    <w:abstractNumId w:val="43"/>
  </w:num>
  <w:num w:numId="21">
    <w:abstractNumId w:val="13"/>
  </w:num>
  <w:num w:numId="22">
    <w:abstractNumId w:val="37"/>
  </w:num>
  <w:num w:numId="23">
    <w:abstractNumId w:val="4"/>
  </w:num>
  <w:num w:numId="24">
    <w:abstractNumId w:val="14"/>
  </w:num>
  <w:num w:numId="25">
    <w:abstractNumId w:val="22"/>
  </w:num>
  <w:num w:numId="26">
    <w:abstractNumId w:val="35"/>
  </w:num>
  <w:num w:numId="27">
    <w:abstractNumId w:val="27"/>
  </w:num>
  <w:num w:numId="28">
    <w:abstractNumId w:val="8"/>
  </w:num>
  <w:num w:numId="29">
    <w:abstractNumId w:val="1"/>
  </w:num>
  <w:num w:numId="30">
    <w:abstractNumId w:val="7"/>
  </w:num>
  <w:num w:numId="31">
    <w:abstractNumId w:val="5"/>
  </w:num>
  <w:num w:numId="32">
    <w:abstractNumId w:val="9"/>
  </w:num>
  <w:num w:numId="33">
    <w:abstractNumId w:val="39"/>
  </w:num>
  <w:num w:numId="34">
    <w:abstractNumId w:val="28"/>
  </w:num>
  <w:num w:numId="35">
    <w:abstractNumId w:val="40"/>
  </w:num>
  <w:num w:numId="36">
    <w:abstractNumId w:val="16"/>
  </w:num>
  <w:num w:numId="37">
    <w:abstractNumId w:val="21"/>
  </w:num>
  <w:num w:numId="38">
    <w:abstractNumId w:val="44"/>
  </w:num>
  <w:num w:numId="39">
    <w:abstractNumId w:val="32"/>
  </w:num>
  <w:num w:numId="40">
    <w:abstractNumId w:val="11"/>
  </w:num>
  <w:num w:numId="41">
    <w:abstractNumId w:val="25"/>
  </w:num>
  <w:num w:numId="42">
    <w:abstractNumId w:val="2"/>
  </w:num>
  <w:num w:numId="43">
    <w:abstractNumId w:val="12"/>
  </w:num>
  <w:num w:numId="44">
    <w:abstractNumId w:val="30"/>
  </w:num>
  <w:num w:numId="45">
    <w:abstractNumId w:val="42"/>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NqwFAL+MZlUt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0EBD"/>
    <w:rsid w:val="000415BF"/>
    <w:rsid w:val="00041B45"/>
    <w:rsid w:val="00041CCB"/>
    <w:rsid w:val="00043025"/>
    <w:rsid w:val="000431E7"/>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734A"/>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A6D"/>
    <w:rsid w:val="00111C69"/>
    <w:rsid w:val="00112818"/>
    <w:rsid w:val="00113467"/>
    <w:rsid w:val="001154AC"/>
    <w:rsid w:val="001157DD"/>
    <w:rsid w:val="00115965"/>
    <w:rsid w:val="00115C48"/>
    <w:rsid w:val="00116040"/>
    <w:rsid w:val="0011620B"/>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62C"/>
    <w:rsid w:val="00143DA0"/>
    <w:rsid w:val="00144830"/>
    <w:rsid w:val="001449A4"/>
    <w:rsid w:val="0014546B"/>
    <w:rsid w:val="00145913"/>
    <w:rsid w:val="00145D84"/>
    <w:rsid w:val="0014719D"/>
    <w:rsid w:val="001471B0"/>
    <w:rsid w:val="00147B43"/>
    <w:rsid w:val="00147D99"/>
    <w:rsid w:val="00147E6F"/>
    <w:rsid w:val="0015050A"/>
    <w:rsid w:val="00150E12"/>
    <w:rsid w:val="001521EE"/>
    <w:rsid w:val="00152420"/>
    <w:rsid w:val="001525B6"/>
    <w:rsid w:val="0015298D"/>
    <w:rsid w:val="00152EDB"/>
    <w:rsid w:val="001530B6"/>
    <w:rsid w:val="00153BFA"/>
    <w:rsid w:val="001540C5"/>
    <w:rsid w:val="00154A69"/>
    <w:rsid w:val="00154CED"/>
    <w:rsid w:val="00154FE3"/>
    <w:rsid w:val="00155B80"/>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2DF7"/>
    <w:rsid w:val="001C3DF2"/>
    <w:rsid w:val="001C416C"/>
    <w:rsid w:val="001C47D9"/>
    <w:rsid w:val="001C47E3"/>
    <w:rsid w:val="001C4A71"/>
    <w:rsid w:val="001C5FD4"/>
    <w:rsid w:val="001C606F"/>
    <w:rsid w:val="001C616F"/>
    <w:rsid w:val="001C66FC"/>
    <w:rsid w:val="001D1402"/>
    <w:rsid w:val="001D2279"/>
    <w:rsid w:val="001D23FD"/>
    <w:rsid w:val="001D3A3C"/>
    <w:rsid w:val="001D3CB4"/>
    <w:rsid w:val="001D3D13"/>
    <w:rsid w:val="001D47E1"/>
    <w:rsid w:val="001D4BCA"/>
    <w:rsid w:val="001D5818"/>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882"/>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0F"/>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537"/>
    <w:rsid w:val="002229C8"/>
    <w:rsid w:val="0022322D"/>
    <w:rsid w:val="00223286"/>
    <w:rsid w:val="0022366D"/>
    <w:rsid w:val="002236E1"/>
    <w:rsid w:val="002243D1"/>
    <w:rsid w:val="002248FC"/>
    <w:rsid w:val="00224A89"/>
    <w:rsid w:val="0022504B"/>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478B"/>
    <w:rsid w:val="002B4AB1"/>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05C"/>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558F"/>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2B"/>
    <w:rsid w:val="003A4EC0"/>
    <w:rsid w:val="003A53C1"/>
    <w:rsid w:val="003A542A"/>
    <w:rsid w:val="003A5589"/>
    <w:rsid w:val="003A5AD8"/>
    <w:rsid w:val="003A6023"/>
    <w:rsid w:val="003A629E"/>
    <w:rsid w:val="003A63A2"/>
    <w:rsid w:val="003A65AF"/>
    <w:rsid w:val="003A72A8"/>
    <w:rsid w:val="003B01B5"/>
    <w:rsid w:val="003B0873"/>
    <w:rsid w:val="003B21A9"/>
    <w:rsid w:val="003B25ED"/>
    <w:rsid w:val="003B3233"/>
    <w:rsid w:val="003B35A2"/>
    <w:rsid w:val="003B366A"/>
    <w:rsid w:val="003B37DD"/>
    <w:rsid w:val="003B3AA4"/>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6F0"/>
    <w:rsid w:val="00401EA9"/>
    <w:rsid w:val="00402142"/>
    <w:rsid w:val="00402DAD"/>
    <w:rsid w:val="004033A5"/>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B2"/>
    <w:rsid w:val="004B4C65"/>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64C"/>
    <w:rsid w:val="004E3EEF"/>
    <w:rsid w:val="004E4135"/>
    <w:rsid w:val="004E42B7"/>
    <w:rsid w:val="004E470C"/>
    <w:rsid w:val="004E4A3B"/>
    <w:rsid w:val="004E4BBE"/>
    <w:rsid w:val="004E5178"/>
    <w:rsid w:val="004E56C5"/>
    <w:rsid w:val="004E56FE"/>
    <w:rsid w:val="004E5B0A"/>
    <w:rsid w:val="004E642B"/>
    <w:rsid w:val="004E650B"/>
    <w:rsid w:val="004E6E5C"/>
    <w:rsid w:val="004E7ABA"/>
    <w:rsid w:val="004F0422"/>
    <w:rsid w:val="004F0594"/>
    <w:rsid w:val="004F05D4"/>
    <w:rsid w:val="004F0756"/>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868"/>
    <w:rsid w:val="0050588B"/>
    <w:rsid w:val="00505BEA"/>
    <w:rsid w:val="005060C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1DAB"/>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5828"/>
    <w:rsid w:val="00546047"/>
    <w:rsid w:val="00546288"/>
    <w:rsid w:val="005469DA"/>
    <w:rsid w:val="00546B0F"/>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2812"/>
    <w:rsid w:val="00572F72"/>
    <w:rsid w:val="00573789"/>
    <w:rsid w:val="00573A3B"/>
    <w:rsid w:val="005745E6"/>
    <w:rsid w:val="00574D40"/>
    <w:rsid w:val="0057522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36AA"/>
    <w:rsid w:val="00624B5A"/>
    <w:rsid w:val="00624C37"/>
    <w:rsid w:val="0062622D"/>
    <w:rsid w:val="0062637E"/>
    <w:rsid w:val="006274F5"/>
    <w:rsid w:val="00627B78"/>
    <w:rsid w:val="00627E10"/>
    <w:rsid w:val="00627E13"/>
    <w:rsid w:val="00627EA8"/>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74C8"/>
    <w:rsid w:val="00637FA7"/>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2B86"/>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B7A61"/>
    <w:rsid w:val="006C09CD"/>
    <w:rsid w:val="006C0A73"/>
    <w:rsid w:val="006C1A0F"/>
    <w:rsid w:val="006C2819"/>
    <w:rsid w:val="006C41CC"/>
    <w:rsid w:val="006C4D57"/>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EE3"/>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40B0"/>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2F1F"/>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5A1D"/>
    <w:rsid w:val="007661DB"/>
    <w:rsid w:val="0077108B"/>
    <w:rsid w:val="00771CF8"/>
    <w:rsid w:val="00771EA0"/>
    <w:rsid w:val="00772296"/>
    <w:rsid w:val="00774A65"/>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72B"/>
    <w:rsid w:val="007A7888"/>
    <w:rsid w:val="007A7D2B"/>
    <w:rsid w:val="007A7D8A"/>
    <w:rsid w:val="007B025F"/>
    <w:rsid w:val="007B108E"/>
    <w:rsid w:val="007B17CF"/>
    <w:rsid w:val="007B35D9"/>
    <w:rsid w:val="007B3C61"/>
    <w:rsid w:val="007B43CF"/>
    <w:rsid w:val="007B43FD"/>
    <w:rsid w:val="007B53BC"/>
    <w:rsid w:val="007B6329"/>
    <w:rsid w:val="007B6A2A"/>
    <w:rsid w:val="007B6B38"/>
    <w:rsid w:val="007B6D13"/>
    <w:rsid w:val="007B7079"/>
    <w:rsid w:val="007B741E"/>
    <w:rsid w:val="007B75D8"/>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AE2"/>
    <w:rsid w:val="007C7D67"/>
    <w:rsid w:val="007D0699"/>
    <w:rsid w:val="007D0B81"/>
    <w:rsid w:val="007D0D95"/>
    <w:rsid w:val="007D1015"/>
    <w:rsid w:val="007D2633"/>
    <w:rsid w:val="007D2CDE"/>
    <w:rsid w:val="007D33C3"/>
    <w:rsid w:val="007D4E78"/>
    <w:rsid w:val="007D6121"/>
    <w:rsid w:val="007D6140"/>
    <w:rsid w:val="007D63AE"/>
    <w:rsid w:val="007D6DE3"/>
    <w:rsid w:val="007E0599"/>
    <w:rsid w:val="007E1A1E"/>
    <w:rsid w:val="007E218E"/>
    <w:rsid w:val="007E2B9C"/>
    <w:rsid w:val="007E328E"/>
    <w:rsid w:val="007E338A"/>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6C9A"/>
    <w:rsid w:val="0084729D"/>
    <w:rsid w:val="008474B0"/>
    <w:rsid w:val="00847C60"/>
    <w:rsid w:val="00847D13"/>
    <w:rsid w:val="0085009D"/>
    <w:rsid w:val="00851058"/>
    <w:rsid w:val="008513EE"/>
    <w:rsid w:val="0085168C"/>
    <w:rsid w:val="00851B85"/>
    <w:rsid w:val="00851BC7"/>
    <w:rsid w:val="00851CC7"/>
    <w:rsid w:val="00853842"/>
    <w:rsid w:val="00853C27"/>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36ED"/>
    <w:rsid w:val="008A378A"/>
    <w:rsid w:val="008A3E10"/>
    <w:rsid w:val="008A3E6B"/>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0C73"/>
    <w:rsid w:val="008C1106"/>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326"/>
    <w:rsid w:val="008D34DA"/>
    <w:rsid w:val="008D3B8F"/>
    <w:rsid w:val="008D3B93"/>
    <w:rsid w:val="008D470F"/>
    <w:rsid w:val="008D4B56"/>
    <w:rsid w:val="008D4CD4"/>
    <w:rsid w:val="008D4EC2"/>
    <w:rsid w:val="008D50FF"/>
    <w:rsid w:val="008D5402"/>
    <w:rsid w:val="008D550F"/>
    <w:rsid w:val="008D5A7B"/>
    <w:rsid w:val="008D64F5"/>
    <w:rsid w:val="008D6F52"/>
    <w:rsid w:val="008D7B14"/>
    <w:rsid w:val="008D7E7D"/>
    <w:rsid w:val="008E085B"/>
    <w:rsid w:val="008E0CCA"/>
    <w:rsid w:val="008E0CD4"/>
    <w:rsid w:val="008E125A"/>
    <w:rsid w:val="008E12DF"/>
    <w:rsid w:val="008E15F8"/>
    <w:rsid w:val="008E2954"/>
    <w:rsid w:val="008E2EEB"/>
    <w:rsid w:val="008E317A"/>
    <w:rsid w:val="008E411F"/>
    <w:rsid w:val="008E4158"/>
    <w:rsid w:val="008E4AC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09B"/>
    <w:rsid w:val="008F5469"/>
    <w:rsid w:val="008F5AC8"/>
    <w:rsid w:val="008F600A"/>
    <w:rsid w:val="008F62BC"/>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51E2"/>
    <w:rsid w:val="00916287"/>
    <w:rsid w:val="00916BB5"/>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B15"/>
    <w:rsid w:val="0093123D"/>
    <w:rsid w:val="009315C7"/>
    <w:rsid w:val="0093168A"/>
    <w:rsid w:val="00931BE3"/>
    <w:rsid w:val="00932A24"/>
    <w:rsid w:val="00932B8A"/>
    <w:rsid w:val="00932F20"/>
    <w:rsid w:val="00933437"/>
    <w:rsid w:val="009334DB"/>
    <w:rsid w:val="00933E9C"/>
    <w:rsid w:val="00934B8E"/>
    <w:rsid w:val="00936160"/>
    <w:rsid w:val="0093675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9D"/>
    <w:rsid w:val="009772E5"/>
    <w:rsid w:val="009772E8"/>
    <w:rsid w:val="0097731C"/>
    <w:rsid w:val="00977ABD"/>
    <w:rsid w:val="00977FB2"/>
    <w:rsid w:val="0098009F"/>
    <w:rsid w:val="00980FBF"/>
    <w:rsid w:val="00981C2F"/>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0AB5"/>
    <w:rsid w:val="009915D4"/>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51ED"/>
    <w:rsid w:val="009A54EB"/>
    <w:rsid w:val="009A592F"/>
    <w:rsid w:val="009A6108"/>
    <w:rsid w:val="009A63B0"/>
    <w:rsid w:val="009A63CC"/>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F1B"/>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3438"/>
    <w:rsid w:val="009F44DC"/>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FF9"/>
    <w:rsid w:val="00A43288"/>
    <w:rsid w:val="00A4446D"/>
    <w:rsid w:val="00A44727"/>
    <w:rsid w:val="00A44AA6"/>
    <w:rsid w:val="00A44CD9"/>
    <w:rsid w:val="00A45162"/>
    <w:rsid w:val="00A45D88"/>
    <w:rsid w:val="00A45F05"/>
    <w:rsid w:val="00A46299"/>
    <w:rsid w:val="00A466F9"/>
    <w:rsid w:val="00A46A10"/>
    <w:rsid w:val="00A47327"/>
    <w:rsid w:val="00A473E9"/>
    <w:rsid w:val="00A478F3"/>
    <w:rsid w:val="00A50B94"/>
    <w:rsid w:val="00A516F7"/>
    <w:rsid w:val="00A51B42"/>
    <w:rsid w:val="00A52152"/>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2073"/>
    <w:rsid w:val="00A62BA7"/>
    <w:rsid w:val="00A63166"/>
    <w:rsid w:val="00A63A61"/>
    <w:rsid w:val="00A64902"/>
    <w:rsid w:val="00A658B8"/>
    <w:rsid w:val="00A65957"/>
    <w:rsid w:val="00A663C4"/>
    <w:rsid w:val="00A666EE"/>
    <w:rsid w:val="00A6722E"/>
    <w:rsid w:val="00A672F7"/>
    <w:rsid w:val="00A67BDD"/>
    <w:rsid w:val="00A70CD9"/>
    <w:rsid w:val="00A7185C"/>
    <w:rsid w:val="00A72152"/>
    <w:rsid w:val="00A7244E"/>
    <w:rsid w:val="00A72A23"/>
    <w:rsid w:val="00A7344C"/>
    <w:rsid w:val="00A737A4"/>
    <w:rsid w:val="00A7383D"/>
    <w:rsid w:val="00A73AEA"/>
    <w:rsid w:val="00A73B51"/>
    <w:rsid w:val="00A74340"/>
    <w:rsid w:val="00A751E3"/>
    <w:rsid w:val="00A7667A"/>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33C"/>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7C9"/>
    <w:rsid w:val="00B21F84"/>
    <w:rsid w:val="00B22990"/>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3AC4"/>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0B0D"/>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752"/>
    <w:rsid w:val="00C02C96"/>
    <w:rsid w:val="00C02ED1"/>
    <w:rsid w:val="00C03587"/>
    <w:rsid w:val="00C04C0A"/>
    <w:rsid w:val="00C05A1C"/>
    <w:rsid w:val="00C06490"/>
    <w:rsid w:val="00C07085"/>
    <w:rsid w:val="00C07211"/>
    <w:rsid w:val="00C07B6B"/>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9D"/>
    <w:rsid w:val="00C35A7B"/>
    <w:rsid w:val="00C35B99"/>
    <w:rsid w:val="00C36368"/>
    <w:rsid w:val="00C37AA5"/>
    <w:rsid w:val="00C41EB7"/>
    <w:rsid w:val="00C42396"/>
    <w:rsid w:val="00C42743"/>
    <w:rsid w:val="00C42887"/>
    <w:rsid w:val="00C42CA9"/>
    <w:rsid w:val="00C43694"/>
    <w:rsid w:val="00C43A11"/>
    <w:rsid w:val="00C44C89"/>
    <w:rsid w:val="00C45089"/>
    <w:rsid w:val="00C45175"/>
    <w:rsid w:val="00C4550C"/>
    <w:rsid w:val="00C467D2"/>
    <w:rsid w:val="00C469AB"/>
    <w:rsid w:val="00C46E3F"/>
    <w:rsid w:val="00C474EC"/>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EA"/>
    <w:rsid w:val="00C6560D"/>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20B"/>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41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5D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62BA"/>
    <w:rsid w:val="00D76D47"/>
    <w:rsid w:val="00D77094"/>
    <w:rsid w:val="00D771EE"/>
    <w:rsid w:val="00D774B7"/>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74"/>
    <w:rsid w:val="00DA0A7C"/>
    <w:rsid w:val="00DA0CCD"/>
    <w:rsid w:val="00DA12E4"/>
    <w:rsid w:val="00DA14B9"/>
    <w:rsid w:val="00DA174D"/>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228"/>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B33"/>
    <w:rsid w:val="00E01CB1"/>
    <w:rsid w:val="00E021B5"/>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E1"/>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D60"/>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2323"/>
    <w:rsid w:val="00E83585"/>
    <w:rsid w:val="00E8428C"/>
    <w:rsid w:val="00E846CB"/>
    <w:rsid w:val="00E8503C"/>
    <w:rsid w:val="00E854BF"/>
    <w:rsid w:val="00E8691A"/>
    <w:rsid w:val="00E86A99"/>
    <w:rsid w:val="00E8722C"/>
    <w:rsid w:val="00E87FFE"/>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3E4B"/>
    <w:rsid w:val="00F848A1"/>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A63F4"/>
    <w:rsid w:val="00FB0520"/>
    <w:rsid w:val="00FB0950"/>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5B43"/>
    <w:rsid w:val="00FC6977"/>
    <w:rsid w:val="00FC6FA8"/>
    <w:rsid w:val="00FC7CC6"/>
    <w:rsid w:val="00FC7F2E"/>
    <w:rsid w:val="00FD1046"/>
    <w:rsid w:val="00FD1460"/>
    <w:rsid w:val="00FD1DBD"/>
    <w:rsid w:val="00FD1E2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6576"/>
    <w:rsid w:val="00FE65E7"/>
    <w:rsid w:val="00FE6EF8"/>
    <w:rsid w:val="00FE6F1F"/>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github.com/tlyoon/BC_SKfiles" TargetMode="External"/><Relationship Id="rId39" Type="http://schemas.openxmlformats.org/officeDocument/2006/relationships/image" Target="media/image13.png"/><Relationship Id="rId21" Type="http://schemas.openxmlformats.org/officeDocument/2006/relationships/image" Target="media/image10.png"/><Relationship Id="rId34" Type="http://schemas.openxmlformats.org/officeDocument/2006/relationships/hyperlink" Target="https://gitlab.com/mvdb/tango" TargetMode="External"/><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dftbplus/skprogs" TargetMode="External"/><Relationship Id="rId11" Type="http://schemas.openxmlformats.org/officeDocument/2006/relationships/hyperlink" Target="https://doi.org/10.1103/PhysRevB.102.064302" TargetMode="External"/><Relationship Id="rId24" Type="http://schemas.openxmlformats.org/officeDocument/2006/relationships/hyperlink" Target="https://github.com/by-student-2017/Slater-Koster-parameters-no-repulsion_v1" TargetMode="External"/><Relationship Id="rId32" Type="http://schemas.openxmlformats.org/officeDocument/2006/relationships/hyperlink" Target="https://www.dftbaby.chemie.uni-wuerzburg.de/DFTBaby/mdwiki.html" TargetMode="External"/><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image" Target="media/image27.png"/><Relationship Id="rId5" Type="http://schemas.openxmlformats.org/officeDocument/2006/relationships/webSettings" Target="webSettings.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github.com/pekkosk/hotbit/wiki/Parameters-and-parametrization" TargetMode="External"/><Relationship Id="rId44" Type="http://schemas.openxmlformats.org/officeDocument/2006/relationships/image" Target="media/image18.png"/><Relationship Id="rId52"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s://dftb.org/parameters/download" TargetMode="External"/><Relationship Id="rId27" Type="http://schemas.openxmlformats.org/officeDocument/2006/relationships/hyperlink" Target="https://bitbucket.org/solccp/adpt_core/src/master/erepfit/example/3ob_cnoh/" TargetMode="External"/><Relationship Id="rId30" Type="http://schemas.openxmlformats.org/officeDocument/2006/relationships/hyperlink" Target="https://github.com/pekkosk/hotbit" TargetMode="External"/><Relationship Id="rId35" Type="http://schemas.openxmlformats.org/officeDocument/2006/relationships/hyperlink" Target="https://github.com/v2quan89/DFTBparaopt" TargetMode="External"/><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www5.hp-ez.com/hp/calculations/page441" TargetMode="External"/><Relationship Id="rId33" Type="http://schemas.openxmlformats.org/officeDocument/2006/relationships/hyperlink" Target="https://bitbucket.org/solccp/adpt_core/src/master/" TargetMode="External"/><Relationship Id="rId38" Type="http://schemas.openxmlformats.org/officeDocument/2006/relationships/image" Target="media/image12.png"/><Relationship Id="rId46" Type="http://schemas.openxmlformats.org/officeDocument/2006/relationships/image" Target="media/image20.png"/><Relationship Id="rId20" Type="http://schemas.openxmlformats.org/officeDocument/2006/relationships/image" Target="media/image9.png"/><Relationship Id="rId41" Type="http://schemas.openxmlformats.org/officeDocument/2006/relationships/image" Target="media/image15.png"/><Relationship Id="rId54"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kiff.vfab.org/dftb" TargetMode="External"/><Relationship Id="rId28" Type="http://schemas.openxmlformats.org/officeDocument/2006/relationships/hyperlink" Target="https://github.com/hyllios/dftb_auto" TargetMode="External"/><Relationship Id="rId36" Type="http://schemas.openxmlformats.org/officeDocument/2006/relationships/hyperlink" Target="https://github.com/by-student-2017/Slater-Koster-parameters-no-repulsion_v1" TargetMode="External"/><Relationship Id="rId49" Type="http://schemas.openxmlformats.org/officeDocument/2006/relationships/image" Target="media/image23.png"/></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1a3.htm" TargetMode="External"/><Relationship Id="rId13" Type="http://schemas.openxmlformats.org/officeDocument/2006/relationships/hyperlink" Target="https://www.basissetexchange.org/" TargetMode="External"/><Relationship Id="rId18" Type="http://schemas.openxmlformats.org/officeDocument/2006/relationships/hyperlink" Target="https://pages.nist.gov/ThreeBodyTB.jl/" TargetMode="External"/><Relationship Id="rId26" Type="http://schemas.openxmlformats.org/officeDocument/2006/relationships/hyperlink" Target="http://www.gnuplot.info/" TargetMode="External"/><Relationship Id="rId3" Type="http://schemas.openxmlformats.org/officeDocument/2006/relationships/hyperlink" Target="http://www.netlib.org/lapack/" TargetMode="External"/><Relationship Id="rId21" Type="http://schemas.openxmlformats.org/officeDocument/2006/relationships/hyperlink" Target="http://esd.spacs.gmu.edu/tb/tbp.html" TargetMode="External"/><Relationship Id="rId7" Type="http://schemas.openxmlformats.org/officeDocument/2006/relationships/hyperlink" Target="https://en.wikipedia.org/wiki/XYZ_file_format" TargetMode="External"/><Relationship Id="rId12" Type="http://schemas.openxmlformats.org/officeDocument/2006/relationships/hyperlink" Target="https://github.com/by-student-2017/Slater-Koster-parameters-no-repulsion_v1" TargetMode="External"/><Relationship Id="rId17" Type="http://schemas.openxmlformats.org/officeDocument/2006/relationships/hyperlink" Target="https://www.ccdc.cam.ac.uk/solutions/csd-system/components/mercury/" TargetMode="External"/><Relationship Id="rId25" Type="http://schemas.openxmlformats.org/officeDocument/2006/relationships/hyperlink" Target="https://www-nds.iaea.org/epdl97/document/epdl97.pdf"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www.iucr.org/resources/cif" TargetMode="External"/><Relationship Id="rId20" Type="http://schemas.openxmlformats.org/officeDocument/2006/relationships/hyperlink" Target="http://cst-www.nrl.navy.mil/bind/" TargetMode="External"/><Relationship Id="rId29" Type="http://schemas.openxmlformats.org/officeDocument/2006/relationships/hyperlink" Target="https://www.ccdc.cam.ac.uk/solutions/software/mercury/"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nds.iaea.org/epdl97/libsall.htm" TargetMode="External"/><Relationship Id="rId5" Type="http://schemas.openxmlformats.org/officeDocument/2006/relationships/hyperlink" Target="https://www-nds.iaea.org/epdl97/libsall.htm" TargetMode="External"/><Relationship Id="rId15" Type="http://schemas.openxmlformats.org/officeDocument/2006/relationships/hyperlink" Target="http://www.ks.uiuc.edu/Research/vmd/" TargetMode="External"/><Relationship Id="rId23" Type="http://schemas.openxmlformats.org/officeDocument/2006/relationships/hyperlink" Target="https://en.wikipedia.org/wiki/XYZ_file_format" TargetMode="External"/><Relationship Id="rId28" Type="http://schemas.openxmlformats.org/officeDocument/2006/relationships/hyperlink" Target="https://www.ovito.org/windows-downloads/" TargetMode="External"/><Relationship Id="rId10" Type="http://schemas.openxmlformats.org/officeDocument/2006/relationships/hyperlink" Target="https://github.com/usnistgov/ThreeBodyTB.jl" TargetMode="External"/><Relationship Id="rId19" Type="http://schemas.openxmlformats.org/officeDocument/2006/relationships/hyperlink" Target="http://www.dftb.org/parameters/introduction/" TargetMode="External"/><Relationship Id="rId31" Type="http://schemas.openxmlformats.org/officeDocument/2006/relationships/hyperlink" Target="https://www.ovito.org/" TargetMode="External"/><Relationship Id="rId4" Type="http://schemas.openxmlformats.org/officeDocument/2006/relationships/hyperlink" Target="http://www.dftb.org/parameters/introduction/" TargetMode="External"/><Relationship Id="rId9" Type="http://schemas.openxmlformats.org/officeDocument/2006/relationships/hyperlink" Target="http://www.pgroup.com/lit/articles/insider/v3n2a2.htm" TargetMode="External"/><Relationship Id="rId14" Type="http://schemas.openxmlformats.org/officeDocument/2006/relationships/hyperlink" Target="http://en.wikipedia.org/wiki/XYZ_file_format" TargetMode="External"/><Relationship Id="rId22" Type="http://schemas.openxmlformats.org/officeDocument/2006/relationships/hyperlink" Target="https://archive.org/web/" TargetMode="External"/><Relationship Id="rId27" Type="http://schemas.openxmlformats.org/officeDocument/2006/relationships/hyperlink" Target="https://www.cygwin.com/" TargetMode="External"/><Relationship Id="rId30" Type="http://schemas.openxmlformats.org/officeDocument/2006/relationships/hyperlink" Target="https://www.ks.uiuc.edu/Research/vm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61</TotalTime>
  <Pages>1</Pages>
  <Words>45165</Words>
  <Characters>257444</Characters>
  <Application>Microsoft Office Word</Application>
  <DocSecurity>0</DocSecurity>
  <Lines>2145</Lines>
  <Paragraphs>604</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302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864</cp:revision>
  <cp:lastPrinted>2023-06-15T06:21:00Z</cp:lastPrinted>
  <dcterms:created xsi:type="dcterms:W3CDTF">2016-05-15T10:07:00Z</dcterms:created>
  <dcterms:modified xsi:type="dcterms:W3CDTF">2023-06-15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dvanced-theory-and-simulations</vt:lpwstr>
  </property>
  <property fmtid="{D5CDD505-2E9C-101B-9397-08002B2CF9AE}" pid="5" name="Mendeley Recent Style Name 0_1">
    <vt:lpwstr>Advanced Theory and Simulations</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